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7DDAAAF" w14:textId="77777777" w:rsidR="00220990" w:rsidRDefault="004D4655" w:rsidP="00052D68">
      <w:pPr>
        <w:ind w:firstLine="720"/>
        <w:jc w:val="center"/>
      </w:pPr>
      <w:r>
        <w:t xml:space="preserve"> </w:t>
      </w:r>
      <w:r w:rsidR="00504BFA">
        <w:t xml:space="preserve">Weighted </w:t>
      </w:r>
      <w:r w:rsidR="00C42347">
        <w:t>F</w:t>
      </w:r>
      <w:r w:rsidR="00504BFA">
        <w:t xml:space="preserve">air </w:t>
      </w:r>
      <w:r w:rsidR="00C42347">
        <w:t>D</w:t>
      </w:r>
      <w:r w:rsidR="00504BFA">
        <w:t xml:space="preserve">istribution </w:t>
      </w:r>
      <w:r w:rsidR="005D5E7F">
        <w:t xml:space="preserve">of </w:t>
      </w:r>
      <w:r w:rsidR="00C42347">
        <w:t>W</w:t>
      </w:r>
      <w:r w:rsidR="005D5E7F">
        <w:t xml:space="preserve">eb </w:t>
      </w:r>
      <w:r w:rsidR="00C42347">
        <w:t>R</w:t>
      </w:r>
      <w:r w:rsidR="005D5E7F">
        <w:t xml:space="preserve">equests on </w:t>
      </w:r>
      <w:r w:rsidR="00C42347">
        <w:t>E</w:t>
      </w:r>
      <w:r w:rsidR="005D5E7F">
        <w:t xml:space="preserve">-commerce </w:t>
      </w:r>
      <w:r w:rsidR="00C42347">
        <w:t>P</w:t>
      </w:r>
      <w:r w:rsidR="005D5E7F">
        <w:t xml:space="preserve">latforms </w:t>
      </w:r>
      <w:r w:rsidR="00C42347">
        <w:t>U</w:t>
      </w:r>
      <w:r w:rsidR="005D5E7F">
        <w:t xml:space="preserve">sing </w:t>
      </w:r>
      <w:r w:rsidR="00C42347">
        <w:t>C</w:t>
      </w:r>
      <w:r w:rsidR="00166B8C">
        <w:t xml:space="preserve">itrix ADC </w:t>
      </w:r>
      <w:r w:rsidR="00C42347">
        <w:t>L</w:t>
      </w:r>
      <w:r w:rsidR="00166B8C">
        <w:t xml:space="preserve">oad </w:t>
      </w:r>
      <w:r w:rsidR="00C42347">
        <w:t>B</w:t>
      </w:r>
      <w:r w:rsidR="00166B8C">
        <w:t>alancer.</w:t>
      </w:r>
    </w:p>
    <w:p w14:paraId="1DE9C5D5" w14:textId="77777777" w:rsidR="00220990" w:rsidRDefault="00220990" w:rsidP="00220990"/>
    <w:p w14:paraId="2C573015" w14:textId="77777777" w:rsidR="007C5831" w:rsidRDefault="007C5831" w:rsidP="00166B8C">
      <w:pPr>
        <w:jc w:val="center"/>
      </w:pPr>
    </w:p>
    <w:p w14:paraId="27DC55D8" w14:textId="77777777" w:rsidR="007C5831" w:rsidRDefault="007C5831" w:rsidP="00166B8C">
      <w:pPr>
        <w:jc w:val="center"/>
      </w:pPr>
    </w:p>
    <w:p w14:paraId="4AD60C7F" w14:textId="77777777" w:rsidR="007C5831" w:rsidRDefault="007C5831" w:rsidP="00166B8C">
      <w:pPr>
        <w:jc w:val="center"/>
      </w:pPr>
    </w:p>
    <w:p w14:paraId="10AA337D" w14:textId="77777777" w:rsidR="007C5831" w:rsidRDefault="004D4655" w:rsidP="00166B8C">
      <w:pPr>
        <w:jc w:val="center"/>
      </w:pPr>
      <w:r>
        <w:t xml:space="preserve">Leslie </w:t>
      </w:r>
      <w:proofErr w:type="spellStart"/>
      <w:r>
        <w:t>Lemarian</w:t>
      </w:r>
      <w:proofErr w:type="spellEnd"/>
    </w:p>
    <w:p w14:paraId="6C860398" w14:textId="77777777" w:rsidR="00220990" w:rsidRDefault="004D4655" w:rsidP="00166B8C">
      <w:pPr>
        <w:jc w:val="center"/>
      </w:pPr>
      <w:r>
        <w:t>133481</w:t>
      </w:r>
    </w:p>
    <w:p w14:paraId="6C44DF78" w14:textId="77777777" w:rsidR="00220990" w:rsidRDefault="004D4655" w:rsidP="00166B8C">
      <w:pPr>
        <w:jc w:val="center"/>
      </w:pPr>
      <w:r>
        <w:t>CNS</w:t>
      </w:r>
    </w:p>
    <w:p w14:paraId="293DE52C" w14:textId="77777777" w:rsidR="00220990" w:rsidRDefault="00220990" w:rsidP="00220990"/>
    <w:p w14:paraId="468D9616" w14:textId="77777777" w:rsidR="00685C77" w:rsidRDefault="00685C77" w:rsidP="007C5831">
      <w:pPr>
        <w:jc w:val="center"/>
      </w:pPr>
    </w:p>
    <w:p w14:paraId="40C3A04F" w14:textId="77777777" w:rsidR="00685C77" w:rsidRDefault="00685C77" w:rsidP="007C5831">
      <w:pPr>
        <w:jc w:val="center"/>
      </w:pPr>
    </w:p>
    <w:p w14:paraId="2BE9DA21" w14:textId="77777777" w:rsidR="00220990" w:rsidRDefault="004D4655" w:rsidP="007C5831">
      <w:pPr>
        <w:jc w:val="center"/>
      </w:pPr>
      <w:r>
        <w:t>Supervisor Name</w:t>
      </w:r>
    </w:p>
    <w:p w14:paraId="4561FF40" w14:textId="77777777" w:rsidR="00220990" w:rsidRDefault="004D4655" w:rsidP="007C5831">
      <w:pPr>
        <w:jc w:val="center"/>
      </w:pPr>
      <w:r>
        <w:t xml:space="preserve">Tiberius </w:t>
      </w:r>
      <w:proofErr w:type="spellStart"/>
      <w:r>
        <w:t>Tabulu</w:t>
      </w:r>
      <w:proofErr w:type="spellEnd"/>
    </w:p>
    <w:p w14:paraId="5B8A1D3B" w14:textId="77777777" w:rsidR="00220990" w:rsidRDefault="00220990" w:rsidP="00220990"/>
    <w:p w14:paraId="5C903840" w14:textId="77777777" w:rsidR="00685C77" w:rsidRDefault="00685C77" w:rsidP="00220990"/>
    <w:p w14:paraId="23CAC498" w14:textId="77777777" w:rsidR="00685C77" w:rsidRDefault="00685C77" w:rsidP="00685C77">
      <w:pPr>
        <w:jc w:val="center"/>
      </w:pPr>
    </w:p>
    <w:p w14:paraId="34E4D0CA" w14:textId="77777777" w:rsidR="00685C77" w:rsidRDefault="00685C77" w:rsidP="00685C77">
      <w:pPr>
        <w:jc w:val="center"/>
      </w:pPr>
    </w:p>
    <w:p w14:paraId="492A997E" w14:textId="77777777" w:rsidR="00685C77" w:rsidRDefault="00685C77" w:rsidP="00685C77">
      <w:pPr>
        <w:jc w:val="center"/>
      </w:pPr>
    </w:p>
    <w:p w14:paraId="024F54E3" w14:textId="77777777" w:rsidR="00685C77" w:rsidRDefault="00685C77" w:rsidP="00685C77">
      <w:pPr>
        <w:jc w:val="center"/>
      </w:pPr>
    </w:p>
    <w:p w14:paraId="38784156" w14:textId="77777777" w:rsidR="00220990" w:rsidRDefault="004D4655" w:rsidP="00685C77">
      <w:pPr>
        <w:jc w:val="center"/>
      </w:pPr>
      <w:r>
        <w:t>Submitted in Partial Fulfillment of the Requirements of the Bachelor of Science in</w:t>
      </w:r>
    </w:p>
    <w:p w14:paraId="786F54E9" w14:textId="77777777" w:rsidR="00220990" w:rsidRDefault="004D4655" w:rsidP="00685C77">
      <w:pPr>
        <w:jc w:val="center"/>
      </w:pPr>
      <w:r>
        <w:t xml:space="preserve">Computer Networks and Cybersecurity </w:t>
      </w:r>
    </w:p>
    <w:p w14:paraId="6219693A" w14:textId="77777777" w:rsidR="00220990" w:rsidRDefault="00220990" w:rsidP="00685C77">
      <w:pPr>
        <w:jc w:val="center"/>
      </w:pPr>
    </w:p>
    <w:p w14:paraId="03E6B635" w14:textId="77777777" w:rsidR="00220990" w:rsidRDefault="004D4655" w:rsidP="00685C77">
      <w:pPr>
        <w:jc w:val="center"/>
      </w:pPr>
      <w:r>
        <w:t>School of Computing and Engineering Science</w:t>
      </w:r>
    </w:p>
    <w:p w14:paraId="44E8C474" w14:textId="77777777" w:rsidR="00220990" w:rsidRDefault="00220990" w:rsidP="00685C77">
      <w:pPr>
        <w:jc w:val="center"/>
      </w:pPr>
    </w:p>
    <w:p w14:paraId="30C56EA2" w14:textId="77777777" w:rsidR="00220990" w:rsidRDefault="004D4655" w:rsidP="00685C77">
      <w:pPr>
        <w:jc w:val="center"/>
      </w:pPr>
      <w:r>
        <w:t>Strathmore University</w:t>
      </w:r>
    </w:p>
    <w:p w14:paraId="2132042F" w14:textId="77777777" w:rsidR="00220990" w:rsidRDefault="004D4655" w:rsidP="00685C77">
      <w:pPr>
        <w:jc w:val="center"/>
      </w:pPr>
      <w:r>
        <w:t>Nairobi, Kenya</w:t>
      </w:r>
    </w:p>
    <w:p w14:paraId="16D755EB" w14:textId="77777777" w:rsidR="00220990" w:rsidRDefault="00220990" w:rsidP="00685C77">
      <w:pPr>
        <w:jc w:val="center"/>
      </w:pPr>
    </w:p>
    <w:p w14:paraId="5E07DFDA" w14:textId="77777777" w:rsidR="00220990" w:rsidRDefault="004D4655" w:rsidP="00685C77">
      <w:pPr>
        <w:jc w:val="center"/>
      </w:pPr>
      <w:r>
        <w:t>June 2023</w:t>
      </w:r>
    </w:p>
    <w:p w14:paraId="6F2392F9" w14:textId="77777777" w:rsidR="00220990" w:rsidRDefault="00220990" w:rsidP="00685C77">
      <w:pPr>
        <w:jc w:val="center"/>
      </w:pPr>
    </w:p>
    <w:p w14:paraId="42CA400F" w14:textId="77777777" w:rsidR="00220990" w:rsidRDefault="00220990" w:rsidP="00685C77">
      <w:pPr>
        <w:jc w:val="center"/>
      </w:pPr>
    </w:p>
    <w:p w14:paraId="640864FA" w14:textId="77777777" w:rsidR="00220990" w:rsidRDefault="004D4655" w:rsidP="00B85043">
      <w:pPr>
        <w:pStyle w:val="Heading1"/>
        <w:numPr>
          <w:ilvl w:val="0"/>
          <w:numId w:val="0"/>
        </w:numPr>
      </w:pPr>
      <w:bookmarkStart w:id="0" w:name="_Toc135569880"/>
      <w:bookmarkStart w:id="1" w:name="_Toc136617674"/>
      <w:bookmarkStart w:id="2" w:name="_Toc136861455"/>
      <w:r>
        <w:lastRenderedPageBreak/>
        <w:t>Declaration and Approval</w:t>
      </w:r>
      <w:bookmarkEnd w:id="0"/>
      <w:bookmarkEnd w:id="1"/>
      <w:bookmarkEnd w:id="2"/>
    </w:p>
    <w:p w14:paraId="3116A962" w14:textId="77777777" w:rsidR="00220990" w:rsidRDefault="00220990" w:rsidP="00220990"/>
    <w:p w14:paraId="4D6CD0EB" w14:textId="77777777" w:rsidR="00220990" w:rsidRDefault="004D4655" w:rsidP="00696FF6">
      <w:pPr>
        <w:jc w:val="left"/>
      </w:pPr>
      <w:r>
        <w:t>I declare that this work has not been previously submitted and approved for the award of a</w:t>
      </w:r>
    </w:p>
    <w:p w14:paraId="6297A9AD" w14:textId="77777777" w:rsidR="00220990" w:rsidRDefault="004D4655" w:rsidP="00696FF6">
      <w:pPr>
        <w:jc w:val="left"/>
      </w:pPr>
      <w:r>
        <w:t>degree by this or any other University. To the best of my knowledge and belief, the research</w:t>
      </w:r>
    </w:p>
    <w:p w14:paraId="6F5537AC" w14:textId="77777777" w:rsidR="00220990" w:rsidRDefault="004D4655" w:rsidP="00696FF6">
      <w:pPr>
        <w:jc w:val="left"/>
      </w:pPr>
      <w:r>
        <w:t>proposal contains no material previously published or written by another person except where</w:t>
      </w:r>
      <w:r w:rsidR="00696FF6">
        <w:t xml:space="preserve"> </w:t>
      </w:r>
      <w:r>
        <w:t>due reference is made in the research proposal itself.</w:t>
      </w:r>
    </w:p>
    <w:p w14:paraId="3345BBEB" w14:textId="77777777" w:rsidR="00220990" w:rsidRDefault="00220990" w:rsidP="00220990"/>
    <w:p w14:paraId="1546F8B8" w14:textId="77777777" w:rsidR="001225B9" w:rsidRDefault="001225B9" w:rsidP="00220990"/>
    <w:p w14:paraId="5EC07638" w14:textId="77777777" w:rsidR="001225B9" w:rsidRDefault="001225B9" w:rsidP="00220990"/>
    <w:p w14:paraId="18843835" w14:textId="77777777" w:rsidR="001225B9" w:rsidRDefault="001225B9" w:rsidP="00220990"/>
    <w:p w14:paraId="236D1861" w14:textId="77777777" w:rsidR="00220990" w:rsidRDefault="004D4655" w:rsidP="00220990">
      <w:r>
        <w:t xml:space="preserve">Student Name: </w:t>
      </w:r>
      <w:r w:rsidR="001225B9">
        <w:t xml:space="preserve">Leslie </w:t>
      </w:r>
      <w:proofErr w:type="spellStart"/>
      <w:r w:rsidR="001225B9">
        <w:t>Lemarian</w:t>
      </w:r>
      <w:proofErr w:type="spellEnd"/>
    </w:p>
    <w:p w14:paraId="2B4D13E3" w14:textId="77777777" w:rsidR="00220990" w:rsidRDefault="004D4655" w:rsidP="00220990">
      <w:r>
        <w:t xml:space="preserve">Admission Number: </w:t>
      </w:r>
      <w:r w:rsidR="001225B9">
        <w:t>133481</w:t>
      </w:r>
    </w:p>
    <w:p w14:paraId="4700AC5A" w14:textId="77777777" w:rsidR="00220990" w:rsidRDefault="004D4655" w:rsidP="00220990">
      <w:r>
        <w:t>Student Signature: _________________________ Date: ________________________</w:t>
      </w:r>
    </w:p>
    <w:p w14:paraId="7FE0DE12" w14:textId="77777777" w:rsidR="00220990" w:rsidRDefault="00220990" w:rsidP="00220990"/>
    <w:p w14:paraId="70B44F86" w14:textId="77777777" w:rsidR="001225B9" w:rsidRDefault="001225B9" w:rsidP="00220990"/>
    <w:p w14:paraId="505BB29A" w14:textId="77777777" w:rsidR="001225B9" w:rsidRDefault="001225B9" w:rsidP="00220990"/>
    <w:p w14:paraId="68DF9F93" w14:textId="77777777" w:rsidR="001225B9" w:rsidRPr="00696FF6" w:rsidRDefault="004D4655" w:rsidP="00220990">
      <w:pPr>
        <w:rPr>
          <w:b/>
          <w:bCs/>
        </w:rPr>
      </w:pPr>
      <w:r w:rsidRPr="00696FF6">
        <w:rPr>
          <w:b/>
          <w:bCs/>
        </w:rPr>
        <w:t>Ap</w:t>
      </w:r>
      <w:r w:rsidR="00B2274D" w:rsidRPr="00696FF6">
        <w:rPr>
          <w:b/>
          <w:bCs/>
        </w:rPr>
        <w:t>p</w:t>
      </w:r>
      <w:r w:rsidRPr="00696FF6">
        <w:rPr>
          <w:b/>
          <w:bCs/>
        </w:rPr>
        <w:t xml:space="preserve">roval </w:t>
      </w:r>
      <w:r w:rsidR="00B2274D" w:rsidRPr="00696FF6">
        <w:rPr>
          <w:b/>
          <w:bCs/>
        </w:rPr>
        <w:t>Statement</w:t>
      </w:r>
    </w:p>
    <w:p w14:paraId="65F9BE3D" w14:textId="77777777" w:rsidR="00220990" w:rsidRDefault="004D4655" w:rsidP="00220990">
      <w:r>
        <w:t xml:space="preserve">The Proposal of </w:t>
      </w:r>
      <w:r w:rsidR="001225B9">
        <w:t>Les</w:t>
      </w:r>
      <w:r w:rsidR="008D167E">
        <w:t xml:space="preserve">lie </w:t>
      </w:r>
      <w:proofErr w:type="spellStart"/>
      <w:proofErr w:type="gramStart"/>
      <w:r w:rsidR="008D167E">
        <w:t>Lemarian</w:t>
      </w:r>
      <w:proofErr w:type="spellEnd"/>
      <w:r w:rsidR="008D167E">
        <w:t xml:space="preserve"> </w:t>
      </w:r>
      <w:r>
        <w:t xml:space="preserve"> has</w:t>
      </w:r>
      <w:proofErr w:type="gramEnd"/>
      <w:r>
        <w:t xml:space="preserve"> been reviewed and approved by </w:t>
      </w:r>
      <w:proofErr w:type="spellStart"/>
      <w:r>
        <w:t>Mr.Tiberius</w:t>
      </w:r>
      <w:proofErr w:type="spellEnd"/>
      <w:r>
        <w:t xml:space="preserve"> </w:t>
      </w:r>
      <w:proofErr w:type="spellStart"/>
      <w:r>
        <w:t>Tabulu</w:t>
      </w:r>
      <w:proofErr w:type="spellEnd"/>
    </w:p>
    <w:p w14:paraId="39042352" w14:textId="77777777" w:rsidR="00696FF6" w:rsidRDefault="00696FF6" w:rsidP="00220990"/>
    <w:p w14:paraId="6ECBCF9C" w14:textId="77777777" w:rsidR="00220990" w:rsidRDefault="004D4655" w:rsidP="00220990">
      <w:r>
        <w:t>Supervisor Signature: _________________________ Date: ________________________</w:t>
      </w:r>
    </w:p>
    <w:p w14:paraId="1BE8972C" w14:textId="77777777" w:rsidR="00220990" w:rsidRDefault="00220990" w:rsidP="00220990"/>
    <w:p w14:paraId="44FC446E" w14:textId="77777777" w:rsidR="001225B9" w:rsidRDefault="001225B9" w:rsidP="00220990"/>
    <w:p w14:paraId="1CDA1AD0" w14:textId="77777777" w:rsidR="001225B9" w:rsidRDefault="001225B9" w:rsidP="00220990"/>
    <w:p w14:paraId="764351C9" w14:textId="77777777" w:rsidR="001225B9" w:rsidRDefault="001225B9" w:rsidP="00220990"/>
    <w:p w14:paraId="0FA57D04" w14:textId="77777777" w:rsidR="001225B9" w:rsidRDefault="001225B9" w:rsidP="00220990"/>
    <w:p w14:paraId="5AB9B2A1" w14:textId="77777777" w:rsidR="001225B9" w:rsidRDefault="001225B9" w:rsidP="00220990"/>
    <w:p w14:paraId="2106C2D3" w14:textId="77777777" w:rsidR="001225B9" w:rsidRDefault="001225B9" w:rsidP="00220990"/>
    <w:p w14:paraId="1B6CE78E" w14:textId="77777777" w:rsidR="001225B9" w:rsidRDefault="001225B9" w:rsidP="00220990"/>
    <w:p w14:paraId="3BFBF054" w14:textId="77777777" w:rsidR="001225B9" w:rsidRDefault="001225B9" w:rsidP="00220990"/>
    <w:p w14:paraId="4B3F93C4" w14:textId="77777777" w:rsidR="001225B9" w:rsidRDefault="001225B9" w:rsidP="00220990"/>
    <w:p w14:paraId="6114AA75" w14:textId="77777777" w:rsidR="001225B9" w:rsidRDefault="001225B9" w:rsidP="00220990"/>
    <w:p w14:paraId="70DC25B0" w14:textId="77777777" w:rsidR="001225B9" w:rsidRDefault="001225B9" w:rsidP="00220990"/>
    <w:p w14:paraId="489ED350" w14:textId="77777777" w:rsidR="00220990" w:rsidRDefault="004D4655" w:rsidP="00B85043">
      <w:pPr>
        <w:pStyle w:val="Heading1"/>
        <w:numPr>
          <w:ilvl w:val="0"/>
          <w:numId w:val="0"/>
        </w:numPr>
      </w:pPr>
      <w:bookmarkStart w:id="3" w:name="_Toc135569881"/>
      <w:bookmarkStart w:id="4" w:name="_Toc136617675"/>
      <w:bookmarkStart w:id="5" w:name="_Toc136861456"/>
      <w:r>
        <w:t>Abstract</w:t>
      </w:r>
      <w:bookmarkEnd w:id="3"/>
      <w:bookmarkEnd w:id="4"/>
      <w:bookmarkEnd w:id="5"/>
    </w:p>
    <w:p w14:paraId="101D8001" w14:textId="77777777" w:rsidR="00AB196C" w:rsidRDefault="004D4655" w:rsidP="00AB196C">
      <w:r>
        <w:t>Server overload is a common challenge facing e-commerce businesses today.</w:t>
      </w:r>
      <w:r w:rsidR="00C8160D">
        <w:t xml:space="preserve"> </w:t>
      </w:r>
      <w:r>
        <w:t>Server overload can cause website downtime, slow page loading, and other performance-related problems that can cause great customer dissatisfaction and lead to loss of revenue.</w:t>
      </w:r>
      <w:r w:rsidR="00C8160D">
        <w:t xml:space="preserve"> </w:t>
      </w:r>
      <w:r w:rsidR="00762A04">
        <w:t>In this project</w:t>
      </w:r>
      <w:r w:rsidR="00F949B1">
        <w:t xml:space="preserve">, there will be </w:t>
      </w:r>
      <w:r>
        <w:t>load balancing using Citrix ADC load balancer.</w:t>
      </w:r>
      <w:r w:rsidR="005838DC">
        <w:t xml:space="preserve"> </w:t>
      </w:r>
      <w:r>
        <w:t xml:space="preserve">Citrix ADC is </w:t>
      </w:r>
      <w:r w:rsidR="005838DC">
        <w:t xml:space="preserve">a </w:t>
      </w:r>
      <w:r>
        <w:t>popular load balancer that provides advanced features for traffic management, security, and analytics.</w:t>
      </w:r>
    </w:p>
    <w:p w14:paraId="56C454F8" w14:textId="77777777" w:rsidR="00AB196C" w:rsidRDefault="004D4655" w:rsidP="00AB196C">
      <w:r>
        <w:t>This project will implement a weighted round-robin algorithm on the load balancer. The weighted round-robin algorithm is a load-balancing algorithm that assigns weights to each server based on its processing power so that the server with more capacity handles more traffic than servers with less capacity.</w:t>
      </w:r>
      <w:r w:rsidR="005838DC">
        <w:t xml:space="preserve"> </w:t>
      </w:r>
      <w:r w:rsidR="00114063">
        <w:t>This project will</w:t>
      </w:r>
      <w:r>
        <w:t xml:space="preserve"> also be monitoring the</w:t>
      </w:r>
      <w:r w:rsidR="009C63B6">
        <w:t xml:space="preserve"> traffic </w:t>
      </w:r>
      <w:r>
        <w:t>using Citrix ADC analytics tools to gain insights into traffic patterns.</w:t>
      </w:r>
      <w:r w:rsidR="005838DC">
        <w:t xml:space="preserve"> </w:t>
      </w:r>
      <w:r w:rsidR="009C63B6">
        <w:t>The</w:t>
      </w:r>
      <w:r>
        <w:t xml:space="preserve"> project aims to demonstrate the effectiveness of load balancing using Citrix ADC and the weighted round-robin algorithm in solving server overload in e-commerce businesses.</w:t>
      </w:r>
      <w:r w:rsidR="005838DC">
        <w:t xml:space="preserve"> </w:t>
      </w:r>
      <w:r w:rsidR="0083220C">
        <w:t>It will</w:t>
      </w:r>
      <w:r>
        <w:t xml:space="preserve"> improve website performance and enhance customer experience ultimately leading to increased customer loyalty and revenue growth.</w:t>
      </w:r>
    </w:p>
    <w:p w14:paraId="44FC872F" w14:textId="77777777" w:rsidR="00AB196C" w:rsidRDefault="00AB196C" w:rsidP="00220990"/>
    <w:p w14:paraId="26DAEECB" w14:textId="77777777" w:rsidR="00AB196C" w:rsidRDefault="00AB196C" w:rsidP="00220990"/>
    <w:p w14:paraId="3807979F" w14:textId="77777777" w:rsidR="00AB196C" w:rsidRDefault="00AB196C" w:rsidP="00220990"/>
    <w:p w14:paraId="1650793E" w14:textId="77777777" w:rsidR="00AB196C" w:rsidRDefault="00AB196C" w:rsidP="00220990"/>
    <w:p w14:paraId="28480821" w14:textId="77777777" w:rsidR="00AB196C" w:rsidRDefault="00AB196C" w:rsidP="00220990"/>
    <w:p w14:paraId="6E6CB433" w14:textId="77777777" w:rsidR="00AB196C" w:rsidRDefault="00AB196C" w:rsidP="00220990"/>
    <w:p w14:paraId="5B49FD0A" w14:textId="77777777" w:rsidR="00AB196C" w:rsidRDefault="00AB196C" w:rsidP="00220990"/>
    <w:p w14:paraId="407D53DB" w14:textId="77777777" w:rsidR="00AB196C" w:rsidRDefault="00AB196C" w:rsidP="00220990"/>
    <w:p w14:paraId="2306CFA1" w14:textId="77777777" w:rsidR="00AB196C" w:rsidRDefault="00AB196C" w:rsidP="00220990"/>
    <w:p w14:paraId="57580983" w14:textId="77777777" w:rsidR="00AB196C" w:rsidRDefault="00AB196C" w:rsidP="0096608B">
      <w:pPr>
        <w:jc w:val="center"/>
      </w:pPr>
    </w:p>
    <w:p w14:paraId="6771BF01" w14:textId="77777777" w:rsidR="00AB196C" w:rsidRDefault="00AB196C" w:rsidP="00220990"/>
    <w:p w14:paraId="11B97018" w14:textId="77777777" w:rsidR="00AB196C" w:rsidRDefault="00AB196C" w:rsidP="00220990"/>
    <w:p w14:paraId="120DFD52" w14:textId="77777777" w:rsidR="00AD0104" w:rsidRDefault="00AD0104" w:rsidP="00220990"/>
    <w:p w14:paraId="3DBBF9E5" w14:textId="77777777" w:rsidR="00AD0104" w:rsidRDefault="00AD0104" w:rsidP="00220990"/>
    <w:p w14:paraId="6F6EAE7D" w14:textId="77777777" w:rsidR="00AD0104" w:rsidRDefault="00AD0104" w:rsidP="00220990"/>
    <w:p w14:paraId="0428EB9F" w14:textId="06DE1173" w:rsidR="00873855" w:rsidRDefault="00873855">
      <w:pPr>
        <w:spacing w:line="240" w:lineRule="auto"/>
        <w:jc w:val="left"/>
        <w:rPr>
          <w:rFonts w:eastAsiaTheme="majorEastAsia" w:cstheme="majorBidi"/>
          <w:b/>
          <w:color w:val="000000" w:themeColor="text1"/>
          <w:szCs w:val="32"/>
        </w:rPr>
      </w:pPr>
      <w:r>
        <w:br w:type="page"/>
      </w:r>
    </w:p>
    <w:bookmarkStart w:id="6" w:name="_Toc135569883" w:displacedByCustomXml="next"/>
    <w:sdt>
      <w:sdtPr>
        <w:rPr>
          <w:b/>
          <w:bCs/>
          <w:sz w:val="32"/>
          <w:szCs w:val="32"/>
        </w:rPr>
        <w:id w:val="-632953270"/>
        <w:docPartObj>
          <w:docPartGallery w:val="Table of Contents"/>
          <w:docPartUnique/>
        </w:docPartObj>
      </w:sdtPr>
      <w:sdtEndPr>
        <w:rPr>
          <w:noProof/>
          <w:sz w:val="24"/>
          <w:szCs w:val="24"/>
        </w:rPr>
      </w:sdtEndPr>
      <w:sdtContent>
        <w:p w14:paraId="7DEDB776" w14:textId="6853AD0F" w:rsidR="00873855" w:rsidRPr="00873855" w:rsidRDefault="00873855" w:rsidP="00873855">
          <w:pPr>
            <w:jc w:val="center"/>
            <w:rPr>
              <w:b/>
              <w:bCs/>
              <w:sz w:val="32"/>
              <w:szCs w:val="32"/>
            </w:rPr>
          </w:pPr>
          <w:r w:rsidRPr="00873855">
            <w:rPr>
              <w:b/>
              <w:bCs/>
              <w:sz w:val="32"/>
              <w:szCs w:val="32"/>
            </w:rPr>
            <w:t>Table of Contents</w:t>
          </w:r>
        </w:p>
        <w:p w14:paraId="518AC161" w14:textId="156CDA2F" w:rsidR="00F3405B" w:rsidRPr="00F3405B" w:rsidRDefault="00873855">
          <w:pPr>
            <w:pStyle w:val="TOC1"/>
            <w:tabs>
              <w:tab w:val="right" w:leader="dot" w:pos="9350"/>
            </w:tabs>
            <w:rPr>
              <w:rFonts w:ascii="Times New Roman" w:eastAsiaTheme="minorEastAsia" w:hAnsi="Times New Roman" w:cs="Times New Roman"/>
              <w:b w:val="0"/>
              <w:bCs w:val="0"/>
              <w:i w:val="0"/>
              <w:iCs w:val="0"/>
              <w:noProof/>
            </w:rPr>
          </w:pPr>
          <w:r w:rsidRPr="00873855">
            <w:rPr>
              <w:rFonts w:ascii="Times New Roman" w:hAnsi="Times New Roman" w:cs="Times New Roman"/>
              <w:i w:val="0"/>
              <w:iCs w:val="0"/>
            </w:rPr>
            <w:fldChar w:fldCharType="begin"/>
          </w:r>
          <w:r w:rsidRPr="00873855">
            <w:rPr>
              <w:rFonts w:ascii="Times New Roman" w:hAnsi="Times New Roman" w:cs="Times New Roman"/>
              <w:i w:val="0"/>
              <w:iCs w:val="0"/>
            </w:rPr>
            <w:instrText xml:space="preserve"> TOC \o "1-3" \h \z \u </w:instrText>
          </w:r>
          <w:r w:rsidRPr="00873855">
            <w:rPr>
              <w:rFonts w:ascii="Times New Roman" w:hAnsi="Times New Roman" w:cs="Times New Roman"/>
              <w:i w:val="0"/>
              <w:iCs w:val="0"/>
            </w:rPr>
            <w:fldChar w:fldCharType="separate"/>
          </w:r>
          <w:hyperlink w:anchor="_Toc136861455" w:history="1">
            <w:r w:rsidR="00F3405B" w:rsidRPr="00F3405B">
              <w:rPr>
                <w:rStyle w:val="Hyperlink"/>
                <w:rFonts w:ascii="Times New Roman" w:hAnsi="Times New Roman" w:cs="Times New Roman"/>
                <w:b w:val="0"/>
                <w:bCs w:val="0"/>
                <w:i w:val="0"/>
                <w:iCs w:val="0"/>
                <w:noProof/>
              </w:rPr>
              <w:t>Declaration and Approval</w:t>
            </w:r>
            <w:r w:rsidR="00F3405B" w:rsidRPr="00F3405B">
              <w:rPr>
                <w:rFonts w:ascii="Times New Roman" w:hAnsi="Times New Roman" w:cs="Times New Roman"/>
                <w:b w:val="0"/>
                <w:bCs w:val="0"/>
                <w:i w:val="0"/>
                <w:iCs w:val="0"/>
                <w:noProof/>
                <w:webHidden/>
              </w:rPr>
              <w:tab/>
            </w:r>
            <w:r w:rsidR="00F3405B" w:rsidRPr="00F3405B">
              <w:rPr>
                <w:rFonts w:ascii="Times New Roman" w:hAnsi="Times New Roman" w:cs="Times New Roman"/>
                <w:b w:val="0"/>
                <w:bCs w:val="0"/>
                <w:i w:val="0"/>
                <w:iCs w:val="0"/>
                <w:noProof/>
                <w:webHidden/>
              </w:rPr>
              <w:fldChar w:fldCharType="begin"/>
            </w:r>
            <w:r w:rsidR="00F3405B" w:rsidRPr="00F3405B">
              <w:rPr>
                <w:rFonts w:ascii="Times New Roman" w:hAnsi="Times New Roman" w:cs="Times New Roman"/>
                <w:b w:val="0"/>
                <w:bCs w:val="0"/>
                <w:i w:val="0"/>
                <w:iCs w:val="0"/>
                <w:noProof/>
                <w:webHidden/>
              </w:rPr>
              <w:instrText xml:space="preserve"> PAGEREF _Toc136861455 \h </w:instrText>
            </w:r>
            <w:r w:rsidR="00F3405B" w:rsidRPr="00F3405B">
              <w:rPr>
                <w:rFonts w:ascii="Times New Roman" w:hAnsi="Times New Roman" w:cs="Times New Roman"/>
                <w:b w:val="0"/>
                <w:bCs w:val="0"/>
                <w:i w:val="0"/>
                <w:iCs w:val="0"/>
                <w:noProof/>
                <w:webHidden/>
              </w:rPr>
            </w:r>
            <w:r w:rsidR="00F3405B" w:rsidRPr="00F3405B">
              <w:rPr>
                <w:rFonts w:ascii="Times New Roman" w:hAnsi="Times New Roman" w:cs="Times New Roman"/>
                <w:b w:val="0"/>
                <w:bCs w:val="0"/>
                <w:i w:val="0"/>
                <w:iCs w:val="0"/>
                <w:noProof/>
                <w:webHidden/>
              </w:rPr>
              <w:fldChar w:fldCharType="separate"/>
            </w:r>
            <w:r w:rsidR="00F3405B" w:rsidRPr="00F3405B">
              <w:rPr>
                <w:rFonts w:ascii="Times New Roman" w:hAnsi="Times New Roman" w:cs="Times New Roman"/>
                <w:b w:val="0"/>
                <w:bCs w:val="0"/>
                <w:i w:val="0"/>
                <w:iCs w:val="0"/>
                <w:noProof/>
                <w:webHidden/>
              </w:rPr>
              <w:t>ii</w:t>
            </w:r>
            <w:r w:rsidR="00F3405B" w:rsidRPr="00F3405B">
              <w:rPr>
                <w:rFonts w:ascii="Times New Roman" w:hAnsi="Times New Roman" w:cs="Times New Roman"/>
                <w:b w:val="0"/>
                <w:bCs w:val="0"/>
                <w:i w:val="0"/>
                <w:iCs w:val="0"/>
                <w:noProof/>
                <w:webHidden/>
              </w:rPr>
              <w:fldChar w:fldCharType="end"/>
            </w:r>
          </w:hyperlink>
        </w:p>
        <w:p w14:paraId="53297882" w14:textId="166B9168" w:rsidR="00F3405B" w:rsidRPr="00F3405B" w:rsidRDefault="00000000">
          <w:pPr>
            <w:pStyle w:val="TOC1"/>
            <w:tabs>
              <w:tab w:val="right" w:leader="dot" w:pos="9350"/>
            </w:tabs>
            <w:rPr>
              <w:rFonts w:ascii="Times New Roman" w:eastAsiaTheme="minorEastAsia" w:hAnsi="Times New Roman" w:cs="Times New Roman"/>
              <w:b w:val="0"/>
              <w:bCs w:val="0"/>
              <w:i w:val="0"/>
              <w:iCs w:val="0"/>
              <w:noProof/>
            </w:rPr>
          </w:pPr>
          <w:hyperlink w:anchor="_Toc136861456" w:history="1">
            <w:r w:rsidR="00F3405B" w:rsidRPr="00F3405B">
              <w:rPr>
                <w:rStyle w:val="Hyperlink"/>
                <w:rFonts w:ascii="Times New Roman" w:hAnsi="Times New Roman" w:cs="Times New Roman"/>
                <w:b w:val="0"/>
                <w:bCs w:val="0"/>
                <w:i w:val="0"/>
                <w:iCs w:val="0"/>
                <w:noProof/>
              </w:rPr>
              <w:t>Abstract</w:t>
            </w:r>
            <w:r w:rsidR="00F3405B" w:rsidRPr="00F3405B">
              <w:rPr>
                <w:rFonts w:ascii="Times New Roman" w:hAnsi="Times New Roman" w:cs="Times New Roman"/>
                <w:b w:val="0"/>
                <w:bCs w:val="0"/>
                <w:i w:val="0"/>
                <w:iCs w:val="0"/>
                <w:noProof/>
                <w:webHidden/>
              </w:rPr>
              <w:tab/>
            </w:r>
            <w:r w:rsidR="00F3405B" w:rsidRPr="00F3405B">
              <w:rPr>
                <w:rFonts w:ascii="Times New Roman" w:hAnsi="Times New Roman" w:cs="Times New Roman"/>
                <w:b w:val="0"/>
                <w:bCs w:val="0"/>
                <w:i w:val="0"/>
                <w:iCs w:val="0"/>
                <w:noProof/>
                <w:webHidden/>
              </w:rPr>
              <w:fldChar w:fldCharType="begin"/>
            </w:r>
            <w:r w:rsidR="00F3405B" w:rsidRPr="00F3405B">
              <w:rPr>
                <w:rFonts w:ascii="Times New Roman" w:hAnsi="Times New Roman" w:cs="Times New Roman"/>
                <w:b w:val="0"/>
                <w:bCs w:val="0"/>
                <w:i w:val="0"/>
                <w:iCs w:val="0"/>
                <w:noProof/>
                <w:webHidden/>
              </w:rPr>
              <w:instrText xml:space="preserve"> PAGEREF _Toc136861456 \h </w:instrText>
            </w:r>
            <w:r w:rsidR="00F3405B" w:rsidRPr="00F3405B">
              <w:rPr>
                <w:rFonts w:ascii="Times New Roman" w:hAnsi="Times New Roman" w:cs="Times New Roman"/>
                <w:b w:val="0"/>
                <w:bCs w:val="0"/>
                <w:i w:val="0"/>
                <w:iCs w:val="0"/>
                <w:noProof/>
                <w:webHidden/>
              </w:rPr>
            </w:r>
            <w:r w:rsidR="00F3405B" w:rsidRPr="00F3405B">
              <w:rPr>
                <w:rFonts w:ascii="Times New Roman" w:hAnsi="Times New Roman" w:cs="Times New Roman"/>
                <w:b w:val="0"/>
                <w:bCs w:val="0"/>
                <w:i w:val="0"/>
                <w:iCs w:val="0"/>
                <w:noProof/>
                <w:webHidden/>
              </w:rPr>
              <w:fldChar w:fldCharType="separate"/>
            </w:r>
            <w:r w:rsidR="00F3405B" w:rsidRPr="00F3405B">
              <w:rPr>
                <w:rFonts w:ascii="Times New Roman" w:hAnsi="Times New Roman" w:cs="Times New Roman"/>
                <w:b w:val="0"/>
                <w:bCs w:val="0"/>
                <w:i w:val="0"/>
                <w:iCs w:val="0"/>
                <w:noProof/>
                <w:webHidden/>
              </w:rPr>
              <w:t>iii</w:t>
            </w:r>
            <w:r w:rsidR="00F3405B" w:rsidRPr="00F3405B">
              <w:rPr>
                <w:rFonts w:ascii="Times New Roman" w:hAnsi="Times New Roman" w:cs="Times New Roman"/>
                <w:b w:val="0"/>
                <w:bCs w:val="0"/>
                <w:i w:val="0"/>
                <w:iCs w:val="0"/>
                <w:noProof/>
                <w:webHidden/>
              </w:rPr>
              <w:fldChar w:fldCharType="end"/>
            </w:r>
          </w:hyperlink>
        </w:p>
        <w:p w14:paraId="7900FDFF" w14:textId="0A9E53CE" w:rsidR="00F3405B" w:rsidRPr="00F3405B" w:rsidRDefault="00000000">
          <w:pPr>
            <w:pStyle w:val="TOC1"/>
            <w:tabs>
              <w:tab w:val="right" w:leader="dot" w:pos="9350"/>
            </w:tabs>
            <w:rPr>
              <w:rFonts w:ascii="Times New Roman" w:eastAsiaTheme="minorEastAsia" w:hAnsi="Times New Roman" w:cs="Times New Roman"/>
              <w:b w:val="0"/>
              <w:bCs w:val="0"/>
              <w:i w:val="0"/>
              <w:iCs w:val="0"/>
              <w:noProof/>
            </w:rPr>
          </w:pPr>
          <w:hyperlink w:anchor="_Toc136861457" w:history="1">
            <w:r w:rsidR="00F3405B" w:rsidRPr="00F3405B">
              <w:rPr>
                <w:rStyle w:val="Hyperlink"/>
                <w:rFonts w:ascii="Times New Roman" w:hAnsi="Times New Roman" w:cs="Times New Roman"/>
                <w:b w:val="0"/>
                <w:bCs w:val="0"/>
                <w:i w:val="0"/>
                <w:iCs w:val="0"/>
                <w:noProof/>
              </w:rPr>
              <w:t>List of Figures</w:t>
            </w:r>
            <w:r w:rsidR="00F3405B" w:rsidRPr="00F3405B">
              <w:rPr>
                <w:rFonts w:ascii="Times New Roman" w:hAnsi="Times New Roman" w:cs="Times New Roman"/>
                <w:b w:val="0"/>
                <w:bCs w:val="0"/>
                <w:i w:val="0"/>
                <w:iCs w:val="0"/>
                <w:noProof/>
                <w:webHidden/>
              </w:rPr>
              <w:tab/>
            </w:r>
            <w:r w:rsidR="00F3405B" w:rsidRPr="00F3405B">
              <w:rPr>
                <w:rFonts w:ascii="Times New Roman" w:hAnsi="Times New Roman" w:cs="Times New Roman"/>
                <w:b w:val="0"/>
                <w:bCs w:val="0"/>
                <w:i w:val="0"/>
                <w:iCs w:val="0"/>
                <w:noProof/>
                <w:webHidden/>
              </w:rPr>
              <w:fldChar w:fldCharType="begin"/>
            </w:r>
            <w:r w:rsidR="00F3405B" w:rsidRPr="00F3405B">
              <w:rPr>
                <w:rFonts w:ascii="Times New Roman" w:hAnsi="Times New Roman" w:cs="Times New Roman"/>
                <w:b w:val="0"/>
                <w:bCs w:val="0"/>
                <w:i w:val="0"/>
                <w:iCs w:val="0"/>
                <w:noProof/>
                <w:webHidden/>
              </w:rPr>
              <w:instrText xml:space="preserve"> PAGEREF _Toc136861457 \h </w:instrText>
            </w:r>
            <w:r w:rsidR="00F3405B" w:rsidRPr="00F3405B">
              <w:rPr>
                <w:rFonts w:ascii="Times New Roman" w:hAnsi="Times New Roman" w:cs="Times New Roman"/>
                <w:b w:val="0"/>
                <w:bCs w:val="0"/>
                <w:i w:val="0"/>
                <w:iCs w:val="0"/>
                <w:noProof/>
                <w:webHidden/>
              </w:rPr>
            </w:r>
            <w:r w:rsidR="00F3405B" w:rsidRPr="00F3405B">
              <w:rPr>
                <w:rFonts w:ascii="Times New Roman" w:hAnsi="Times New Roman" w:cs="Times New Roman"/>
                <w:b w:val="0"/>
                <w:bCs w:val="0"/>
                <w:i w:val="0"/>
                <w:iCs w:val="0"/>
                <w:noProof/>
                <w:webHidden/>
              </w:rPr>
              <w:fldChar w:fldCharType="separate"/>
            </w:r>
            <w:r w:rsidR="00F3405B" w:rsidRPr="00F3405B">
              <w:rPr>
                <w:rFonts w:ascii="Times New Roman" w:hAnsi="Times New Roman" w:cs="Times New Roman"/>
                <w:b w:val="0"/>
                <w:bCs w:val="0"/>
                <w:i w:val="0"/>
                <w:iCs w:val="0"/>
                <w:noProof/>
                <w:webHidden/>
              </w:rPr>
              <w:t>vi</w:t>
            </w:r>
            <w:r w:rsidR="00F3405B" w:rsidRPr="00F3405B">
              <w:rPr>
                <w:rFonts w:ascii="Times New Roman" w:hAnsi="Times New Roman" w:cs="Times New Roman"/>
                <w:b w:val="0"/>
                <w:bCs w:val="0"/>
                <w:i w:val="0"/>
                <w:iCs w:val="0"/>
                <w:noProof/>
                <w:webHidden/>
              </w:rPr>
              <w:fldChar w:fldCharType="end"/>
            </w:r>
          </w:hyperlink>
        </w:p>
        <w:p w14:paraId="361D199F" w14:textId="79EB2730" w:rsidR="00F3405B" w:rsidRPr="00F3405B" w:rsidRDefault="00000000">
          <w:pPr>
            <w:pStyle w:val="TOC1"/>
            <w:tabs>
              <w:tab w:val="right" w:leader="dot" w:pos="9350"/>
            </w:tabs>
            <w:rPr>
              <w:rFonts w:ascii="Times New Roman" w:eastAsiaTheme="minorEastAsia" w:hAnsi="Times New Roman" w:cs="Times New Roman"/>
              <w:b w:val="0"/>
              <w:bCs w:val="0"/>
              <w:i w:val="0"/>
              <w:iCs w:val="0"/>
              <w:noProof/>
            </w:rPr>
          </w:pPr>
          <w:hyperlink w:anchor="_Toc136861458" w:history="1">
            <w:r w:rsidR="00F3405B" w:rsidRPr="00F3405B">
              <w:rPr>
                <w:rStyle w:val="Hyperlink"/>
                <w:rFonts w:ascii="Times New Roman" w:hAnsi="Times New Roman" w:cs="Times New Roman"/>
                <w:b w:val="0"/>
                <w:bCs w:val="0"/>
                <w:i w:val="0"/>
                <w:iCs w:val="0"/>
                <w:noProof/>
              </w:rPr>
              <w:t>List of Tables</w:t>
            </w:r>
            <w:r w:rsidR="00F3405B" w:rsidRPr="00F3405B">
              <w:rPr>
                <w:rFonts w:ascii="Times New Roman" w:hAnsi="Times New Roman" w:cs="Times New Roman"/>
                <w:b w:val="0"/>
                <w:bCs w:val="0"/>
                <w:i w:val="0"/>
                <w:iCs w:val="0"/>
                <w:noProof/>
                <w:webHidden/>
              </w:rPr>
              <w:tab/>
            </w:r>
            <w:r w:rsidR="00F3405B" w:rsidRPr="00F3405B">
              <w:rPr>
                <w:rFonts w:ascii="Times New Roman" w:hAnsi="Times New Roman" w:cs="Times New Roman"/>
                <w:b w:val="0"/>
                <w:bCs w:val="0"/>
                <w:i w:val="0"/>
                <w:iCs w:val="0"/>
                <w:noProof/>
                <w:webHidden/>
              </w:rPr>
              <w:fldChar w:fldCharType="begin"/>
            </w:r>
            <w:r w:rsidR="00F3405B" w:rsidRPr="00F3405B">
              <w:rPr>
                <w:rFonts w:ascii="Times New Roman" w:hAnsi="Times New Roman" w:cs="Times New Roman"/>
                <w:b w:val="0"/>
                <w:bCs w:val="0"/>
                <w:i w:val="0"/>
                <w:iCs w:val="0"/>
                <w:noProof/>
                <w:webHidden/>
              </w:rPr>
              <w:instrText xml:space="preserve"> PAGEREF _Toc136861458 \h </w:instrText>
            </w:r>
            <w:r w:rsidR="00F3405B" w:rsidRPr="00F3405B">
              <w:rPr>
                <w:rFonts w:ascii="Times New Roman" w:hAnsi="Times New Roman" w:cs="Times New Roman"/>
                <w:b w:val="0"/>
                <w:bCs w:val="0"/>
                <w:i w:val="0"/>
                <w:iCs w:val="0"/>
                <w:noProof/>
                <w:webHidden/>
              </w:rPr>
            </w:r>
            <w:r w:rsidR="00F3405B" w:rsidRPr="00F3405B">
              <w:rPr>
                <w:rFonts w:ascii="Times New Roman" w:hAnsi="Times New Roman" w:cs="Times New Roman"/>
                <w:b w:val="0"/>
                <w:bCs w:val="0"/>
                <w:i w:val="0"/>
                <w:iCs w:val="0"/>
                <w:noProof/>
                <w:webHidden/>
              </w:rPr>
              <w:fldChar w:fldCharType="separate"/>
            </w:r>
            <w:r w:rsidR="00F3405B" w:rsidRPr="00F3405B">
              <w:rPr>
                <w:rFonts w:ascii="Times New Roman" w:hAnsi="Times New Roman" w:cs="Times New Roman"/>
                <w:b w:val="0"/>
                <w:bCs w:val="0"/>
                <w:i w:val="0"/>
                <w:iCs w:val="0"/>
                <w:noProof/>
                <w:webHidden/>
              </w:rPr>
              <w:t>vii</w:t>
            </w:r>
            <w:r w:rsidR="00F3405B" w:rsidRPr="00F3405B">
              <w:rPr>
                <w:rFonts w:ascii="Times New Roman" w:hAnsi="Times New Roman" w:cs="Times New Roman"/>
                <w:b w:val="0"/>
                <w:bCs w:val="0"/>
                <w:i w:val="0"/>
                <w:iCs w:val="0"/>
                <w:noProof/>
                <w:webHidden/>
              </w:rPr>
              <w:fldChar w:fldCharType="end"/>
            </w:r>
          </w:hyperlink>
        </w:p>
        <w:p w14:paraId="156CB784" w14:textId="35385C86" w:rsidR="00F3405B" w:rsidRPr="00F3405B" w:rsidRDefault="00000000">
          <w:pPr>
            <w:pStyle w:val="TOC1"/>
            <w:tabs>
              <w:tab w:val="right" w:leader="dot" w:pos="9350"/>
            </w:tabs>
            <w:rPr>
              <w:rFonts w:ascii="Times New Roman" w:eastAsiaTheme="minorEastAsia" w:hAnsi="Times New Roman" w:cs="Times New Roman"/>
              <w:b w:val="0"/>
              <w:bCs w:val="0"/>
              <w:i w:val="0"/>
              <w:iCs w:val="0"/>
              <w:noProof/>
            </w:rPr>
          </w:pPr>
          <w:hyperlink w:anchor="_Toc136861459" w:history="1">
            <w:r w:rsidR="00F3405B" w:rsidRPr="00F3405B">
              <w:rPr>
                <w:rStyle w:val="Hyperlink"/>
                <w:rFonts w:ascii="Times New Roman" w:hAnsi="Times New Roman" w:cs="Times New Roman"/>
                <w:b w:val="0"/>
                <w:bCs w:val="0"/>
                <w:i w:val="0"/>
                <w:iCs w:val="0"/>
                <w:noProof/>
              </w:rPr>
              <w:t>List of Abbreviations</w:t>
            </w:r>
            <w:r w:rsidR="00F3405B" w:rsidRPr="00F3405B">
              <w:rPr>
                <w:rFonts w:ascii="Times New Roman" w:hAnsi="Times New Roman" w:cs="Times New Roman"/>
                <w:b w:val="0"/>
                <w:bCs w:val="0"/>
                <w:i w:val="0"/>
                <w:iCs w:val="0"/>
                <w:noProof/>
                <w:webHidden/>
              </w:rPr>
              <w:tab/>
            </w:r>
            <w:r w:rsidR="00F3405B" w:rsidRPr="00F3405B">
              <w:rPr>
                <w:rFonts w:ascii="Times New Roman" w:hAnsi="Times New Roman" w:cs="Times New Roman"/>
                <w:b w:val="0"/>
                <w:bCs w:val="0"/>
                <w:i w:val="0"/>
                <w:iCs w:val="0"/>
                <w:noProof/>
                <w:webHidden/>
              </w:rPr>
              <w:fldChar w:fldCharType="begin"/>
            </w:r>
            <w:r w:rsidR="00F3405B" w:rsidRPr="00F3405B">
              <w:rPr>
                <w:rFonts w:ascii="Times New Roman" w:hAnsi="Times New Roman" w:cs="Times New Roman"/>
                <w:b w:val="0"/>
                <w:bCs w:val="0"/>
                <w:i w:val="0"/>
                <w:iCs w:val="0"/>
                <w:noProof/>
                <w:webHidden/>
              </w:rPr>
              <w:instrText xml:space="preserve"> PAGEREF _Toc136861459 \h </w:instrText>
            </w:r>
            <w:r w:rsidR="00F3405B" w:rsidRPr="00F3405B">
              <w:rPr>
                <w:rFonts w:ascii="Times New Roman" w:hAnsi="Times New Roman" w:cs="Times New Roman"/>
                <w:b w:val="0"/>
                <w:bCs w:val="0"/>
                <w:i w:val="0"/>
                <w:iCs w:val="0"/>
                <w:noProof/>
                <w:webHidden/>
              </w:rPr>
            </w:r>
            <w:r w:rsidR="00F3405B" w:rsidRPr="00F3405B">
              <w:rPr>
                <w:rFonts w:ascii="Times New Roman" w:hAnsi="Times New Roman" w:cs="Times New Roman"/>
                <w:b w:val="0"/>
                <w:bCs w:val="0"/>
                <w:i w:val="0"/>
                <w:iCs w:val="0"/>
                <w:noProof/>
                <w:webHidden/>
              </w:rPr>
              <w:fldChar w:fldCharType="separate"/>
            </w:r>
            <w:r w:rsidR="00F3405B" w:rsidRPr="00F3405B">
              <w:rPr>
                <w:rFonts w:ascii="Times New Roman" w:hAnsi="Times New Roman" w:cs="Times New Roman"/>
                <w:b w:val="0"/>
                <w:bCs w:val="0"/>
                <w:i w:val="0"/>
                <w:iCs w:val="0"/>
                <w:noProof/>
                <w:webHidden/>
              </w:rPr>
              <w:t>viii</w:t>
            </w:r>
            <w:r w:rsidR="00F3405B" w:rsidRPr="00F3405B">
              <w:rPr>
                <w:rFonts w:ascii="Times New Roman" w:hAnsi="Times New Roman" w:cs="Times New Roman"/>
                <w:b w:val="0"/>
                <w:bCs w:val="0"/>
                <w:i w:val="0"/>
                <w:iCs w:val="0"/>
                <w:noProof/>
                <w:webHidden/>
              </w:rPr>
              <w:fldChar w:fldCharType="end"/>
            </w:r>
          </w:hyperlink>
        </w:p>
        <w:p w14:paraId="06C8F2C3" w14:textId="5B553DB4" w:rsidR="00F3405B" w:rsidRPr="00F3405B" w:rsidRDefault="00000000">
          <w:pPr>
            <w:pStyle w:val="TOC1"/>
            <w:tabs>
              <w:tab w:val="left" w:pos="1440"/>
              <w:tab w:val="right" w:leader="dot" w:pos="9350"/>
            </w:tabs>
            <w:rPr>
              <w:rFonts w:ascii="Times New Roman" w:eastAsiaTheme="minorEastAsia" w:hAnsi="Times New Roman" w:cs="Times New Roman"/>
              <w:b w:val="0"/>
              <w:bCs w:val="0"/>
              <w:i w:val="0"/>
              <w:iCs w:val="0"/>
              <w:noProof/>
            </w:rPr>
          </w:pPr>
          <w:hyperlink w:anchor="_Toc136861460" w:history="1">
            <w:r w:rsidR="00F3405B" w:rsidRPr="00F3405B">
              <w:rPr>
                <w:rStyle w:val="Hyperlink"/>
                <w:rFonts w:ascii="Times New Roman" w:hAnsi="Times New Roman" w:cs="Times New Roman"/>
                <w:b w:val="0"/>
                <w:bCs w:val="0"/>
                <w:i w:val="0"/>
                <w:iCs w:val="0"/>
                <w:noProof/>
              </w:rPr>
              <w:t>Chapter 1.</w:t>
            </w:r>
            <w:r w:rsidR="00F3405B" w:rsidRPr="00F3405B">
              <w:rPr>
                <w:rFonts w:ascii="Times New Roman" w:eastAsiaTheme="minorEastAsia" w:hAnsi="Times New Roman" w:cs="Times New Roman"/>
                <w:b w:val="0"/>
                <w:bCs w:val="0"/>
                <w:i w:val="0"/>
                <w:iCs w:val="0"/>
                <w:noProof/>
              </w:rPr>
              <w:tab/>
            </w:r>
            <w:r w:rsidR="00F3405B" w:rsidRPr="00F3405B">
              <w:rPr>
                <w:rStyle w:val="Hyperlink"/>
                <w:rFonts w:ascii="Times New Roman" w:hAnsi="Times New Roman" w:cs="Times New Roman"/>
                <w:b w:val="0"/>
                <w:bCs w:val="0"/>
                <w:i w:val="0"/>
                <w:iCs w:val="0"/>
                <w:noProof/>
              </w:rPr>
              <w:t>Introduction</w:t>
            </w:r>
            <w:r w:rsidR="00F3405B" w:rsidRPr="00F3405B">
              <w:rPr>
                <w:rFonts w:ascii="Times New Roman" w:hAnsi="Times New Roman" w:cs="Times New Roman"/>
                <w:b w:val="0"/>
                <w:bCs w:val="0"/>
                <w:i w:val="0"/>
                <w:iCs w:val="0"/>
                <w:noProof/>
                <w:webHidden/>
              </w:rPr>
              <w:tab/>
            </w:r>
            <w:r w:rsidR="00F3405B" w:rsidRPr="00F3405B">
              <w:rPr>
                <w:rFonts w:ascii="Times New Roman" w:hAnsi="Times New Roman" w:cs="Times New Roman"/>
                <w:b w:val="0"/>
                <w:bCs w:val="0"/>
                <w:i w:val="0"/>
                <w:iCs w:val="0"/>
                <w:noProof/>
                <w:webHidden/>
              </w:rPr>
              <w:fldChar w:fldCharType="begin"/>
            </w:r>
            <w:r w:rsidR="00F3405B" w:rsidRPr="00F3405B">
              <w:rPr>
                <w:rFonts w:ascii="Times New Roman" w:hAnsi="Times New Roman" w:cs="Times New Roman"/>
                <w:b w:val="0"/>
                <w:bCs w:val="0"/>
                <w:i w:val="0"/>
                <w:iCs w:val="0"/>
                <w:noProof/>
                <w:webHidden/>
              </w:rPr>
              <w:instrText xml:space="preserve"> PAGEREF _Toc136861460 \h </w:instrText>
            </w:r>
            <w:r w:rsidR="00F3405B" w:rsidRPr="00F3405B">
              <w:rPr>
                <w:rFonts w:ascii="Times New Roman" w:hAnsi="Times New Roman" w:cs="Times New Roman"/>
                <w:b w:val="0"/>
                <w:bCs w:val="0"/>
                <w:i w:val="0"/>
                <w:iCs w:val="0"/>
                <w:noProof/>
                <w:webHidden/>
              </w:rPr>
            </w:r>
            <w:r w:rsidR="00F3405B" w:rsidRPr="00F3405B">
              <w:rPr>
                <w:rFonts w:ascii="Times New Roman" w:hAnsi="Times New Roman" w:cs="Times New Roman"/>
                <w:b w:val="0"/>
                <w:bCs w:val="0"/>
                <w:i w:val="0"/>
                <w:iCs w:val="0"/>
                <w:noProof/>
                <w:webHidden/>
              </w:rPr>
              <w:fldChar w:fldCharType="separate"/>
            </w:r>
            <w:r w:rsidR="00F3405B" w:rsidRPr="00F3405B">
              <w:rPr>
                <w:rFonts w:ascii="Times New Roman" w:hAnsi="Times New Roman" w:cs="Times New Roman"/>
                <w:b w:val="0"/>
                <w:bCs w:val="0"/>
                <w:i w:val="0"/>
                <w:iCs w:val="0"/>
                <w:noProof/>
                <w:webHidden/>
              </w:rPr>
              <w:t>1</w:t>
            </w:r>
            <w:r w:rsidR="00F3405B" w:rsidRPr="00F3405B">
              <w:rPr>
                <w:rFonts w:ascii="Times New Roman" w:hAnsi="Times New Roman" w:cs="Times New Roman"/>
                <w:b w:val="0"/>
                <w:bCs w:val="0"/>
                <w:i w:val="0"/>
                <w:iCs w:val="0"/>
                <w:noProof/>
                <w:webHidden/>
              </w:rPr>
              <w:fldChar w:fldCharType="end"/>
            </w:r>
          </w:hyperlink>
        </w:p>
        <w:p w14:paraId="6615D1F8" w14:textId="044EF442" w:rsidR="00F3405B" w:rsidRPr="00F3405B" w:rsidRDefault="00000000">
          <w:pPr>
            <w:pStyle w:val="TOC2"/>
            <w:tabs>
              <w:tab w:val="left" w:pos="960"/>
              <w:tab w:val="right" w:leader="dot" w:pos="9350"/>
            </w:tabs>
            <w:rPr>
              <w:rFonts w:ascii="Times New Roman" w:eastAsiaTheme="minorEastAsia" w:hAnsi="Times New Roman" w:cs="Times New Roman"/>
              <w:b w:val="0"/>
              <w:bCs w:val="0"/>
              <w:noProof/>
              <w:sz w:val="24"/>
              <w:szCs w:val="24"/>
            </w:rPr>
          </w:pPr>
          <w:hyperlink w:anchor="_Toc136861461" w:history="1">
            <w:r w:rsidR="00F3405B" w:rsidRPr="00F3405B">
              <w:rPr>
                <w:rStyle w:val="Hyperlink"/>
                <w:rFonts w:ascii="Times New Roman" w:hAnsi="Times New Roman" w:cs="Times New Roman"/>
                <w:b w:val="0"/>
                <w:bCs w:val="0"/>
                <w:noProof/>
                <w:sz w:val="24"/>
                <w:szCs w:val="24"/>
              </w:rPr>
              <w:t>1.1</w:t>
            </w:r>
            <w:r w:rsidR="00F3405B" w:rsidRPr="00F3405B">
              <w:rPr>
                <w:rFonts w:ascii="Times New Roman" w:eastAsiaTheme="minorEastAsia" w:hAnsi="Times New Roman" w:cs="Times New Roman"/>
                <w:b w:val="0"/>
                <w:bCs w:val="0"/>
                <w:noProof/>
                <w:sz w:val="24"/>
                <w:szCs w:val="24"/>
              </w:rPr>
              <w:tab/>
            </w:r>
            <w:r w:rsidR="00F3405B" w:rsidRPr="00F3405B">
              <w:rPr>
                <w:rStyle w:val="Hyperlink"/>
                <w:rFonts w:ascii="Times New Roman" w:hAnsi="Times New Roman" w:cs="Times New Roman"/>
                <w:b w:val="0"/>
                <w:bCs w:val="0"/>
                <w:noProof/>
                <w:sz w:val="24"/>
                <w:szCs w:val="24"/>
              </w:rPr>
              <w:t>Background</w:t>
            </w:r>
            <w:r w:rsidR="00F3405B" w:rsidRPr="00F3405B">
              <w:rPr>
                <w:rFonts w:ascii="Times New Roman" w:hAnsi="Times New Roman" w:cs="Times New Roman"/>
                <w:b w:val="0"/>
                <w:bCs w:val="0"/>
                <w:noProof/>
                <w:webHidden/>
                <w:sz w:val="24"/>
                <w:szCs w:val="24"/>
              </w:rPr>
              <w:tab/>
            </w:r>
            <w:r w:rsidR="00F3405B" w:rsidRPr="00F3405B">
              <w:rPr>
                <w:rFonts w:ascii="Times New Roman" w:hAnsi="Times New Roman" w:cs="Times New Roman"/>
                <w:b w:val="0"/>
                <w:bCs w:val="0"/>
                <w:noProof/>
                <w:webHidden/>
                <w:sz w:val="24"/>
                <w:szCs w:val="24"/>
              </w:rPr>
              <w:fldChar w:fldCharType="begin"/>
            </w:r>
            <w:r w:rsidR="00F3405B" w:rsidRPr="00F3405B">
              <w:rPr>
                <w:rFonts w:ascii="Times New Roman" w:hAnsi="Times New Roman" w:cs="Times New Roman"/>
                <w:b w:val="0"/>
                <w:bCs w:val="0"/>
                <w:noProof/>
                <w:webHidden/>
                <w:sz w:val="24"/>
                <w:szCs w:val="24"/>
              </w:rPr>
              <w:instrText xml:space="preserve"> PAGEREF _Toc136861461 \h </w:instrText>
            </w:r>
            <w:r w:rsidR="00F3405B" w:rsidRPr="00F3405B">
              <w:rPr>
                <w:rFonts w:ascii="Times New Roman" w:hAnsi="Times New Roman" w:cs="Times New Roman"/>
                <w:b w:val="0"/>
                <w:bCs w:val="0"/>
                <w:noProof/>
                <w:webHidden/>
                <w:sz w:val="24"/>
                <w:szCs w:val="24"/>
              </w:rPr>
            </w:r>
            <w:r w:rsidR="00F3405B" w:rsidRPr="00F3405B">
              <w:rPr>
                <w:rFonts w:ascii="Times New Roman" w:hAnsi="Times New Roman" w:cs="Times New Roman"/>
                <w:b w:val="0"/>
                <w:bCs w:val="0"/>
                <w:noProof/>
                <w:webHidden/>
                <w:sz w:val="24"/>
                <w:szCs w:val="24"/>
              </w:rPr>
              <w:fldChar w:fldCharType="separate"/>
            </w:r>
            <w:r w:rsidR="00F3405B" w:rsidRPr="00F3405B">
              <w:rPr>
                <w:rFonts w:ascii="Times New Roman" w:hAnsi="Times New Roman" w:cs="Times New Roman"/>
                <w:b w:val="0"/>
                <w:bCs w:val="0"/>
                <w:noProof/>
                <w:webHidden/>
                <w:sz w:val="24"/>
                <w:szCs w:val="24"/>
              </w:rPr>
              <w:t>1</w:t>
            </w:r>
            <w:r w:rsidR="00F3405B" w:rsidRPr="00F3405B">
              <w:rPr>
                <w:rFonts w:ascii="Times New Roman" w:hAnsi="Times New Roman" w:cs="Times New Roman"/>
                <w:b w:val="0"/>
                <w:bCs w:val="0"/>
                <w:noProof/>
                <w:webHidden/>
                <w:sz w:val="24"/>
                <w:szCs w:val="24"/>
              </w:rPr>
              <w:fldChar w:fldCharType="end"/>
            </w:r>
          </w:hyperlink>
        </w:p>
        <w:p w14:paraId="6E24FA99" w14:textId="097A07A9" w:rsidR="00F3405B" w:rsidRPr="00F3405B" w:rsidRDefault="00000000">
          <w:pPr>
            <w:pStyle w:val="TOC2"/>
            <w:tabs>
              <w:tab w:val="left" w:pos="960"/>
              <w:tab w:val="right" w:leader="dot" w:pos="9350"/>
            </w:tabs>
            <w:rPr>
              <w:rFonts w:ascii="Times New Roman" w:eastAsiaTheme="minorEastAsia" w:hAnsi="Times New Roman" w:cs="Times New Roman"/>
              <w:b w:val="0"/>
              <w:bCs w:val="0"/>
              <w:noProof/>
              <w:sz w:val="24"/>
              <w:szCs w:val="24"/>
            </w:rPr>
          </w:pPr>
          <w:hyperlink w:anchor="_Toc136861462" w:history="1">
            <w:r w:rsidR="00F3405B" w:rsidRPr="00F3405B">
              <w:rPr>
                <w:rStyle w:val="Hyperlink"/>
                <w:rFonts w:ascii="Times New Roman" w:hAnsi="Times New Roman" w:cs="Times New Roman"/>
                <w:b w:val="0"/>
                <w:bCs w:val="0"/>
                <w:noProof/>
                <w:sz w:val="24"/>
                <w:szCs w:val="24"/>
              </w:rPr>
              <w:t>1.2</w:t>
            </w:r>
            <w:r w:rsidR="00F3405B" w:rsidRPr="00F3405B">
              <w:rPr>
                <w:rFonts w:ascii="Times New Roman" w:eastAsiaTheme="minorEastAsia" w:hAnsi="Times New Roman" w:cs="Times New Roman"/>
                <w:b w:val="0"/>
                <w:bCs w:val="0"/>
                <w:noProof/>
                <w:sz w:val="24"/>
                <w:szCs w:val="24"/>
              </w:rPr>
              <w:tab/>
            </w:r>
            <w:r w:rsidR="00F3405B" w:rsidRPr="00F3405B">
              <w:rPr>
                <w:rStyle w:val="Hyperlink"/>
                <w:rFonts w:ascii="Times New Roman" w:hAnsi="Times New Roman" w:cs="Times New Roman"/>
                <w:b w:val="0"/>
                <w:bCs w:val="0"/>
                <w:noProof/>
                <w:sz w:val="24"/>
                <w:szCs w:val="24"/>
              </w:rPr>
              <w:t>Problem statement</w:t>
            </w:r>
            <w:r w:rsidR="00F3405B" w:rsidRPr="00F3405B">
              <w:rPr>
                <w:rFonts w:ascii="Times New Roman" w:hAnsi="Times New Roman" w:cs="Times New Roman"/>
                <w:b w:val="0"/>
                <w:bCs w:val="0"/>
                <w:noProof/>
                <w:webHidden/>
                <w:sz w:val="24"/>
                <w:szCs w:val="24"/>
              </w:rPr>
              <w:tab/>
            </w:r>
            <w:r w:rsidR="00F3405B" w:rsidRPr="00F3405B">
              <w:rPr>
                <w:rFonts w:ascii="Times New Roman" w:hAnsi="Times New Roman" w:cs="Times New Roman"/>
                <w:b w:val="0"/>
                <w:bCs w:val="0"/>
                <w:noProof/>
                <w:webHidden/>
                <w:sz w:val="24"/>
                <w:szCs w:val="24"/>
              </w:rPr>
              <w:fldChar w:fldCharType="begin"/>
            </w:r>
            <w:r w:rsidR="00F3405B" w:rsidRPr="00F3405B">
              <w:rPr>
                <w:rFonts w:ascii="Times New Roman" w:hAnsi="Times New Roman" w:cs="Times New Roman"/>
                <w:b w:val="0"/>
                <w:bCs w:val="0"/>
                <w:noProof/>
                <w:webHidden/>
                <w:sz w:val="24"/>
                <w:szCs w:val="24"/>
              </w:rPr>
              <w:instrText xml:space="preserve"> PAGEREF _Toc136861462 \h </w:instrText>
            </w:r>
            <w:r w:rsidR="00F3405B" w:rsidRPr="00F3405B">
              <w:rPr>
                <w:rFonts w:ascii="Times New Roman" w:hAnsi="Times New Roman" w:cs="Times New Roman"/>
                <w:b w:val="0"/>
                <w:bCs w:val="0"/>
                <w:noProof/>
                <w:webHidden/>
                <w:sz w:val="24"/>
                <w:szCs w:val="24"/>
              </w:rPr>
            </w:r>
            <w:r w:rsidR="00F3405B" w:rsidRPr="00F3405B">
              <w:rPr>
                <w:rFonts w:ascii="Times New Roman" w:hAnsi="Times New Roman" w:cs="Times New Roman"/>
                <w:b w:val="0"/>
                <w:bCs w:val="0"/>
                <w:noProof/>
                <w:webHidden/>
                <w:sz w:val="24"/>
                <w:szCs w:val="24"/>
              </w:rPr>
              <w:fldChar w:fldCharType="separate"/>
            </w:r>
            <w:r w:rsidR="00F3405B" w:rsidRPr="00F3405B">
              <w:rPr>
                <w:rFonts w:ascii="Times New Roman" w:hAnsi="Times New Roman" w:cs="Times New Roman"/>
                <w:b w:val="0"/>
                <w:bCs w:val="0"/>
                <w:noProof/>
                <w:webHidden/>
                <w:sz w:val="24"/>
                <w:szCs w:val="24"/>
              </w:rPr>
              <w:t>2</w:t>
            </w:r>
            <w:r w:rsidR="00F3405B" w:rsidRPr="00F3405B">
              <w:rPr>
                <w:rFonts w:ascii="Times New Roman" w:hAnsi="Times New Roman" w:cs="Times New Roman"/>
                <w:b w:val="0"/>
                <w:bCs w:val="0"/>
                <w:noProof/>
                <w:webHidden/>
                <w:sz w:val="24"/>
                <w:szCs w:val="24"/>
              </w:rPr>
              <w:fldChar w:fldCharType="end"/>
            </w:r>
          </w:hyperlink>
        </w:p>
        <w:p w14:paraId="1BAEA1D1" w14:textId="4D416671" w:rsidR="00F3405B" w:rsidRPr="00F3405B" w:rsidRDefault="00000000">
          <w:pPr>
            <w:pStyle w:val="TOC2"/>
            <w:tabs>
              <w:tab w:val="left" w:pos="960"/>
              <w:tab w:val="right" w:leader="dot" w:pos="9350"/>
            </w:tabs>
            <w:rPr>
              <w:rFonts w:ascii="Times New Roman" w:eastAsiaTheme="minorEastAsia" w:hAnsi="Times New Roman" w:cs="Times New Roman"/>
              <w:b w:val="0"/>
              <w:bCs w:val="0"/>
              <w:noProof/>
              <w:sz w:val="24"/>
              <w:szCs w:val="24"/>
            </w:rPr>
          </w:pPr>
          <w:hyperlink w:anchor="_Toc136861463" w:history="1">
            <w:r w:rsidR="00F3405B" w:rsidRPr="00F3405B">
              <w:rPr>
                <w:rStyle w:val="Hyperlink"/>
                <w:rFonts w:ascii="Times New Roman" w:hAnsi="Times New Roman" w:cs="Times New Roman"/>
                <w:b w:val="0"/>
                <w:bCs w:val="0"/>
                <w:noProof/>
                <w:sz w:val="24"/>
                <w:szCs w:val="24"/>
              </w:rPr>
              <w:t>1.3</w:t>
            </w:r>
            <w:r w:rsidR="00F3405B" w:rsidRPr="00F3405B">
              <w:rPr>
                <w:rFonts w:ascii="Times New Roman" w:eastAsiaTheme="minorEastAsia" w:hAnsi="Times New Roman" w:cs="Times New Roman"/>
                <w:b w:val="0"/>
                <w:bCs w:val="0"/>
                <w:noProof/>
                <w:sz w:val="24"/>
                <w:szCs w:val="24"/>
              </w:rPr>
              <w:tab/>
            </w:r>
            <w:r w:rsidR="00F3405B" w:rsidRPr="00F3405B">
              <w:rPr>
                <w:rStyle w:val="Hyperlink"/>
                <w:rFonts w:ascii="Times New Roman" w:hAnsi="Times New Roman" w:cs="Times New Roman"/>
                <w:b w:val="0"/>
                <w:bCs w:val="0"/>
                <w:noProof/>
                <w:sz w:val="24"/>
                <w:szCs w:val="24"/>
              </w:rPr>
              <w:t>Research Objectives</w:t>
            </w:r>
            <w:r w:rsidR="00F3405B" w:rsidRPr="00F3405B">
              <w:rPr>
                <w:rFonts w:ascii="Times New Roman" w:hAnsi="Times New Roman" w:cs="Times New Roman"/>
                <w:b w:val="0"/>
                <w:bCs w:val="0"/>
                <w:noProof/>
                <w:webHidden/>
                <w:sz w:val="24"/>
                <w:szCs w:val="24"/>
              </w:rPr>
              <w:tab/>
            </w:r>
            <w:r w:rsidR="00F3405B" w:rsidRPr="00F3405B">
              <w:rPr>
                <w:rFonts w:ascii="Times New Roman" w:hAnsi="Times New Roman" w:cs="Times New Roman"/>
                <w:b w:val="0"/>
                <w:bCs w:val="0"/>
                <w:noProof/>
                <w:webHidden/>
                <w:sz w:val="24"/>
                <w:szCs w:val="24"/>
              </w:rPr>
              <w:fldChar w:fldCharType="begin"/>
            </w:r>
            <w:r w:rsidR="00F3405B" w:rsidRPr="00F3405B">
              <w:rPr>
                <w:rFonts w:ascii="Times New Roman" w:hAnsi="Times New Roman" w:cs="Times New Roman"/>
                <w:b w:val="0"/>
                <w:bCs w:val="0"/>
                <w:noProof/>
                <w:webHidden/>
                <w:sz w:val="24"/>
                <w:szCs w:val="24"/>
              </w:rPr>
              <w:instrText xml:space="preserve"> PAGEREF _Toc136861463 \h </w:instrText>
            </w:r>
            <w:r w:rsidR="00F3405B" w:rsidRPr="00F3405B">
              <w:rPr>
                <w:rFonts w:ascii="Times New Roman" w:hAnsi="Times New Roman" w:cs="Times New Roman"/>
                <w:b w:val="0"/>
                <w:bCs w:val="0"/>
                <w:noProof/>
                <w:webHidden/>
                <w:sz w:val="24"/>
                <w:szCs w:val="24"/>
              </w:rPr>
            </w:r>
            <w:r w:rsidR="00F3405B" w:rsidRPr="00F3405B">
              <w:rPr>
                <w:rFonts w:ascii="Times New Roman" w:hAnsi="Times New Roman" w:cs="Times New Roman"/>
                <w:b w:val="0"/>
                <w:bCs w:val="0"/>
                <w:noProof/>
                <w:webHidden/>
                <w:sz w:val="24"/>
                <w:szCs w:val="24"/>
              </w:rPr>
              <w:fldChar w:fldCharType="separate"/>
            </w:r>
            <w:r w:rsidR="00F3405B" w:rsidRPr="00F3405B">
              <w:rPr>
                <w:rFonts w:ascii="Times New Roman" w:hAnsi="Times New Roman" w:cs="Times New Roman"/>
                <w:b w:val="0"/>
                <w:bCs w:val="0"/>
                <w:noProof/>
                <w:webHidden/>
                <w:sz w:val="24"/>
                <w:szCs w:val="24"/>
              </w:rPr>
              <w:t>2</w:t>
            </w:r>
            <w:r w:rsidR="00F3405B" w:rsidRPr="00F3405B">
              <w:rPr>
                <w:rFonts w:ascii="Times New Roman" w:hAnsi="Times New Roman" w:cs="Times New Roman"/>
                <w:b w:val="0"/>
                <w:bCs w:val="0"/>
                <w:noProof/>
                <w:webHidden/>
                <w:sz w:val="24"/>
                <w:szCs w:val="24"/>
              </w:rPr>
              <w:fldChar w:fldCharType="end"/>
            </w:r>
          </w:hyperlink>
        </w:p>
        <w:p w14:paraId="15828780" w14:textId="48A35531" w:rsidR="00F3405B" w:rsidRPr="00F3405B" w:rsidRDefault="00000000">
          <w:pPr>
            <w:pStyle w:val="TOC3"/>
            <w:tabs>
              <w:tab w:val="left" w:pos="1200"/>
              <w:tab w:val="right" w:leader="dot" w:pos="9350"/>
            </w:tabs>
            <w:rPr>
              <w:rFonts w:ascii="Times New Roman" w:eastAsiaTheme="minorEastAsia" w:hAnsi="Times New Roman" w:cs="Times New Roman"/>
              <w:noProof/>
              <w:sz w:val="24"/>
              <w:szCs w:val="24"/>
            </w:rPr>
          </w:pPr>
          <w:hyperlink w:anchor="_Toc136861464" w:history="1">
            <w:r w:rsidR="00F3405B" w:rsidRPr="00F3405B">
              <w:rPr>
                <w:rStyle w:val="Hyperlink"/>
                <w:rFonts w:ascii="Times New Roman" w:hAnsi="Times New Roman" w:cs="Times New Roman"/>
                <w:noProof/>
                <w:sz w:val="24"/>
                <w:szCs w:val="24"/>
              </w:rPr>
              <w:t>1.3.1</w:t>
            </w:r>
            <w:r w:rsidR="00F3405B" w:rsidRPr="00F3405B">
              <w:rPr>
                <w:rFonts w:ascii="Times New Roman" w:eastAsiaTheme="minorEastAsia" w:hAnsi="Times New Roman" w:cs="Times New Roman"/>
                <w:noProof/>
                <w:sz w:val="24"/>
                <w:szCs w:val="24"/>
              </w:rPr>
              <w:tab/>
            </w:r>
            <w:r w:rsidR="00F3405B" w:rsidRPr="00F3405B">
              <w:rPr>
                <w:rStyle w:val="Hyperlink"/>
                <w:rFonts w:ascii="Times New Roman" w:hAnsi="Times New Roman" w:cs="Times New Roman"/>
                <w:noProof/>
                <w:sz w:val="24"/>
                <w:szCs w:val="24"/>
              </w:rPr>
              <w:t>General aim</w:t>
            </w:r>
            <w:r w:rsidR="00F3405B" w:rsidRPr="00F3405B">
              <w:rPr>
                <w:rFonts w:ascii="Times New Roman" w:hAnsi="Times New Roman" w:cs="Times New Roman"/>
                <w:noProof/>
                <w:webHidden/>
                <w:sz w:val="24"/>
                <w:szCs w:val="24"/>
              </w:rPr>
              <w:tab/>
            </w:r>
            <w:r w:rsidR="00F3405B" w:rsidRPr="00F3405B">
              <w:rPr>
                <w:rFonts w:ascii="Times New Roman" w:hAnsi="Times New Roman" w:cs="Times New Roman"/>
                <w:noProof/>
                <w:webHidden/>
                <w:sz w:val="24"/>
                <w:szCs w:val="24"/>
              </w:rPr>
              <w:fldChar w:fldCharType="begin"/>
            </w:r>
            <w:r w:rsidR="00F3405B" w:rsidRPr="00F3405B">
              <w:rPr>
                <w:rFonts w:ascii="Times New Roman" w:hAnsi="Times New Roman" w:cs="Times New Roman"/>
                <w:noProof/>
                <w:webHidden/>
                <w:sz w:val="24"/>
                <w:szCs w:val="24"/>
              </w:rPr>
              <w:instrText xml:space="preserve"> PAGEREF _Toc136861464 \h </w:instrText>
            </w:r>
            <w:r w:rsidR="00F3405B" w:rsidRPr="00F3405B">
              <w:rPr>
                <w:rFonts w:ascii="Times New Roman" w:hAnsi="Times New Roman" w:cs="Times New Roman"/>
                <w:noProof/>
                <w:webHidden/>
                <w:sz w:val="24"/>
                <w:szCs w:val="24"/>
              </w:rPr>
            </w:r>
            <w:r w:rsidR="00F3405B" w:rsidRPr="00F3405B">
              <w:rPr>
                <w:rFonts w:ascii="Times New Roman" w:hAnsi="Times New Roman" w:cs="Times New Roman"/>
                <w:noProof/>
                <w:webHidden/>
                <w:sz w:val="24"/>
                <w:szCs w:val="24"/>
              </w:rPr>
              <w:fldChar w:fldCharType="separate"/>
            </w:r>
            <w:r w:rsidR="00F3405B" w:rsidRPr="00F3405B">
              <w:rPr>
                <w:rFonts w:ascii="Times New Roman" w:hAnsi="Times New Roman" w:cs="Times New Roman"/>
                <w:noProof/>
                <w:webHidden/>
                <w:sz w:val="24"/>
                <w:szCs w:val="24"/>
              </w:rPr>
              <w:t>2</w:t>
            </w:r>
            <w:r w:rsidR="00F3405B" w:rsidRPr="00F3405B">
              <w:rPr>
                <w:rFonts w:ascii="Times New Roman" w:hAnsi="Times New Roman" w:cs="Times New Roman"/>
                <w:noProof/>
                <w:webHidden/>
                <w:sz w:val="24"/>
                <w:szCs w:val="24"/>
              </w:rPr>
              <w:fldChar w:fldCharType="end"/>
            </w:r>
          </w:hyperlink>
        </w:p>
        <w:p w14:paraId="4B94F24C" w14:textId="4F000715" w:rsidR="00F3405B" w:rsidRPr="00F3405B" w:rsidRDefault="00000000">
          <w:pPr>
            <w:pStyle w:val="TOC3"/>
            <w:tabs>
              <w:tab w:val="left" w:pos="1200"/>
              <w:tab w:val="right" w:leader="dot" w:pos="9350"/>
            </w:tabs>
            <w:rPr>
              <w:rFonts w:ascii="Times New Roman" w:eastAsiaTheme="minorEastAsia" w:hAnsi="Times New Roman" w:cs="Times New Roman"/>
              <w:noProof/>
              <w:sz w:val="24"/>
              <w:szCs w:val="24"/>
            </w:rPr>
          </w:pPr>
          <w:hyperlink w:anchor="_Toc136861465" w:history="1">
            <w:r w:rsidR="00F3405B" w:rsidRPr="00F3405B">
              <w:rPr>
                <w:rStyle w:val="Hyperlink"/>
                <w:rFonts w:ascii="Times New Roman" w:hAnsi="Times New Roman" w:cs="Times New Roman"/>
                <w:noProof/>
                <w:sz w:val="24"/>
                <w:szCs w:val="24"/>
              </w:rPr>
              <w:t>1.3.2</w:t>
            </w:r>
            <w:r w:rsidR="00F3405B" w:rsidRPr="00F3405B">
              <w:rPr>
                <w:rFonts w:ascii="Times New Roman" w:eastAsiaTheme="minorEastAsia" w:hAnsi="Times New Roman" w:cs="Times New Roman"/>
                <w:noProof/>
                <w:sz w:val="24"/>
                <w:szCs w:val="24"/>
              </w:rPr>
              <w:tab/>
            </w:r>
            <w:r w:rsidR="00F3405B" w:rsidRPr="00F3405B">
              <w:rPr>
                <w:rStyle w:val="Hyperlink"/>
                <w:rFonts w:ascii="Times New Roman" w:hAnsi="Times New Roman" w:cs="Times New Roman"/>
                <w:noProof/>
                <w:sz w:val="24"/>
                <w:szCs w:val="24"/>
              </w:rPr>
              <w:t>Specific Objectives</w:t>
            </w:r>
            <w:r w:rsidR="00F3405B" w:rsidRPr="00F3405B">
              <w:rPr>
                <w:rFonts w:ascii="Times New Roman" w:hAnsi="Times New Roman" w:cs="Times New Roman"/>
                <w:noProof/>
                <w:webHidden/>
                <w:sz w:val="24"/>
                <w:szCs w:val="24"/>
              </w:rPr>
              <w:tab/>
            </w:r>
            <w:r w:rsidR="00F3405B" w:rsidRPr="00F3405B">
              <w:rPr>
                <w:rFonts w:ascii="Times New Roman" w:hAnsi="Times New Roman" w:cs="Times New Roman"/>
                <w:noProof/>
                <w:webHidden/>
                <w:sz w:val="24"/>
                <w:szCs w:val="24"/>
              </w:rPr>
              <w:fldChar w:fldCharType="begin"/>
            </w:r>
            <w:r w:rsidR="00F3405B" w:rsidRPr="00F3405B">
              <w:rPr>
                <w:rFonts w:ascii="Times New Roman" w:hAnsi="Times New Roman" w:cs="Times New Roman"/>
                <w:noProof/>
                <w:webHidden/>
                <w:sz w:val="24"/>
                <w:szCs w:val="24"/>
              </w:rPr>
              <w:instrText xml:space="preserve"> PAGEREF _Toc136861465 \h </w:instrText>
            </w:r>
            <w:r w:rsidR="00F3405B" w:rsidRPr="00F3405B">
              <w:rPr>
                <w:rFonts w:ascii="Times New Roman" w:hAnsi="Times New Roman" w:cs="Times New Roman"/>
                <w:noProof/>
                <w:webHidden/>
                <w:sz w:val="24"/>
                <w:szCs w:val="24"/>
              </w:rPr>
            </w:r>
            <w:r w:rsidR="00F3405B" w:rsidRPr="00F3405B">
              <w:rPr>
                <w:rFonts w:ascii="Times New Roman" w:hAnsi="Times New Roman" w:cs="Times New Roman"/>
                <w:noProof/>
                <w:webHidden/>
                <w:sz w:val="24"/>
                <w:szCs w:val="24"/>
              </w:rPr>
              <w:fldChar w:fldCharType="separate"/>
            </w:r>
            <w:r w:rsidR="00F3405B" w:rsidRPr="00F3405B">
              <w:rPr>
                <w:rFonts w:ascii="Times New Roman" w:hAnsi="Times New Roman" w:cs="Times New Roman"/>
                <w:noProof/>
                <w:webHidden/>
                <w:sz w:val="24"/>
                <w:szCs w:val="24"/>
              </w:rPr>
              <w:t>2</w:t>
            </w:r>
            <w:r w:rsidR="00F3405B" w:rsidRPr="00F3405B">
              <w:rPr>
                <w:rFonts w:ascii="Times New Roman" w:hAnsi="Times New Roman" w:cs="Times New Roman"/>
                <w:noProof/>
                <w:webHidden/>
                <w:sz w:val="24"/>
                <w:szCs w:val="24"/>
              </w:rPr>
              <w:fldChar w:fldCharType="end"/>
            </w:r>
          </w:hyperlink>
        </w:p>
        <w:p w14:paraId="2C201B50" w14:textId="345D3323" w:rsidR="00F3405B" w:rsidRPr="00F3405B" w:rsidRDefault="00000000">
          <w:pPr>
            <w:pStyle w:val="TOC2"/>
            <w:tabs>
              <w:tab w:val="left" w:pos="960"/>
              <w:tab w:val="right" w:leader="dot" w:pos="9350"/>
            </w:tabs>
            <w:rPr>
              <w:rFonts w:ascii="Times New Roman" w:eastAsiaTheme="minorEastAsia" w:hAnsi="Times New Roman" w:cs="Times New Roman"/>
              <w:b w:val="0"/>
              <w:bCs w:val="0"/>
              <w:noProof/>
              <w:sz w:val="24"/>
              <w:szCs w:val="24"/>
            </w:rPr>
          </w:pPr>
          <w:hyperlink w:anchor="_Toc136861466" w:history="1">
            <w:r w:rsidR="00F3405B" w:rsidRPr="00F3405B">
              <w:rPr>
                <w:rStyle w:val="Hyperlink"/>
                <w:rFonts w:ascii="Times New Roman" w:hAnsi="Times New Roman" w:cs="Times New Roman"/>
                <w:b w:val="0"/>
                <w:bCs w:val="0"/>
                <w:noProof/>
                <w:sz w:val="24"/>
                <w:szCs w:val="24"/>
              </w:rPr>
              <w:t>1.4</w:t>
            </w:r>
            <w:r w:rsidR="00F3405B" w:rsidRPr="00F3405B">
              <w:rPr>
                <w:rFonts w:ascii="Times New Roman" w:eastAsiaTheme="minorEastAsia" w:hAnsi="Times New Roman" w:cs="Times New Roman"/>
                <w:b w:val="0"/>
                <w:bCs w:val="0"/>
                <w:noProof/>
                <w:sz w:val="24"/>
                <w:szCs w:val="24"/>
              </w:rPr>
              <w:tab/>
            </w:r>
            <w:r w:rsidR="00F3405B" w:rsidRPr="00F3405B">
              <w:rPr>
                <w:rStyle w:val="Hyperlink"/>
                <w:rFonts w:ascii="Times New Roman" w:hAnsi="Times New Roman" w:cs="Times New Roman"/>
                <w:b w:val="0"/>
                <w:bCs w:val="0"/>
                <w:noProof/>
                <w:sz w:val="24"/>
                <w:szCs w:val="24"/>
              </w:rPr>
              <w:t>Research questions</w:t>
            </w:r>
            <w:r w:rsidR="00F3405B" w:rsidRPr="00F3405B">
              <w:rPr>
                <w:rFonts w:ascii="Times New Roman" w:hAnsi="Times New Roman" w:cs="Times New Roman"/>
                <w:b w:val="0"/>
                <w:bCs w:val="0"/>
                <w:noProof/>
                <w:webHidden/>
                <w:sz w:val="24"/>
                <w:szCs w:val="24"/>
              </w:rPr>
              <w:tab/>
            </w:r>
            <w:r w:rsidR="00F3405B" w:rsidRPr="00F3405B">
              <w:rPr>
                <w:rFonts w:ascii="Times New Roman" w:hAnsi="Times New Roman" w:cs="Times New Roman"/>
                <w:b w:val="0"/>
                <w:bCs w:val="0"/>
                <w:noProof/>
                <w:webHidden/>
                <w:sz w:val="24"/>
                <w:szCs w:val="24"/>
              </w:rPr>
              <w:fldChar w:fldCharType="begin"/>
            </w:r>
            <w:r w:rsidR="00F3405B" w:rsidRPr="00F3405B">
              <w:rPr>
                <w:rFonts w:ascii="Times New Roman" w:hAnsi="Times New Roman" w:cs="Times New Roman"/>
                <w:b w:val="0"/>
                <w:bCs w:val="0"/>
                <w:noProof/>
                <w:webHidden/>
                <w:sz w:val="24"/>
                <w:szCs w:val="24"/>
              </w:rPr>
              <w:instrText xml:space="preserve"> PAGEREF _Toc136861466 \h </w:instrText>
            </w:r>
            <w:r w:rsidR="00F3405B" w:rsidRPr="00F3405B">
              <w:rPr>
                <w:rFonts w:ascii="Times New Roman" w:hAnsi="Times New Roman" w:cs="Times New Roman"/>
                <w:b w:val="0"/>
                <w:bCs w:val="0"/>
                <w:noProof/>
                <w:webHidden/>
                <w:sz w:val="24"/>
                <w:szCs w:val="24"/>
              </w:rPr>
            </w:r>
            <w:r w:rsidR="00F3405B" w:rsidRPr="00F3405B">
              <w:rPr>
                <w:rFonts w:ascii="Times New Roman" w:hAnsi="Times New Roman" w:cs="Times New Roman"/>
                <w:b w:val="0"/>
                <w:bCs w:val="0"/>
                <w:noProof/>
                <w:webHidden/>
                <w:sz w:val="24"/>
                <w:szCs w:val="24"/>
              </w:rPr>
              <w:fldChar w:fldCharType="separate"/>
            </w:r>
            <w:r w:rsidR="00F3405B" w:rsidRPr="00F3405B">
              <w:rPr>
                <w:rFonts w:ascii="Times New Roman" w:hAnsi="Times New Roman" w:cs="Times New Roman"/>
                <w:b w:val="0"/>
                <w:bCs w:val="0"/>
                <w:noProof/>
                <w:webHidden/>
                <w:sz w:val="24"/>
                <w:szCs w:val="24"/>
              </w:rPr>
              <w:t>3</w:t>
            </w:r>
            <w:r w:rsidR="00F3405B" w:rsidRPr="00F3405B">
              <w:rPr>
                <w:rFonts w:ascii="Times New Roman" w:hAnsi="Times New Roman" w:cs="Times New Roman"/>
                <w:b w:val="0"/>
                <w:bCs w:val="0"/>
                <w:noProof/>
                <w:webHidden/>
                <w:sz w:val="24"/>
                <w:szCs w:val="24"/>
              </w:rPr>
              <w:fldChar w:fldCharType="end"/>
            </w:r>
          </w:hyperlink>
        </w:p>
        <w:p w14:paraId="66C48D66" w14:textId="237BE28A" w:rsidR="00F3405B" w:rsidRPr="00F3405B" w:rsidRDefault="00000000">
          <w:pPr>
            <w:pStyle w:val="TOC2"/>
            <w:tabs>
              <w:tab w:val="left" w:pos="960"/>
              <w:tab w:val="right" w:leader="dot" w:pos="9350"/>
            </w:tabs>
            <w:rPr>
              <w:rFonts w:ascii="Times New Roman" w:eastAsiaTheme="minorEastAsia" w:hAnsi="Times New Roman" w:cs="Times New Roman"/>
              <w:b w:val="0"/>
              <w:bCs w:val="0"/>
              <w:noProof/>
              <w:sz w:val="24"/>
              <w:szCs w:val="24"/>
            </w:rPr>
          </w:pPr>
          <w:hyperlink w:anchor="_Toc136861467" w:history="1">
            <w:r w:rsidR="00F3405B" w:rsidRPr="00F3405B">
              <w:rPr>
                <w:rStyle w:val="Hyperlink"/>
                <w:rFonts w:ascii="Times New Roman" w:hAnsi="Times New Roman" w:cs="Times New Roman"/>
                <w:b w:val="0"/>
                <w:bCs w:val="0"/>
                <w:noProof/>
                <w:sz w:val="24"/>
                <w:szCs w:val="24"/>
              </w:rPr>
              <w:t>1.5</w:t>
            </w:r>
            <w:r w:rsidR="00F3405B" w:rsidRPr="00F3405B">
              <w:rPr>
                <w:rFonts w:ascii="Times New Roman" w:eastAsiaTheme="minorEastAsia" w:hAnsi="Times New Roman" w:cs="Times New Roman"/>
                <w:b w:val="0"/>
                <w:bCs w:val="0"/>
                <w:noProof/>
                <w:sz w:val="24"/>
                <w:szCs w:val="24"/>
              </w:rPr>
              <w:tab/>
            </w:r>
            <w:r w:rsidR="00F3405B" w:rsidRPr="00F3405B">
              <w:rPr>
                <w:rStyle w:val="Hyperlink"/>
                <w:rFonts w:ascii="Times New Roman" w:hAnsi="Times New Roman" w:cs="Times New Roman"/>
                <w:b w:val="0"/>
                <w:bCs w:val="0"/>
                <w:noProof/>
                <w:sz w:val="24"/>
                <w:szCs w:val="24"/>
              </w:rPr>
              <w:t>Justification</w:t>
            </w:r>
            <w:r w:rsidR="00F3405B" w:rsidRPr="00F3405B">
              <w:rPr>
                <w:rFonts w:ascii="Times New Roman" w:hAnsi="Times New Roman" w:cs="Times New Roman"/>
                <w:b w:val="0"/>
                <w:bCs w:val="0"/>
                <w:noProof/>
                <w:webHidden/>
                <w:sz w:val="24"/>
                <w:szCs w:val="24"/>
              </w:rPr>
              <w:tab/>
            </w:r>
            <w:r w:rsidR="00F3405B" w:rsidRPr="00F3405B">
              <w:rPr>
                <w:rFonts w:ascii="Times New Roman" w:hAnsi="Times New Roman" w:cs="Times New Roman"/>
                <w:b w:val="0"/>
                <w:bCs w:val="0"/>
                <w:noProof/>
                <w:webHidden/>
                <w:sz w:val="24"/>
                <w:szCs w:val="24"/>
              </w:rPr>
              <w:fldChar w:fldCharType="begin"/>
            </w:r>
            <w:r w:rsidR="00F3405B" w:rsidRPr="00F3405B">
              <w:rPr>
                <w:rFonts w:ascii="Times New Roman" w:hAnsi="Times New Roman" w:cs="Times New Roman"/>
                <w:b w:val="0"/>
                <w:bCs w:val="0"/>
                <w:noProof/>
                <w:webHidden/>
                <w:sz w:val="24"/>
                <w:szCs w:val="24"/>
              </w:rPr>
              <w:instrText xml:space="preserve"> PAGEREF _Toc136861467 \h </w:instrText>
            </w:r>
            <w:r w:rsidR="00F3405B" w:rsidRPr="00F3405B">
              <w:rPr>
                <w:rFonts w:ascii="Times New Roman" w:hAnsi="Times New Roman" w:cs="Times New Roman"/>
                <w:b w:val="0"/>
                <w:bCs w:val="0"/>
                <w:noProof/>
                <w:webHidden/>
                <w:sz w:val="24"/>
                <w:szCs w:val="24"/>
              </w:rPr>
            </w:r>
            <w:r w:rsidR="00F3405B" w:rsidRPr="00F3405B">
              <w:rPr>
                <w:rFonts w:ascii="Times New Roman" w:hAnsi="Times New Roman" w:cs="Times New Roman"/>
                <w:b w:val="0"/>
                <w:bCs w:val="0"/>
                <w:noProof/>
                <w:webHidden/>
                <w:sz w:val="24"/>
                <w:szCs w:val="24"/>
              </w:rPr>
              <w:fldChar w:fldCharType="separate"/>
            </w:r>
            <w:r w:rsidR="00F3405B" w:rsidRPr="00F3405B">
              <w:rPr>
                <w:rFonts w:ascii="Times New Roman" w:hAnsi="Times New Roman" w:cs="Times New Roman"/>
                <w:b w:val="0"/>
                <w:bCs w:val="0"/>
                <w:noProof/>
                <w:webHidden/>
                <w:sz w:val="24"/>
                <w:szCs w:val="24"/>
              </w:rPr>
              <w:t>3</w:t>
            </w:r>
            <w:r w:rsidR="00F3405B" w:rsidRPr="00F3405B">
              <w:rPr>
                <w:rFonts w:ascii="Times New Roman" w:hAnsi="Times New Roman" w:cs="Times New Roman"/>
                <w:b w:val="0"/>
                <w:bCs w:val="0"/>
                <w:noProof/>
                <w:webHidden/>
                <w:sz w:val="24"/>
                <w:szCs w:val="24"/>
              </w:rPr>
              <w:fldChar w:fldCharType="end"/>
            </w:r>
          </w:hyperlink>
        </w:p>
        <w:p w14:paraId="1D716AE2" w14:textId="06455EB4" w:rsidR="00F3405B" w:rsidRPr="00F3405B" w:rsidRDefault="00000000">
          <w:pPr>
            <w:pStyle w:val="TOC2"/>
            <w:tabs>
              <w:tab w:val="left" w:pos="960"/>
              <w:tab w:val="right" w:leader="dot" w:pos="9350"/>
            </w:tabs>
            <w:rPr>
              <w:rFonts w:ascii="Times New Roman" w:eastAsiaTheme="minorEastAsia" w:hAnsi="Times New Roman" w:cs="Times New Roman"/>
              <w:b w:val="0"/>
              <w:bCs w:val="0"/>
              <w:noProof/>
              <w:sz w:val="24"/>
              <w:szCs w:val="24"/>
            </w:rPr>
          </w:pPr>
          <w:hyperlink w:anchor="_Toc136861468" w:history="1">
            <w:r w:rsidR="00F3405B" w:rsidRPr="00F3405B">
              <w:rPr>
                <w:rStyle w:val="Hyperlink"/>
                <w:rFonts w:ascii="Times New Roman" w:hAnsi="Times New Roman" w:cs="Times New Roman"/>
                <w:b w:val="0"/>
                <w:bCs w:val="0"/>
                <w:noProof/>
                <w:sz w:val="24"/>
                <w:szCs w:val="24"/>
              </w:rPr>
              <w:t>1.6</w:t>
            </w:r>
            <w:r w:rsidR="00F3405B" w:rsidRPr="00F3405B">
              <w:rPr>
                <w:rFonts w:ascii="Times New Roman" w:eastAsiaTheme="minorEastAsia" w:hAnsi="Times New Roman" w:cs="Times New Roman"/>
                <w:b w:val="0"/>
                <w:bCs w:val="0"/>
                <w:noProof/>
                <w:sz w:val="24"/>
                <w:szCs w:val="24"/>
              </w:rPr>
              <w:tab/>
            </w:r>
            <w:r w:rsidR="00F3405B" w:rsidRPr="00F3405B">
              <w:rPr>
                <w:rStyle w:val="Hyperlink"/>
                <w:rFonts w:ascii="Times New Roman" w:hAnsi="Times New Roman" w:cs="Times New Roman"/>
                <w:b w:val="0"/>
                <w:bCs w:val="0"/>
                <w:noProof/>
                <w:sz w:val="24"/>
                <w:szCs w:val="24"/>
              </w:rPr>
              <w:t>Scope</w:t>
            </w:r>
            <w:r w:rsidR="00F3405B" w:rsidRPr="00F3405B">
              <w:rPr>
                <w:rFonts w:ascii="Times New Roman" w:hAnsi="Times New Roman" w:cs="Times New Roman"/>
                <w:b w:val="0"/>
                <w:bCs w:val="0"/>
                <w:noProof/>
                <w:webHidden/>
                <w:sz w:val="24"/>
                <w:szCs w:val="24"/>
              </w:rPr>
              <w:tab/>
            </w:r>
            <w:r w:rsidR="00F3405B" w:rsidRPr="00F3405B">
              <w:rPr>
                <w:rFonts w:ascii="Times New Roman" w:hAnsi="Times New Roman" w:cs="Times New Roman"/>
                <w:b w:val="0"/>
                <w:bCs w:val="0"/>
                <w:noProof/>
                <w:webHidden/>
                <w:sz w:val="24"/>
                <w:szCs w:val="24"/>
              </w:rPr>
              <w:fldChar w:fldCharType="begin"/>
            </w:r>
            <w:r w:rsidR="00F3405B" w:rsidRPr="00F3405B">
              <w:rPr>
                <w:rFonts w:ascii="Times New Roman" w:hAnsi="Times New Roman" w:cs="Times New Roman"/>
                <w:b w:val="0"/>
                <w:bCs w:val="0"/>
                <w:noProof/>
                <w:webHidden/>
                <w:sz w:val="24"/>
                <w:szCs w:val="24"/>
              </w:rPr>
              <w:instrText xml:space="preserve"> PAGEREF _Toc136861468 \h </w:instrText>
            </w:r>
            <w:r w:rsidR="00F3405B" w:rsidRPr="00F3405B">
              <w:rPr>
                <w:rFonts w:ascii="Times New Roman" w:hAnsi="Times New Roman" w:cs="Times New Roman"/>
                <w:b w:val="0"/>
                <w:bCs w:val="0"/>
                <w:noProof/>
                <w:webHidden/>
                <w:sz w:val="24"/>
                <w:szCs w:val="24"/>
              </w:rPr>
            </w:r>
            <w:r w:rsidR="00F3405B" w:rsidRPr="00F3405B">
              <w:rPr>
                <w:rFonts w:ascii="Times New Roman" w:hAnsi="Times New Roman" w:cs="Times New Roman"/>
                <w:b w:val="0"/>
                <w:bCs w:val="0"/>
                <w:noProof/>
                <w:webHidden/>
                <w:sz w:val="24"/>
                <w:szCs w:val="24"/>
              </w:rPr>
              <w:fldChar w:fldCharType="separate"/>
            </w:r>
            <w:r w:rsidR="00F3405B" w:rsidRPr="00F3405B">
              <w:rPr>
                <w:rFonts w:ascii="Times New Roman" w:hAnsi="Times New Roman" w:cs="Times New Roman"/>
                <w:b w:val="0"/>
                <w:bCs w:val="0"/>
                <w:noProof/>
                <w:webHidden/>
                <w:sz w:val="24"/>
                <w:szCs w:val="24"/>
              </w:rPr>
              <w:t>4</w:t>
            </w:r>
            <w:r w:rsidR="00F3405B" w:rsidRPr="00F3405B">
              <w:rPr>
                <w:rFonts w:ascii="Times New Roman" w:hAnsi="Times New Roman" w:cs="Times New Roman"/>
                <w:b w:val="0"/>
                <w:bCs w:val="0"/>
                <w:noProof/>
                <w:webHidden/>
                <w:sz w:val="24"/>
                <w:szCs w:val="24"/>
              </w:rPr>
              <w:fldChar w:fldCharType="end"/>
            </w:r>
          </w:hyperlink>
        </w:p>
        <w:p w14:paraId="231E1800" w14:textId="3BE487C8" w:rsidR="00F3405B" w:rsidRPr="00F3405B" w:rsidRDefault="00000000">
          <w:pPr>
            <w:pStyle w:val="TOC2"/>
            <w:tabs>
              <w:tab w:val="left" w:pos="960"/>
              <w:tab w:val="right" w:leader="dot" w:pos="9350"/>
            </w:tabs>
            <w:rPr>
              <w:rFonts w:ascii="Times New Roman" w:eastAsiaTheme="minorEastAsia" w:hAnsi="Times New Roman" w:cs="Times New Roman"/>
              <w:b w:val="0"/>
              <w:bCs w:val="0"/>
              <w:noProof/>
              <w:sz w:val="24"/>
              <w:szCs w:val="24"/>
            </w:rPr>
          </w:pPr>
          <w:hyperlink w:anchor="_Toc136861469" w:history="1">
            <w:r w:rsidR="00F3405B" w:rsidRPr="00F3405B">
              <w:rPr>
                <w:rStyle w:val="Hyperlink"/>
                <w:rFonts w:ascii="Times New Roman" w:hAnsi="Times New Roman" w:cs="Times New Roman"/>
                <w:b w:val="0"/>
                <w:bCs w:val="0"/>
                <w:noProof/>
                <w:sz w:val="24"/>
                <w:szCs w:val="24"/>
              </w:rPr>
              <w:t>1.7</w:t>
            </w:r>
            <w:r w:rsidR="00F3405B" w:rsidRPr="00F3405B">
              <w:rPr>
                <w:rFonts w:ascii="Times New Roman" w:eastAsiaTheme="minorEastAsia" w:hAnsi="Times New Roman" w:cs="Times New Roman"/>
                <w:b w:val="0"/>
                <w:bCs w:val="0"/>
                <w:noProof/>
                <w:sz w:val="24"/>
                <w:szCs w:val="24"/>
              </w:rPr>
              <w:tab/>
            </w:r>
            <w:r w:rsidR="00F3405B" w:rsidRPr="00F3405B">
              <w:rPr>
                <w:rStyle w:val="Hyperlink"/>
                <w:rFonts w:ascii="Times New Roman" w:hAnsi="Times New Roman" w:cs="Times New Roman"/>
                <w:b w:val="0"/>
                <w:bCs w:val="0"/>
                <w:noProof/>
                <w:sz w:val="24"/>
                <w:szCs w:val="24"/>
              </w:rPr>
              <w:t>Limitations and Delimitations</w:t>
            </w:r>
            <w:r w:rsidR="00F3405B" w:rsidRPr="00F3405B">
              <w:rPr>
                <w:rFonts w:ascii="Times New Roman" w:hAnsi="Times New Roman" w:cs="Times New Roman"/>
                <w:b w:val="0"/>
                <w:bCs w:val="0"/>
                <w:noProof/>
                <w:webHidden/>
                <w:sz w:val="24"/>
                <w:szCs w:val="24"/>
              </w:rPr>
              <w:tab/>
            </w:r>
            <w:r w:rsidR="00F3405B" w:rsidRPr="00F3405B">
              <w:rPr>
                <w:rFonts w:ascii="Times New Roman" w:hAnsi="Times New Roman" w:cs="Times New Roman"/>
                <w:b w:val="0"/>
                <w:bCs w:val="0"/>
                <w:noProof/>
                <w:webHidden/>
                <w:sz w:val="24"/>
                <w:szCs w:val="24"/>
              </w:rPr>
              <w:fldChar w:fldCharType="begin"/>
            </w:r>
            <w:r w:rsidR="00F3405B" w:rsidRPr="00F3405B">
              <w:rPr>
                <w:rFonts w:ascii="Times New Roman" w:hAnsi="Times New Roman" w:cs="Times New Roman"/>
                <w:b w:val="0"/>
                <w:bCs w:val="0"/>
                <w:noProof/>
                <w:webHidden/>
                <w:sz w:val="24"/>
                <w:szCs w:val="24"/>
              </w:rPr>
              <w:instrText xml:space="preserve"> PAGEREF _Toc136861469 \h </w:instrText>
            </w:r>
            <w:r w:rsidR="00F3405B" w:rsidRPr="00F3405B">
              <w:rPr>
                <w:rFonts w:ascii="Times New Roman" w:hAnsi="Times New Roman" w:cs="Times New Roman"/>
                <w:b w:val="0"/>
                <w:bCs w:val="0"/>
                <w:noProof/>
                <w:webHidden/>
                <w:sz w:val="24"/>
                <w:szCs w:val="24"/>
              </w:rPr>
            </w:r>
            <w:r w:rsidR="00F3405B" w:rsidRPr="00F3405B">
              <w:rPr>
                <w:rFonts w:ascii="Times New Roman" w:hAnsi="Times New Roman" w:cs="Times New Roman"/>
                <w:b w:val="0"/>
                <w:bCs w:val="0"/>
                <w:noProof/>
                <w:webHidden/>
                <w:sz w:val="24"/>
                <w:szCs w:val="24"/>
              </w:rPr>
              <w:fldChar w:fldCharType="separate"/>
            </w:r>
            <w:r w:rsidR="00F3405B" w:rsidRPr="00F3405B">
              <w:rPr>
                <w:rFonts w:ascii="Times New Roman" w:hAnsi="Times New Roman" w:cs="Times New Roman"/>
                <w:b w:val="0"/>
                <w:bCs w:val="0"/>
                <w:noProof/>
                <w:webHidden/>
                <w:sz w:val="24"/>
                <w:szCs w:val="24"/>
              </w:rPr>
              <w:t>4</w:t>
            </w:r>
            <w:r w:rsidR="00F3405B" w:rsidRPr="00F3405B">
              <w:rPr>
                <w:rFonts w:ascii="Times New Roman" w:hAnsi="Times New Roman" w:cs="Times New Roman"/>
                <w:b w:val="0"/>
                <w:bCs w:val="0"/>
                <w:noProof/>
                <w:webHidden/>
                <w:sz w:val="24"/>
                <w:szCs w:val="24"/>
              </w:rPr>
              <w:fldChar w:fldCharType="end"/>
            </w:r>
          </w:hyperlink>
        </w:p>
        <w:p w14:paraId="548B7ECE" w14:textId="55902281" w:rsidR="00F3405B" w:rsidRPr="00F3405B" w:rsidRDefault="00000000">
          <w:pPr>
            <w:pStyle w:val="TOC1"/>
            <w:tabs>
              <w:tab w:val="left" w:pos="1440"/>
              <w:tab w:val="right" w:leader="dot" w:pos="9350"/>
            </w:tabs>
            <w:rPr>
              <w:rFonts w:ascii="Times New Roman" w:eastAsiaTheme="minorEastAsia" w:hAnsi="Times New Roman" w:cs="Times New Roman"/>
              <w:b w:val="0"/>
              <w:bCs w:val="0"/>
              <w:i w:val="0"/>
              <w:iCs w:val="0"/>
              <w:noProof/>
            </w:rPr>
          </w:pPr>
          <w:hyperlink w:anchor="_Toc136861470" w:history="1">
            <w:r w:rsidR="00F3405B" w:rsidRPr="00F3405B">
              <w:rPr>
                <w:rStyle w:val="Hyperlink"/>
                <w:rFonts w:ascii="Times New Roman" w:hAnsi="Times New Roman" w:cs="Times New Roman"/>
                <w:b w:val="0"/>
                <w:bCs w:val="0"/>
                <w:i w:val="0"/>
                <w:iCs w:val="0"/>
                <w:noProof/>
              </w:rPr>
              <w:t>Chapter 2.</w:t>
            </w:r>
            <w:r w:rsidR="00F3405B" w:rsidRPr="00F3405B">
              <w:rPr>
                <w:rFonts w:ascii="Times New Roman" w:eastAsiaTheme="minorEastAsia" w:hAnsi="Times New Roman" w:cs="Times New Roman"/>
                <w:b w:val="0"/>
                <w:bCs w:val="0"/>
                <w:i w:val="0"/>
                <w:iCs w:val="0"/>
                <w:noProof/>
              </w:rPr>
              <w:tab/>
            </w:r>
            <w:r w:rsidR="00F3405B" w:rsidRPr="00F3405B">
              <w:rPr>
                <w:rStyle w:val="Hyperlink"/>
                <w:rFonts w:ascii="Times New Roman" w:hAnsi="Times New Roman" w:cs="Times New Roman"/>
                <w:b w:val="0"/>
                <w:bCs w:val="0"/>
                <w:i w:val="0"/>
                <w:iCs w:val="0"/>
                <w:noProof/>
              </w:rPr>
              <w:t>Literature Review</w:t>
            </w:r>
            <w:r w:rsidR="00F3405B" w:rsidRPr="00F3405B">
              <w:rPr>
                <w:rFonts w:ascii="Times New Roman" w:hAnsi="Times New Roman" w:cs="Times New Roman"/>
                <w:b w:val="0"/>
                <w:bCs w:val="0"/>
                <w:i w:val="0"/>
                <w:iCs w:val="0"/>
                <w:noProof/>
                <w:webHidden/>
              </w:rPr>
              <w:tab/>
            </w:r>
            <w:r w:rsidR="00F3405B" w:rsidRPr="00F3405B">
              <w:rPr>
                <w:rFonts w:ascii="Times New Roman" w:hAnsi="Times New Roman" w:cs="Times New Roman"/>
                <w:b w:val="0"/>
                <w:bCs w:val="0"/>
                <w:i w:val="0"/>
                <w:iCs w:val="0"/>
                <w:noProof/>
                <w:webHidden/>
              </w:rPr>
              <w:fldChar w:fldCharType="begin"/>
            </w:r>
            <w:r w:rsidR="00F3405B" w:rsidRPr="00F3405B">
              <w:rPr>
                <w:rFonts w:ascii="Times New Roman" w:hAnsi="Times New Roman" w:cs="Times New Roman"/>
                <w:b w:val="0"/>
                <w:bCs w:val="0"/>
                <w:i w:val="0"/>
                <w:iCs w:val="0"/>
                <w:noProof/>
                <w:webHidden/>
              </w:rPr>
              <w:instrText xml:space="preserve"> PAGEREF _Toc136861470 \h </w:instrText>
            </w:r>
            <w:r w:rsidR="00F3405B" w:rsidRPr="00F3405B">
              <w:rPr>
                <w:rFonts w:ascii="Times New Roman" w:hAnsi="Times New Roman" w:cs="Times New Roman"/>
                <w:b w:val="0"/>
                <w:bCs w:val="0"/>
                <w:i w:val="0"/>
                <w:iCs w:val="0"/>
                <w:noProof/>
                <w:webHidden/>
              </w:rPr>
            </w:r>
            <w:r w:rsidR="00F3405B" w:rsidRPr="00F3405B">
              <w:rPr>
                <w:rFonts w:ascii="Times New Roman" w:hAnsi="Times New Roman" w:cs="Times New Roman"/>
                <w:b w:val="0"/>
                <w:bCs w:val="0"/>
                <w:i w:val="0"/>
                <w:iCs w:val="0"/>
                <w:noProof/>
                <w:webHidden/>
              </w:rPr>
              <w:fldChar w:fldCharType="separate"/>
            </w:r>
            <w:r w:rsidR="00F3405B" w:rsidRPr="00F3405B">
              <w:rPr>
                <w:rFonts w:ascii="Times New Roman" w:hAnsi="Times New Roman" w:cs="Times New Roman"/>
                <w:b w:val="0"/>
                <w:bCs w:val="0"/>
                <w:i w:val="0"/>
                <w:iCs w:val="0"/>
                <w:noProof/>
                <w:webHidden/>
              </w:rPr>
              <w:t>2</w:t>
            </w:r>
            <w:r w:rsidR="00F3405B" w:rsidRPr="00F3405B">
              <w:rPr>
                <w:rFonts w:ascii="Times New Roman" w:hAnsi="Times New Roman" w:cs="Times New Roman"/>
                <w:b w:val="0"/>
                <w:bCs w:val="0"/>
                <w:i w:val="0"/>
                <w:iCs w:val="0"/>
                <w:noProof/>
                <w:webHidden/>
              </w:rPr>
              <w:fldChar w:fldCharType="end"/>
            </w:r>
          </w:hyperlink>
        </w:p>
        <w:p w14:paraId="068C97A1" w14:textId="1E5ECAC7" w:rsidR="00F3405B" w:rsidRPr="00F3405B" w:rsidRDefault="00000000">
          <w:pPr>
            <w:pStyle w:val="TOC2"/>
            <w:tabs>
              <w:tab w:val="left" w:pos="960"/>
              <w:tab w:val="right" w:leader="dot" w:pos="9350"/>
            </w:tabs>
            <w:rPr>
              <w:rFonts w:ascii="Times New Roman" w:eastAsiaTheme="minorEastAsia" w:hAnsi="Times New Roman" w:cs="Times New Roman"/>
              <w:b w:val="0"/>
              <w:bCs w:val="0"/>
              <w:noProof/>
              <w:sz w:val="24"/>
              <w:szCs w:val="24"/>
            </w:rPr>
          </w:pPr>
          <w:hyperlink w:anchor="_Toc136861471" w:history="1">
            <w:r w:rsidR="00F3405B" w:rsidRPr="00F3405B">
              <w:rPr>
                <w:rStyle w:val="Hyperlink"/>
                <w:rFonts w:ascii="Times New Roman" w:hAnsi="Times New Roman" w:cs="Times New Roman"/>
                <w:b w:val="0"/>
                <w:bCs w:val="0"/>
                <w:noProof/>
                <w:sz w:val="24"/>
                <w:szCs w:val="24"/>
              </w:rPr>
              <w:t>2.1</w:t>
            </w:r>
            <w:r w:rsidR="00F3405B" w:rsidRPr="00F3405B">
              <w:rPr>
                <w:rFonts w:ascii="Times New Roman" w:eastAsiaTheme="minorEastAsia" w:hAnsi="Times New Roman" w:cs="Times New Roman"/>
                <w:b w:val="0"/>
                <w:bCs w:val="0"/>
                <w:noProof/>
                <w:sz w:val="24"/>
                <w:szCs w:val="24"/>
              </w:rPr>
              <w:tab/>
            </w:r>
            <w:r w:rsidR="00F3405B" w:rsidRPr="00F3405B">
              <w:rPr>
                <w:rStyle w:val="Hyperlink"/>
                <w:rFonts w:ascii="Times New Roman" w:hAnsi="Times New Roman" w:cs="Times New Roman"/>
                <w:b w:val="0"/>
                <w:bCs w:val="0"/>
                <w:noProof/>
                <w:sz w:val="24"/>
                <w:szCs w:val="24"/>
              </w:rPr>
              <w:t>Introduction</w:t>
            </w:r>
            <w:r w:rsidR="00F3405B" w:rsidRPr="00F3405B">
              <w:rPr>
                <w:rFonts w:ascii="Times New Roman" w:hAnsi="Times New Roman" w:cs="Times New Roman"/>
                <w:b w:val="0"/>
                <w:bCs w:val="0"/>
                <w:noProof/>
                <w:webHidden/>
                <w:sz w:val="24"/>
                <w:szCs w:val="24"/>
              </w:rPr>
              <w:tab/>
            </w:r>
            <w:r w:rsidR="00F3405B" w:rsidRPr="00F3405B">
              <w:rPr>
                <w:rFonts w:ascii="Times New Roman" w:hAnsi="Times New Roman" w:cs="Times New Roman"/>
                <w:b w:val="0"/>
                <w:bCs w:val="0"/>
                <w:noProof/>
                <w:webHidden/>
                <w:sz w:val="24"/>
                <w:szCs w:val="24"/>
              </w:rPr>
              <w:fldChar w:fldCharType="begin"/>
            </w:r>
            <w:r w:rsidR="00F3405B" w:rsidRPr="00F3405B">
              <w:rPr>
                <w:rFonts w:ascii="Times New Roman" w:hAnsi="Times New Roman" w:cs="Times New Roman"/>
                <w:b w:val="0"/>
                <w:bCs w:val="0"/>
                <w:noProof/>
                <w:webHidden/>
                <w:sz w:val="24"/>
                <w:szCs w:val="24"/>
              </w:rPr>
              <w:instrText xml:space="preserve"> PAGEREF _Toc136861471 \h </w:instrText>
            </w:r>
            <w:r w:rsidR="00F3405B" w:rsidRPr="00F3405B">
              <w:rPr>
                <w:rFonts w:ascii="Times New Roman" w:hAnsi="Times New Roman" w:cs="Times New Roman"/>
                <w:b w:val="0"/>
                <w:bCs w:val="0"/>
                <w:noProof/>
                <w:webHidden/>
                <w:sz w:val="24"/>
                <w:szCs w:val="24"/>
              </w:rPr>
            </w:r>
            <w:r w:rsidR="00F3405B" w:rsidRPr="00F3405B">
              <w:rPr>
                <w:rFonts w:ascii="Times New Roman" w:hAnsi="Times New Roman" w:cs="Times New Roman"/>
                <w:b w:val="0"/>
                <w:bCs w:val="0"/>
                <w:noProof/>
                <w:webHidden/>
                <w:sz w:val="24"/>
                <w:szCs w:val="24"/>
              </w:rPr>
              <w:fldChar w:fldCharType="separate"/>
            </w:r>
            <w:r w:rsidR="00F3405B" w:rsidRPr="00F3405B">
              <w:rPr>
                <w:rFonts w:ascii="Times New Roman" w:hAnsi="Times New Roman" w:cs="Times New Roman"/>
                <w:b w:val="0"/>
                <w:bCs w:val="0"/>
                <w:noProof/>
                <w:webHidden/>
                <w:sz w:val="24"/>
                <w:szCs w:val="24"/>
              </w:rPr>
              <w:t>2</w:t>
            </w:r>
            <w:r w:rsidR="00F3405B" w:rsidRPr="00F3405B">
              <w:rPr>
                <w:rFonts w:ascii="Times New Roman" w:hAnsi="Times New Roman" w:cs="Times New Roman"/>
                <w:b w:val="0"/>
                <w:bCs w:val="0"/>
                <w:noProof/>
                <w:webHidden/>
                <w:sz w:val="24"/>
                <w:szCs w:val="24"/>
              </w:rPr>
              <w:fldChar w:fldCharType="end"/>
            </w:r>
          </w:hyperlink>
        </w:p>
        <w:p w14:paraId="5AA1B974" w14:textId="50EB6155" w:rsidR="00F3405B" w:rsidRPr="00F3405B" w:rsidRDefault="00000000">
          <w:pPr>
            <w:pStyle w:val="TOC2"/>
            <w:tabs>
              <w:tab w:val="left" w:pos="960"/>
              <w:tab w:val="right" w:leader="dot" w:pos="9350"/>
            </w:tabs>
            <w:rPr>
              <w:rFonts w:ascii="Times New Roman" w:eastAsiaTheme="minorEastAsia" w:hAnsi="Times New Roman" w:cs="Times New Roman"/>
              <w:b w:val="0"/>
              <w:bCs w:val="0"/>
              <w:noProof/>
              <w:sz w:val="24"/>
              <w:szCs w:val="24"/>
            </w:rPr>
          </w:pPr>
          <w:hyperlink w:anchor="_Toc136861472" w:history="1">
            <w:r w:rsidR="00F3405B" w:rsidRPr="00F3405B">
              <w:rPr>
                <w:rStyle w:val="Hyperlink"/>
                <w:rFonts w:ascii="Times New Roman" w:hAnsi="Times New Roman" w:cs="Times New Roman"/>
                <w:b w:val="0"/>
                <w:bCs w:val="0"/>
                <w:noProof/>
                <w:sz w:val="24"/>
                <w:szCs w:val="24"/>
              </w:rPr>
              <w:t>2.2</w:t>
            </w:r>
            <w:r w:rsidR="00F3405B" w:rsidRPr="00F3405B">
              <w:rPr>
                <w:rFonts w:ascii="Times New Roman" w:eastAsiaTheme="minorEastAsia" w:hAnsi="Times New Roman" w:cs="Times New Roman"/>
                <w:b w:val="0"/>
                <w:bCs w:val="0"/>
                <w:noProof/>
                <w:sz w:val="24"/>
                <w:szCs w:val="24"/>
              </w:rPr>
              <w:tab/>
            </w:r>
            <w:r w:rsidR="00F3405B" w:rsidRPr="00F3405B">
              <w:rPr>
                <w:rStyle w:val="Hyperlink"/>
                <w:rFonts w:ascii="Times New Roman" w:hAnsi="Times New Roman" w:cs="Times New Roman"/>
                <w:b w:val="0"/>
                <w:bCs w:val="0"/>
                <w:noProof/>
                <w:sz w:val="24"/>
                <w:szCs w:val="24"/>
              </w:rPr>
              <w:t>Web Services and Web Requests</w:t>
            </w:r>
            <w:r w:rsidR="00F3405B" w:rsidRPr="00F3405B">
              <w:rPr>
                <w:rFonts w:ascii="Times New Roman" w:hAnsi="Times New Roman" w:cs="Times New Roman"/>
                <w:b w:val="0"/>
                <w:bCs w:val="0"/>
                <w:noProof/>
                <w:webHidden/>
                <w:sz w:val="24"/>
                <w:szCs w:val="24"/>
              </w:rPr>
              <w:tab/>
            </w:r>
            <w:r w:rsidR="00F3405B" w:rsidRPr="00F3405B">
              <w:rPr>
                <w:rFonts w:ascii="Times New Roman" w:hAnsi="Times New Roman" w:cs="Times New Roman"/>
                <w:b w:val="0"/>
                <w:bCs w:val="0"/>
                <w:noProof/>
                <w:webHidden/>
                <w:sz w:val="24"/>
                <w:szCs w:val="24"/>
              </w:rPr>
              <w:fldChar w:fldCharType="begin"/>
            </w:r>
            <w:r w:rsidR="00F3405B" w:rsidRPr="00F3405B">
              <w:rPr>
                <w:rFonts w:ascii="Times New Roman" w:hAnsi="Times New Roman" w:cs="Times New Roman"/>
                <w:b w:val="0"/>
                <w:bCs w:val="0"/>
                <w:noProof/>
                <w:webHidden/>
                <w:sz w:val="24"/>
                <w:szCs w:val="24"/>
              </w:rPr>
              <w:instrText xml:space="preserve"> PAGEREF _Toc136861472 \h </w:instrText>
            </w:r>
            <w:r w:rsidR="00F3405B" w:rsidRPr="00F3405B">
              <w:rPr>
                <w:rFonts w:ascii="Times New Roman" w:hAnsi="Times New Roman" w:cs="Times New Roman"/>
                <w:b w:val="0"/>
                <w:bCs w:val="0"/>
                <w:noProof/>
                <w:webHidden/>
                <w:sz w:val="24"/>
                <w:szCs w:val="24"/>
              </w:rPr>
            </w:r>
            <w:r w:rsidR="00F3405B" w:rsidRPr="00F3405B">
              <w:rPr>
                <w:rFonts w:ascii="Times New Roman" w:hAnsi="Times New Roman" w:cs="Times New Roman"/>
                <w:b w:val="0"/>
                <w:bCs w:val="0"/>
                <w:noProof/>
                <w:webHidden/>
                <w:sz w:val="24"/>
                <w:szCs w:val="24"/>
              </w:rPr>
              <w:fldChar w:fldCharType="separate"/>
            </w:r>
            <w:r w:rsidR="00F3405B" w:rsidRPr="00F3405B">
              <w:rPr>
                <w:rFonts w:ascii="Times New Roman" w:hAnsi="Times New Roman" w:cs="Times New Roman"/>
                <w:b w:val="0"/>
                <w:bCs w:val="0"/>
                <w:noProof/>
                <w:webHidden/>
                <w:sz w:val="24"/>
                <w:szCs w:val="24"/>
              </w:rPr>
              <w:t>2</w:t>
            </w:r>
            <w:r w:rsidR="00F3405B" w:rsidRPr="00F3405B">
              <w:rPr>
                <w:rFonts w:ascii="Times New Roman" w:hAnsi="Times New Roman" w:cs="Times New Roman"/>
                <w:b w:val="0"/>
                <w:bCs w:val="0"/>
                <w:noProof/>
                <w:webHidden/>
                <w:sz w:val="24"/>
                <w:szCs w:val="24"/>
              </w:rPr>
              <w:fldChar w:fldCharType="end"/>
            </w:r>
          </w:hyperlink>
        </w:p>
        <w:p w14:paraId="0954794D" w14:textId="5467741F" w:rsidR="00F3405B" w:rsidRPr="00F3405B" w:rsidRDefault="00000000">
          <w:pPr>
            <w:pStyle w:val="TOC2"/>
            <w:tabs>
              <w:tab w:val="left" w:pos="960"/>
              <w:tab w:val="right" w:leader="dot" w:pos="9350"/>
            </w:tabs>
            <w:rPr>
              <w:rFonts w:ascii="Times New Roman" w:eastAsiaTheme="minorEastAsia" w:hAnsi="Times New Roman" w:cs="Times New Roman"/>
              <w:b w:val="0"/>
              <w:bCs w:val="0"/>
              <w:noProof/>
              <w:sz w:val="24"/>
              <w:szCs w:val="24"/>
            </w:rPr>
          </w:pPr>
          <w:hyperlink w:anchor="_Toc136861473" w:history="1">
            <w:r w:rsidR="00F3405B" w:rsidRPr="00F3405B">
              <w:rPr>
                <w:rStyle w:val="Hyperlink"/>
                <w:rFonts w:ascii="Times New Roman" w:hAnsi="Times New Roman" w:cs="Times New Roman"/>
                <w:b w:val="0"/>
                <w:bCs w:val="0"/>
                <w:noProof/>
                <w:sz w:val="24"/>
                <w:szCs w:val="24"/>
              </w:rPr>
              <w:t>2.3</w:t>
            </w:r>
            <w:r w:rsidR="00F3405B" w:rsidRPr="00F3405B">
              <w:rPr>
                <w:rFonts w:ascii="Times New Roman" w:eastAsiaTheme="minorEastAsia" w:hAnsi="Times New Roman" w:cs="Times New Roman"/>
                <w:b w:val="0"/>
                <w:bCs w:val="0"/>
                <w:noProof/>
                <w:sz w:val="24"/>
                <w:szCs w:val="24"/>
              </w:rPr>
              <w:tab/>
            </w:r>
            <w:r w:rsidR="00F3405B" w:rsidRPr="00F3405B">
              <w:rPr>
                <w:rStyle w:val="Hyperlink"/>
                <w:rFonts w:ascii="Times New Roman" w:hAnsi="Times New Roman" w:cs="Times New Roman"/>
                <w:b w:val="0"/>
                <w:bCs w:val="0"/>
                <w:noProof/>
                <w:sz w:val="24"/>
                <w:szCs w:val="24"/>
              </w:rPr>
              <w:t>Load Balancing in Web Services</w:t>
            </w:r>
            <w:r w:rsidR="00F3405B" w:rsidRPr="00F3405B">
              <w:rPr>
                <w:rFonts w:ascii="Times New Roman" w:hAnsi="Times New Roman" w:cs="Times New Roman"/>
                <w:b w:val="0"/>
                <w:bCs w:val="0"/>
                <w:noProof/>
                <w:webHidden/>
                <w:sz w:val="24"/>
                <w:szCs w:val="24"/>
              </w:rPr>
              <w:tab/>
            </w:r>
            <w:r w:rsidR="00F3405B" w:rsidRPr="00F3405B">
              <w:rPr>
                <w:rFonts w:ascii="Times New Roman" w:hAnsi="Times New Roman" w:cs="Times New Roman"/>
                <w:b w:val="0"/>
                <w:bCs w:val="0"/>
                <w:noProof/>
                <w:webHidden/>
                <w:sz w:val="24"/>
                <w:szCs w:val="24"/>
              </w:rPr>
              <w:fldChar w:fldCharType="begin"/>
            </w:r>
            <w:r w:rsidR="00F3405B" w:rsidRPr="00F3405B">
              <w:rPr>
                <w:rFonts w:ascii="Times New Roman" w:hAnsi="Times New Roman" w:cs="Times New Roman"/>
                <w:b w:val="0"/>
                <w:bCs w:val="0"/>
                <w:noProof/>
                <w:webHidden/>
                <w:sz w:val="24"/>
                <w:szCs w:val="24"/>
              </w:rPr>
              <w:instrText xml:space="preserve"> PAGEREF _Toc136861473 \h </w:instrText>
            </w:r>
            <w:r w:rsidR="00F3405B" w:rsidRPr="00F3405B">
              <w:rPr>
                <w:rFonts w:ascii="Times New Roman" w:hAnsi="Times New Roman" w:cs="Times New Roman"/>
                <w:b w:val="0"/>
                <w:bCs w:val="0"/>
                <w:noProof/>
                <w:webHidden/>
                <w:sz w:val="24"/>
                <w:szCs w:val="24"/>
              </w:rPr>
            </w:r>
            <w:r w:rsidR="00F3405B" w:rsidRPr="00F3405B">
              <w:rPr>
                <w:rFonts w:ascii="Times New Roman" w:hAnsi="Times New Roman" w:cs="Times New Roman"/>
                <w:b w:val="0"/>
                <w:bCs w:val="0"/>
                <w:noProof/>
                <w:webHidden/>
                <w:sz w:val="24"/>
                <w:szCs w:val="24"/>
              </w:rPr>
              <w:fldChar w:fldCharType="separate"/>
            </w:r>
            <w:r w:rsidR="00F3405B" w:rsidRPr="00F3405B">
              <w:rPr>
                <w:rFonts w:ascii="Times New Roman" w:hAnsi="Times New Roman" w:cs="Times New Roman"/>
                <w:b w:val="0"/>
                <w:bCs w:val="0"/>
                <w:noProof/>
                <w:webHidden/>
                <w:sz w:val="24"/>
                <w:szCs w:val="24"/>
              </w:rPr>
              <w:t>2</w:t>
            </w:r>
            <w:r w:rsidR="00F3405B" w:rsidRPr="00F3405B">
              <w:rPr>
                <w:rFonts w:ascii="Times New Roman" w:hAnsi="Times New Roman" w:cs="Times New Roman"/>
                <w:b w:val="0"/>
                <w:bCs w:val="0"/>
                <w:noProof/>
                <w:webHidden/>
                <w:sz w:val="24"/>
                <w:szCs w:val="24"/>
              </w:rPr>
              <w:fldChar w:fldCharType="end"/>
            </w:r>
          </w:hyperlink>
        </w:p>
        <w:p w14:paraId="08BE3081" w14:textId="71AB060D" w:rsidR="00F3405B" w:rsidRPr="00F3405B" w:rsidRDefault="00000000">
          <w:pPr>
            <w:pStyle w:val="TOC2"/>
            <w:tabs>
              <w:tab w:val="left" w:pos="960"/>
              <w:tab w:val="right" w:leader="dot" w:pos="9350"/>
            </w:tabs>
            <w:rPr>
              <w:rFonts w:ascii="Times New Roman" w:eastAsiaTheme="minorEastAsia" w:hAnsi="Times New Roman" w:cs="Times New Roman"/>
              <w:b w:val="0"/>
              <w:bCs w:val="0"/>
              <w:noProof/>
              <w:sz w:val="24"/>
              <w:szCs w:val="24"/>
            </w:rPr>
          </w:pPr>
          <w:hyperlink w:anchor="_Toc136861474" w:history="1">
            <w:r w:rsidR="00F3405B" w:rsidRPr="00F3405B">
              <w:rPr>
                <w:rStyle w:val="Hyperlink"/>
                <w:rFonts w:ascii="Times New Roman" w:hAnsi="Times New Roman" w:cs="Times New Roman"/>
                <w:b w:val="0"/>
                <w:bCs w:val="0"/>
                <w:noProof/>
                <w:sz w:val="24"/>
                <w:szCs w:val="24"/>
              </w:rPr>
              <w:t>2.4</w:t>
            </w:r>
            <w:r w:rsidR="00F3405B" w:rsidRPr="00F3405B">
              <w:rPr>
                <w:rFonts w:ascii="Times New Roman" w:eastAsiaTheme="minorEastAsia" w:hAnsi="Times New Roman" w:cs="Times New Roman"/>
                <w:b w:val="0"/>
                <w:bCs w:val="0"/>
                <w:noProof/>
                <w:sz w:val="24"/>
                <w:szCs w:val="24"/>
              </w:rPr>
              <w:tab/>
            </w:r>
            <w:r w:rsidR="00F3405B" w:rsidRPr="00F3405B">
              <w:rPr>
                <w:rStyle w:val="Hyperlink"/>
                <w:rFonts w:ascii="Times New Roman" w:hAnsi="Times New Roman" w:cs="Times New Roman"/>
                <w:b w:val="0"/>
                <w:bCs w:val="0"/>
                <w:noProof/>
                <w:sz w:val="24"/>
                <w:szCs w:val="24"/>
              </w:rPr>
              <w:t>Load balancing Algorithms</w:t>
            </w:r>
            <w:r w:rsidR="00F3405B" w:rsidRPr="00F3405B">
              <w:rPr>
                <w:rFonts w:ascii="Times New Roman" w:hAnsi="Times New Roman" w:cs="Times New Roman"/>
                <w:b w:val="0"/>
                <w:bCs w:val="0"/>
                <w:noProof/>
                <w:webHidden/>
                <w:sz w:val="24"/>
                <w:szCs w:val="24"/>
              </w:rPr>
              <w:tab/>
            </w:r>
            <w:r w:rsidR="00F3405B" w:rsidRPr="00F3405B">
              <w:rPr>
                <w:rFonts w:ascii="Times New Roman" w:hAnsi="Times New Roman" w:cs="Times New Roman"/>
                <w:b w:val="0"/>
                <w:bCs w:val="0"/>
                <w:noProof/>
                <w:webHidden/>
                <w:sz w:val="24"/>
                <w:szCs w:val="24"/>
              </w:rPr>
              <w:fldChar w:fldCharType="begin"/>
            </w:r>
            <w:r w:rsidR="00F3405B" w:rsidRPr="00F3405B">
              <w:rPr>
                <w:rFonts w:ascii="Times New Roman" w:hAnsi="Times New Roman" w:cs="Times New Roman"/>
                <w:b w:val="0"/>
                <w:bCs w:val="0"/>
                <w:noProof/>
                <w:webHidden/>
                <w:sz w:val="24"/>
                <w:szCs w:val="24"/>
              </w:rPr>
              <w:instrText xml:space="preserve"> PAGEREF _Toc136861474 \h </w:instrText>
            </w:r>
            <w:r w:rsidR="00F3405B" w:rsidRPr="00F3405B">
              <w:rPr>
                <w:rFonts w:ascii="Times New Roman" w:hAnsi="Times New Roman" w:cs="Times New Roman"/>
                <w:b w:val="0"/>
                <w:bCs w:val="0"/>
                <w:noProof/>
                <w:webHidden/>
                <w:sz w:val="24"/>
                <w:szCs w:val="24"/>
              </w:rPr>
            </w:r>
            <w:r w:rsidR="00F3405B" w:rsidRPr="00F3405B">
              <w:rPr>
                <w:rFonts w:ascii="Times New Roman" w:hAnsi="Times New Roman" w:cs="Times New Roman"/>
                <w:b w:val="0"/>
                <w:bCs w:val="0"/>
                <w:noProof/>
                <w:webHidden/>
                <w:sz w:val="24"/>
                <w:szCs w:val="24"/>
              </w:rPr>
              <w:fldChar w:fldCharType="separate"/>
            </w:r>
            <w:r w:rsidR="00F3405B" w:rsidRPr="00F3405B">
              <w:rPr>
                <w:rFonts w:ascii="Times New Roman" w:hAnsi="Times New Roman" w:cs="Times New Roman"/>
                <w:b w:val="0"/>
                <w:bCs w:val="0"/>
                <w:noProof/>
                <w:webHidden/>
                <w:sz w:val="24"/>
                <w:szCs w:val="24"/>
              </w:rPr>
              <w:t>3</w:t>
            </w:r>
            <w:r w:rsidR="00F3405B" w:rsidRPr="00F3405B">
              <w:rPr>
                <w:rFonts w:ascii="Times New Roman" w:hAnsi="Times New Roman" w:cs="Times New Roman"/>
                <w:b w:val="0"/>
                <w:bCs w:val="0"/>
                <w:noProof/>
                <w:webHidden/>
                <w:sz w:val="24"/>
                <w:szCs w:val="24"/>
              </w:rPr>
              <w:fldChar w:fldCharType="end"/>
            </w:r>
          </w:hyperlink>
        </w:p>
        <w:p w14:paraId="03577AD1" w14:textId="66EC39A5" w:rsidR="00F3405B" w:rsidRPr="00F3405B" w:rsidRDefault="00000000">
          <w:pPr>
            <w:pStyle w:val="TOC2"/>
            <w:tabs>
              <w:tab w:val="left" w:pos="960"/>
              <w:tab w:val="right" w:leader="dot" w:pos="9350"/>
            </w:tabs>
            <w:rPr>
              <w:rFonts w:ascii="Times New Roman" w:eastAsiaTheme="minorEastAsia" w:hAnsi="Times New Roman" w:cs="Times New Roman"/>
              <w:b w:val="0"/>
              <w:bCs w:val="0"/>
              <w:noProof/>
              <w:sz w:val="24"/>
              <w:szCs w:val="24"/>
            </w:rPr>
          </w:pPr>
          <w:hyperlink w:anchor="_Toc136861475" w:history="1">
            <w:r w:rsidR="00F3405B" w:rsidRPr="00F3405B">
              <w:rPr>
                <w:rStyle w:val="Hyperlink"/>
                <w:rFonts w:ascii="Times New Roman" w:hAnsi="Times New Roman" w:cs="Times New Roman"/>
                <w:b w:val="0"/>
                <w:bCs w:val="0"/>
                <w:noProof/>
                <w:sz w:val="24"/>
                <w:szCs w:val="24"/>
              </w:rPr>
              <w:t>2.5</w:t>
            </w:r>
            <w:r w:rsidR="00F3405B" w:rsidRPr="00F3405B">
              <w:rPr>
                <w:rFonts w:ascii="Times New Roman" w:eastAsiaTheme="minorEastAsia" w:hAnsi="Times New Roman" w:cs="Times New Roman"/>
                <w:b w:val="0"/>
                <w:bCs w:val="0"/>
                <w:noProof/>
                <w:sz w:val="24"/>
                <w:szCs w:val="24"/>
              </w:rPr>
              <w:tab/>
            </w:r>
            <w:r w:rsidR="00F3405B" w:rsidRPr="00F3405B">
              <w:rPr>
                <w:rStyle w:val="Hyperlink"/>
                <w:rFonts w:ascii="Times New Roman" w:hAnsi="Times New Roman" w:cs="Times New Roman"/>
                <w:b w:val="0"/>
                <w:bCs w:val="0"/>
                <w:noProof/>
                <w:sz w:val="24"/>
                <w:szCs w:val="24"/>
              </w:rPr>
              <w:t>Related Works</w:t>
            </w:r>
            <w:r w:rsidR="00F3405B" w:rsidRPr="00F3405B">
              <w:rPr>
                <w:rFonts w:ascii="Times New Roman" w:hAnsi="Times New Roman" w:cs="Times New Roman"/>
                <w:b w:val="0"/>
                <w:bCs w:val="0"/>
                <w:noProof/>
                <w:webHidden/>
                <w:sz w:val="24"/>
                <w:szCs w:val="24"/>
              </w:rPr>
              <w:tab/>
            </w:r>
            <w:r w:rsidR="00F3405B" w:rsidRPr="00F3405B">
              <w:rPr>
                <w:rFonts w:ascii="Times New Roman" w:hAnsi="Times New Roman" w:cs="Times New Roman"/>
                <w:b w:val="0"/>
                <w:bCs w:val="0"/>
                <w:noProof/>
                <w:webHidden/>
                <w:sz w:val="24"/>
                <w:szCs w:val="24"/>
              </w:rPr>
              <w:fldChar w:fldCharType="begin"/>
            </w:r>
            <w:r w:rsidR="00F3405B" w:rsidRPr="00F3405B">
              <w:rPr>
                <w:rFonts w:ascii="Times New Roman" w:hAnsi="Times New Roman" w:cs="Times New Roman"/>
                <w:b w:val="0"/>
                <w:bCs w:val="0"/>
                <w:noProof/>
                <w:webHidden/>
                <w:sz w:val="24"/>
                <w:szCs w:val="24"/>
              </w:rPr>
              <w:instrText xml:space="preserve"> PAGEREF _Toc136861475 \h </w:instrText>
            </w:r>
            <w:r w:rsidR="00F3405B" w:rsidRPr="00F3405B">
              <w:rPr>
                <w:rFonts w:ascii="Times New Roman" w:hAnsi="Times New Roman" w:cs="Times New Roman"/>
                <w:b w:val="0"/>
                <w:bCs w:val="0"/>
                <w:noProof/>
                <w:webHidden/>
                <w:sz w:val="24"/>
                <w:szCs w:val="24"/>
              </w:rPr>
            </w:r>
            <w:r w:rsidR="00F3405B" w:rsidRPr="00F3405B">
              <w:rPr>
                <w:rFonts w:ascii="Times New Roman" w:hAnsi="Times New Roman" w:cs="Times New Roman"/>
                <w:b w:val="0"/>
                <w:bCs w:val="0"/>
                <w:noProof/>
                <w:webHidden/>
                <w:sz w:val="24"/>
                <w:szCs w:val="24"/>
              </w:rPr>
              <w:fldChar w:fldCharType="separate"/>
            </w:r>
            <w:r w:rsidR="00F3405B" w:rsidRPr="00F3405B">
              <w:rPr>
                <w:rFonts w:ascii="Times New Roman" w:hAnsi="Times New Roman" w:cs="Times New Roman"/>
                <w:b w:val="0"/>
                <w:bCs w:val="0"/>
                <w:noProof/>
                <w:webHidden/>
                <w:sz w:val="24"/>
                <w:szCs w:val="24"/>
              </w:rPr>
              <w:t>4</w:t>
            </w:r>
            <w:r w:rsidR="00F3405B" w:rsidRPr="00F3405B">
              <w:rPr>
                <w:rFonts w:ascii="Times New Roman" w:hAnsi="Times New Roman" w:cs="Times New Roman"/>
                <w:b w:val="0"/>
                <w:bCs w:val="0"/>
                <w:noProof/>
                <w:webHidden/>
                <w:sz w:val="24"/>
                <w:szCs w:val="24"/>
              </w:rPr>
              <w:fldChar w:fldCharType="end"/>
            </w:r>
          </w:hyperlink>
        </w:p>
        <w:p w14:paraId="4E0F4F02" w14:textId="32419D61" w:rsidR="00F3405B" w:rsidRPr="00F3405B" w:rsidRDefault="00000000">
          <w:pPr>
            <w:pStyle w:val="TOC3"/>
            <w:tabs>
              <w:tab w:val="left" w:pos="1200"/>
              <w:tab w:val="right" w:leader="dot" w:pos="9350"/>
            </w:tabs>
            <w:rPr>
              <w:rFonts w:ascii="Times New Roman" w:eastAsiaTheme="minorEastAsia" w:hAnsi="Times New Roman" w:cs="Times New Roman"/>
              <w:noProof/>
              <w:sz w:val="24"/>
              <w:szCs w:val="24"/>
            </w:rPr>
          </w:pPr>
          <w:hyperlink w:anchor="_Toc136861476" w:history="1">
            <w:r w:rsidR="00F3405B" w:rsidRPr="00F3405B">
              <w:rPr>
                <w:rStyle w:val="Hyperlink"/>
                <w:rFonts w:ascii="Times New Roman" w:hAnsi="Times New Roman" w:cs="Times New Roman"/>
                <w:noProof/>
                <w:sz w:val="24"/>
                <w:szCs w:val="24"/>
              </w:rPr>
              <w:t>2.5.1</w:t>
            </w:r>
            <w:r w:rsidR="00F3405B" w:rsidRPr="00F3405B">
              <w:rPr>
                <w:rFonts w:ascii="Times New Roman" w:eastAsiaTheme="minorEastAsia" w:hAnsi="Times New Roman" w:cs="Times New Roman"/>
                <w:noProof/>
                <w:sz w:val="24"/>
                <w:szCs w:val="24"/>
              </w:rPr>
              <w:tab/>
            </w:r>
            <w:r w:rsidR="00F3405B" w:rsidRPr="00F3405B">
              <w:rPr>
                <w:rStyle w:val="Hyperlink"/>
                <w:rFonts w:ascii="Times New Roman" w:hAnsi="Times New Roman" w:cs="Times New Roman"/>
                <w:noProof/>
                <w:sz w:val="24"/>
                <w:szCs w:val="24"/>
              </w:rPr>
              <w:t>High availability design</w:t>
            </w:r>
            <w:r w:rsidR="00F3405B" w:rsidRPr="00F3405B">
              <w:rPr>
                <w:rFonts w:ascii="Times New Roman" w:hAnsi="Times New Roman" w:cs="Times New Roman"/>
                <w:noProof/>
                <w:webHidden/>
                <w:sz w:val="24"/>
                <w:szCs w:val="24"/>
              </w:rPr>
              <w:tab/>
            </w:r>
            <w:r w:rsidR="00F3405B" w:rsidRPr="00F3405B">
              <w:rPr>
                <w:rFonts w:ascii="Times New Roman" w:hAnsi="Times New Roman" w:cs="Times New Roman"/>
                <w:noProof/>
                <w:webHidden/>
                <w:sz w:val="24"/>
                <w:szCs w:val="24"/>
              </w:rPr>
              <w:fldChar w:fldCharType="begin"/>
            </w:r>
            <w:r w:rsidR="00F3405B" w:rsidRPr="00F3405B">
              <w:rPr>
                <w:rFonts w:ascii="Times New Roman" w:hAnsi="Times New Roman" w:cs="Times New Roman"/>
                <w:noProof/>
                <w:webHidden/>
                <w:sz w:val="24"/>
                <w:szCs w:val="24"/>
              </w:rPr>
              <w:instrText xml:space="preserve"> PAGEREF _Toc136861476 \h </w:instrText>
            </w:r>
            <w:r w:rsidR="00F3405B" w:rsidRPr="00F3405B">
              <w:rPr>
                <w:rFonts w:ascii="Times New Roman" w:hAnsi="Times New Roman" w:cs="Times New Roman"/>
                <w:noProof/>
                <w:webHidden/>
                <w:sz w:val="24"/>
                <w:szCs w:val="24"/>
              </w:rPr>
            </w:r>
            <w:r w:rsidR="00F3405B" w:rsidRPr="00F3405B">
              <w:rPr>
                <w:rFonts w:ascii="Times New Roman" w:hAnsi="Times New Roman" w:cs="Times New Roman"/>
                <w:noProof/>
                <w:webHidden/>
                <w:sz w:val="24"/>
                <w:szCs w:val="24"/>
              </w:rPr>
              <w:fldChar w:fldCharType="separate"/>
            </w:r>
            <w:r w:rsidR="00F3405B" w:rsidRPr="00F3405B">
              <w:rPr>
                <w:rFonts w:ascii="Times New Roman" w:hAnsi="Times New Roman" w:cs="Times New Roman"/>
                <w:noProof/>
                <w:webHidden/>
                <w:sz w:val="24"/>
                <w:szCs w:val="24"/>
              </w:rPr>
              <w:t>4</w:t>
            </w:r>
            <w:r w:rsidR="00F3405B" w:rsidRPr="00F3405B">
              <w:rPr>
                <w:rFonts w:ascii="Times New Roman" w:hAnsi="Times New Roman" w:cs="Times New Roman"/>
                <w:noProof/>
                <w:webHidden/>
                <w:sz w:val="24"/>
                <w:szCs w:val="24"/>
              </w:rPr>
              <w:fldChar w:fldCharType="end"/>
            </w:r>
          </w:hyperlink>
        </w:p>
        <w:p w14:paraId="3C56EA93" w14:textId="792698DC" w:rsidR="00F3405B" w:rsidRPr="00F3405B" w:rsidRDefault="00000000">
          <w:pPr>
            <w:pStyle w:val="TOC3"/>
            <w:tabs>
              <w:tab w:val="left" w:pos="1200"/>
              <w:tab w:val="right" w:leader="dot" w:pos="9350"/>
            </w:tabs>
            <w:rPr>
              <w:rFonts w:ascii="Times New Roman" w:eastAsiaTheme="minorEastAsia" w:hAnsi="Times New Roman" w:cs="Times New Roman"/>
              <w:noProof/>
              <w:sz w:val="24"/>
              <w:szCs w:val="24"/>
            </w:rPr>
          </w:pPr>
          <w:hyperlink w:anchor="_Toc136861477" w:history="1">
            <w:r w:rsidR="00F3405B" w:rsidRPr="00F3405B">
              <w:rPr>
                <w:rStyle w:val="Hyperlink"/>
                <w:rFonts w:ascii="Times New Roman" w:hAnsi="Times New Roman" w:cs="Times New Roman"/>
                <w:noProof/>
                <w:sz w:val="24"/>
                <w:szCs w:val="24"/>
              </w:rPr>
              <w:t>2.5.2</w:t>
            </w:r>
            <w:r w:rsidR="00F3405B" w:rsidRPr="00F3405B">
              <w:rPr>
                <w:rFonts w:ascii="Times New Roman" w:eastAsiaTheme="minorEastAsia" w:hAnsi="Times New Roman" w:cs="Times New Roman"/>
                <w:noProof/>
                <w:sz w:val="24"/>
                <w:szCs w:val="24"/>
              </w:rPr>
              <w:tab/>
            </w:r>
            <w:r w:rsidR="00F3405B" w:rsidRPr="00F3405B">
              <w:rPr>
                <w:rStyle w:val="Hyperlink"/>
                <w:rFonts w:ascii="Times New Roman" w:hAnsi="Times New Roman" w:cs="Times New Roman"/>
                <w:noProof/>
                <w:sz w:val="24"/>
                <w:szCs w:val="24"/>
              </w:rPr>
              <w:t>Ant Colony Optimization</w:t>
            </w:r>
            <w:r w:rsidR="00F3405B" w:rsidRPr="00F3405B">
              <w:rPr>
                <w:rFonts w:ascii="Times New Roman" w:hAnsi="Times New Roman" w:cs="Times New Roman"/>
                <w:noProof/>
                <w:webHidden/>
                <w:sz w:val="24"/>
                <w:szCs w:val="24"/>
              </w:rPr>
              <w:tab/>
            </w:r>
            <w:r w:rsidR="00F3405B" w:rsidRPr="00F3405B">
              <w:rPr>
                <w:rFonts w:ascii="Times New Roman" w:hAnsi="Times New Roman" w:cs="Times New Roman"/>
                <w:noProof/>
                <w:webHidden/>
                <w:sz w:val="24"/>
                <w:szCs w:val="24"/>
              </w:rPr>
              <w:fldChar w:fldCharType="begin"/>
            </w:r>
            <w:r w:rsidR="00F3405B" w:rsidRPr="00F3405B">
              <w:rPr>
                <w:rFonts w:ascii="Times New Roman" w:hAnsi="Times New Roman" w:cs="Times New Roman"/>
                <w:noProof/>
                <w:webHidden/>
                <w:sz w:val="24"/>
                <w:szCs w:val="24"/>
              </w:rPr>
              <w:instrText xml:space="preserve"> PAGEREF _Toc136861477 \h </w:instrText>
            </w:r>
            <w:r w:rsidR="00F3405B" w:rsidRPr="00F3405B">
              <w:rPr>
                <w:rFonts w:ascii="Times New Roman" w:hAnsi="Times New Roman" w:cs="Times New Roman"/>
                <w:noProof/>
                <w:webHidden/>
                <w:sz w:val="24"/>
                <w:szCs w:val="24"/>
              </w:rPr>
            </w:r>
            <w:r w:rsidR="00F3405B" w:rsidRPr="00F3405B">
              <w:rPr>
                <w:rFonts w:ascii="Times New Roman" w:hAnsi="Times New Roman" w:cs="Times New Roman"/>
                <w:noProof/>
                <w:webHidden/>
                <w:sz w:val="24"/>
                <w:szCs w:val="24"/>
              </w:rPr>
              <w:fldChar w:fldCharType="separate"/>
            </w:r>
            <w:r w:rsidR="00F3405B" w:rsidRPr="00F3405B">
              <w:rPr>
                <w:rFonts w:ascii="Times New Roman" w:hAnsi="Times New Roman" w:cs="Times New Roman"/>
                <w:noProof/>
                <w:webHidden/>
                <w:sz w:val="24"/>
                <w:szCs w:val="24"/>
              </w:rPr>
              <w:t>4</w:t>
            </w:r>
            <w:r w:rsidR="00F3405B" w:rsidRPr="00F3405B">
              <w:rPr>
                <w:rFonts w:ascii="Times New Roman" w:hAnsi="Times New Roman" w:cs="Times New Roman"/>
                <w:noProof/>
                <w:webHidden/>
                <w:sz w:val="24"/>
                <w:szCs w:val="24"/>
              </w:rPr>
              <w:fldChar w:fldCharType="end"/>
            </w:r>
          </w:hyperlink>
        </w:p>
        <w:p w14:paraId="6D71E3FD" w14:textId="70662E4E" w:rsidR="00F3405B" w:rsidRPr="00F3405B" w:rsidRDefault="00000000">
          <w:pPr>
            <w:pStyle w:val="TOC2"/>
            <w:tabs>
              <w:tab w:val="left" w:pos="960"/>
              <w:tab w:val="right" w:leader="dot" w:pos="9350"/>
            </w:tabs>
            <w:rPr>
              <w:rFonts w:ascii="Times New Roman" w:eastAsiaTheme="minorEastAsia" w:hAnsi="Times New Roman" w:cs="Times New Roman"/>
              <w:b w:val="0"/>
              <w:bCs w:val="0"/>
              <w:noProof/>
              <w:sz w:val="24"/>
              <w:szCs w:val="24"/>
            </w:rPr>
          </w:pPr>
          <w:hyperlink w:anchor="_Toc136861478" w:history="1">
            <w:r w:rsidR="00F3405B" w:rsidRPr="00F3405B">
              <w:rPr>
                <w:rStyle w:val="Hyperlink"/>
                <w:rFonts w:ascii="Times New Roman" w:hAnsi="Times New Roman" w:cs="Times New Roman"/>
                <w:b w:val="0"/>
                <w:bCs w:val="0"/>
                <w:noProof/>
                <w:sz w:val="24"/>
                <w:szCs w:val="24"/>
              </w:rPr>
              <w:t>2.6</w:t>
            </w:r>
            <w:r w:rsidR="00F3405B" w:rsidRPr="00F3405B">
              <w:rPr>
                <w:rFonts w:ascii="Times New Roman" w:eastAsiaTheme="minorEastAsia" w:hAnsi="Times New Roman" w:cs="Times New Roman"/>
                <w:b w:val="0"/>
                <w:bCs w:val="0"/>
                <w:noProof/>
                <w:sz w:val="24"/>
                <w:szCs w:val="24"/>
              </w:rPr>
              <w:tab/>
            </w:r>
            <w:r w:rsidR="00F3405B" w:rsidRPr="00F3405B">
              <w:rPr>
                <w:rStyle w:val="Hyperlink"/>
                <w:rFonts w:ascii="Times New Roman" w:hAnsi="Times New Roman" w:cs="Times New Roman"/>
                <w:b w:val="0"/>
                <w:bCs w:val="0"/>
                <w:noProof/>
                <w:sz w:val="24"/>
                <w:szCs w:val="24"/>
              </w:rPr>
              <w:t>Conceptual Framework</w:t>
            </w:r>
            <w:r w:rsidR="00F3405B" w:rsidRPr="00F3405B">
              <w:rPr>
                <w:rFonts w:ascii="Times New Roman" w:hAnsi="Times New Roman" w:cs="Times New Roman"/>
                <w:b w:val="0"/>
                <w:bCs w:val="0"/>
                <w:noProof/>
                <w:webHidden/>
                <w:sz w:val="24"/>
                <w:szCs w:val="24"/>
              </w:rPr>
              <w:tab/>
            </w:r>
            <w:r w:rsidR="00F3405B" w:rsidRPr="00F3405B">
              <w:rPr>
                <w:rFonts w:ascii="Times New Roman" w:hAnsi="Times New Roman" w:cs="Times New Roman"/>
                <w:b w:val="0"/>
                <w:bCs w:val="0"/>
                <w:noProof/>
                <w:webHidden/>
                <w:sz w:val="24"/>
                <w:szCs w:val="24"/>
              </w:rPr>
              <w:fldChar w:fldCharType="begin"/>
            </w:r>
            <w:r w:rsidR="00F3405B" w:rsidRPr="00F3405B">
              <w:rPr>
                <w:rFonts w:ascii="Times New Roman" w:hAnsi="Times New Roman" w:cs="Times New Roman"/>
                <w:b w:val="0"/>
                <w:bCs w:val="0"/>
                <w:noProof/>
                <w:webHidden/>
                <w:sz w:val="24"/>
                <w:szCs w:val="24"/>
              </w:rPr>
              <w:instrText xml:space="preserve"> PAGEREF _Toc136861478 \h </w:instrText>
            </w:r>
            <w:r w:rsidR="00F3405B" w:rsidRPr="00F3405B">
              <w:rPr>
                <w:rFonts w:ascii="Times New Roman" w:hAnsi="Times New Roman" w:cs="Times New Roman"/>
                <w:b w:val="0"/>
                <w:bCs w:val="0"/>
                <w:noProof/>
                <w:webHidden/>
                <w:sz w:val="24"/>
                <w:szCs w:val="24"/>
              </w:rPr>
            </w:r>
            <w:r w:rsidR="00F3405B" w:rsidRPr="00F3405B">
              <w:rPr>
                <w:rFonts w:ascii="Times New Roman" w:hAnsi="Times New Roman" w:cs="Times New Roman"/>
                <w:b w:val="0"/>
                <w:bCs w:val="0"/>
                <w:noProof/>
                <w:webHidden/>
                <w:sz w:val="24"/>
                <w:szCs w:val="24"/>
              </w:rPr>
              <w:fldChar w:fldCharType="separate"/>
            </w:r>
            <w:r w:rsidR="00F3405B" w:rsidRPr="00F3405B">
              <w:rPr>
                <w:rFonts w:ascii="Times New Roman" w:hAnsi="Times New Roman" w:cs="Times New Roman"/>
                <w:b w:val="0"/>
                <w:bCs w:val="0"/>
                <w:noProof/>
                <w:webHidden/>
                <w:sz w:val="24"/>
                <w:szCs w:val="24"/>
              </w:rPr>
              <w:t>5</w:t>
            </w:r>
            <w:r w:rsidR="00F3405B" w:rsidRPr="00F3405B">
              <w:rPr>
                <w:rFonts w:ascii="Times New Roman" w:hAnsi="Times New Roman" w:cs="Times New Roman"/>
                <w:b w:val="0"/>
                <w:bCs w:val="0"/>
                <w:noProof/>
                <w:webHidden/>
                <w:sz w:val="24"/>
                <w:szCs w:val="24"/>
              </w:rPr>
              <w:fldChar w:fldCharType="end"/>
            </w:r>
          </w:hyperlink>
        </w:p>
        <w:p w14:paraId="454451E7" w14:textId="1C31AE3F" w:rsidR="00F3405B" w:rsidRPr="00F3405B" w:rsidRDefault="00000000">
          <w:pPr>
            <w:pStyle w:val="TOC1"/>
            <w:tabs>
              <w:tab w:val="left" w:pos="1440"/>
              <w:tab w:val="right" w:leader="dot" w:pos="9350"/>
            </w:tabs>
            <w:rPr>
              <w:rFonts w:ascii="Times New Roman" w:eastAsiaTheme="minorEastAsia" w:hAnsi="Times New Roman" w:cs="Times New Roman"/>
              <w:b w:val="0"/>
              <w:bCs w:val="0"/>
              <w:i w:val="0"/>
              <w:iCs w:val="0"/>
              <w:noProof/>
            </w:rPr>
          </w:pPr>
          <w:hyperlink w:anchor="_Toc136861479" w:history="1">
            <w:r w:rsidR="00F3405B" w:rsidRPr="00F3405B">
              <w:rPr>
                <w:rStyle w:val="Hyperlink"/>
                <w:rFonts w:ascii="Times New Roman" w:hAnsi="Times New Roman" w:cs="Times New Roman"/>
                <w:b w:val="0"/>
                <w:bCs w:val="0"/>
                <w:i w:val="0"/>
                <w:iCs w:val="0"/>
                <w:noProof/>
              </w:rPr>
              <w:t>Chapter 3.</w:t>
            </w:r>
            <w:r w:rsidR="00F3405B" w:rsidRPr="00F3405B">
              <w:rPr>
                <w:rFonts w:ascii="Times New Roman" w:eastAsiaTheme="minorEastAsia" w:hAnsi="Times New Roman" w:cs="Times New Roman"/>
                <w:b w:val="0"/>
                <w:bCs w:val="0"/>
                <w:i w:val="0"/>
                <w:iCs w:val="0"/>
                <w:noProof/>
              </w:rPr>
              <w:tab/>
            </w:r>
            <w:r w:rsidR="00F3405B" w:rsidRPr="00F3405B">
              <w:rPr>
                <w:rStyle w:val="Hyperlink"/>
                <w:rFonts w:ascii="Times New Roman" w:hAnsi="Times New Roman" w:cs="Times New Roman"/>
                <w:b w:val="0"/>
                <w:bCs w:val="0"/>
                <w:i w:val="0"/>
                <w:iCs w:val="0"/>
                <w:noProof/>
              </w:rPr>
              <w:t>Methodology</w:t>
            </w:r>
            <w:r w:rsidR="00F3405B" w:rsidRPr="00F3405B">
              <w:rPr>
                <w:rFonts w:ascii="Times New Roman" w:hAnsi="Times New Roman" w:cs="Times New Roman"/>
                <w:b w:val="0"/>
                <w:bCs w:val="0"/>
                <w:i w:val="0"/>
                <w:iCs w:val="0"/>
                <w:noProof/>
                <w:webHidden/>
              </w:rPr>
              <w:tab/>
            </w:r>
            <w:r w:rsidR="00F3405B" w:rsidRPr="00F3405B">
              <w:rPr>
                <w:rFonts w:ascii="Times New Roman" w:hAnsi="Times New Roman" w:cs="Times New Roman"/>
                <w:b w:val="0"/>
                <w:bCs w:val="0"/>
                <w:i w:val="0"/>
                <w:iCs w:val="0"/>
                <w:noProof/>
                <w:webHidden/>
              </w:rPr>
              <w:fldChar w:fldCharType="begin"/>
            </w:r>
            <w:r w:rsidR="00F3405B" w:rsidRPr="00F3405B">
              <w:rPr>
                <w:rFonts w:ascii="Times New Roman" w:hAnsi="Times New Roman" w:cs="Times New Roman"/>
                <w:b w:val="0"/>
                <w:bCs w:val="0"/>
                <w:i w:val="0"/>
                <w:iCs w:val="0"/>
                <w:noProof/>
                <w:webHidden/>
              </w:rPr>
              <w:instrText xml:space="preserve"> PAGEREF _Toc136861479 \h </w:instrText>
            </w:r>
            <w:r w:rsidR="00F3405B" w:rsidRPr="00F3405B">
              <w:rPr>
                <w:rFonts w:ascii="Times New Roman" w:hAnsi="Times New Roman" w:cs="Times New Roman"/>
                <w:b w:val="0"/>
                <w:bCs w:val="0"/>
                <w:i w:val="0"/>
                <w:iCs w:val="0"/>
                <w:noProof/>
                <w:webHidden/>
              </w:rPr>
            </w:r>
            <w:r w:rsidR="00F3405B" w:rsidRPr="00F3405B">
              <w:rPr>
                <w:rFonts w:ascii="Times New Roman" w:hAnsi="Times New Roman" w:cs="Times New Roman"/>
                <w:b w:val="0"/>
                <w:bCs w:val="0"/>
                <w:i w:val="0"/>
                <w:iCs w:val="0"/>
                <w:noProof/>
                <w:webHidden/>
              </w:rPr>
              <w:fldChar w:fldCharType="separate"/>
            </w:r>
            <w:r w:rsidR="00F3405B" w:rsidRPr="00F3405B">
              <w:rPr>
                <w:rFonts w:ascii="Times New Roman" w:hAnsi="Times New Roman" w:cs="Times New Roman"/>
                <w:b w:val="0"/>
                <w:bCs w:val="0"/>
                <w:i w:val="0"/>
                <w:iCs w:val="0"/>
                <w:noProof/>
                <w:webHidden/>
              </w:rPr>
              <w:t>7</w:t>
            </w:r>
            <w:r w:rsidR="00F3405B" w:rsidRPr="00F3405B">
              <w:rPr>
                <w:rFonts w:ascii="Times New Roman" w:hAnsi="Times New Roman" w:cs="Times New Roman"/>
                <w:b w:val="0"/>
                <w:bCs w:val="0"/>
                <w:i w:val="0"/>
                <w:iCs w:val="0"/>
                <w:noProof/>
                <w:webHidden/>
              </w:rPr>
              <w:fldChar w:fldCharType="end"/>
            </w:r>
          </w:hyperlink>
        </w:p>
        <w:p w14:paraId="6906E175" w14:textId="7CC3F5A6" w:rsidR="00F3405B" w:rsidRPr="00F3405B" w:rsidRDefault="00000000">
          <w:pPr>
            <w:pStyle w:val="TOC2"/>
            <w:tabs>
              <w:tab w:val="left" w:pos="960"/>
              <w:tab w:val="right" w:leader="dot" w:pos="9350"/>
            </w:tabs>
            <w:rPr>
              <w:rFonts w:ascii="Times New Roman" w:eastAsiaTheme="minorEastAsia" w:hAnsi="Times New Roman" w:cs="Times New Roman"/>
              <w:b w:val="0"/>
              <w:bCs w:val="0"/>
              <w:noProof/>
              <w:sz w:val="24"/>
              <w:szCs w:val="24"/>
            </w:rPr>
          </w:pPr>
          <w:hyperlink w:anchor="_Toc136861480" w:history="1">
            <w:r w:rsidR="00F3405B" w:rsidRPr="00F3405B">
              <w:rPr>
                <w:rStyle w:val="Hyperlink"/>
                <w:rFonts w:ascii="Times New Roman" w:hAnsi="Times New Roman" w:cs="Times New Roman"/>
                <w:b w:val="0"/>
                <w:bCs w:val="0"/>
                <w:noProof/>
                <w:sz w:val="24"/>
                <w:szCs w:val="24"/>
              </w:rPr>
              <w:t>3.1</w:t>
            </w:r>
            <w:r w:rsidR="00F3405B" w:rsidRPr="00F3405B">
              <w:rPr>
                <w:rFonts w:ascii="Times New Roman" w:eastAsiaTheme="minorEastAsia" w:hAnsi="Times New Roman" w:cs="Times New Roman"/>
                <w:b w:val="0"/>
                <w:bCs w:val="0"/>
                <w:noProof/>
                <w:sz w:val="24"/>
                <w:szCs w:val="24"/>
              </w:rPr>
              <w:tab/>
            </w:r>
            <w:r w:rsidR="00F3405B" w:rsidRPr="00F3405B">
              <w:rPr>
                <w:rStyle w:val="Hyperlink"/>
                <w:rFonts w:ascii="Times New Roman" w:hAnsi="Times New Roman" w:cs="Times New Roman"/>
                <w:b w:val="0"/>
                <w:bCs w:val="0"/>
                <w:noProof/>
                <w:sz w:val="24"/>
                <w:szCs w:val="24"/>
              </w:rPr>
              <w:t>Introduction</w:t>
            </w:r>
            <w:r w:rsidR="00F3405B" w:rsidRPr="00F3405B">
              <w:rPr>
                <w:rFonts w:ascii="Times New Roman" w:hAnsi="Times New Roman" w:cs="Times New Roman"/>
                <w:b w:val="0"/>
                <w:bCs w:val="0"/>
                <w:noProof/>
                <w:webHidden/>
                <w:sz w:val="24"/>
                <w:szCs w:val="24"/>
              </w:rPr>
              <w:tab/>
            </w:r>
            <w:r w:rsidR="00F3405B" w:rsidRPr="00F3405B">
              <w:rPr>
                <w:rFonts w:ascii="Times New Roman" w:hAnsi="Times New Roman" w:cs="Times New Roman"/>
                <w:b w:val="0"/>
                <w:bCs w:val="0"/>
                <w:noProof/>
                <w:webHidden/>
                <w:sz w:val="24"/>
                <w:szCs w:val="24"/>
              </w:rPr>
              <w:fldChar w:fldCharType="begin"/>
            </w:r>
            <w:r w:rsidR="00F3405B" w:rsidRPr="00F3405B">
              <w:rPr>
                <w:rFonts w:ascii="Times New Roman" w:hAnsi="Times New Roman" w:cs="Times New Roman"/>
                <w:b w:val="0"/>
                <w:bCs w:val="0"/>
                <w:noProof/>
                <w:webHidden/>
                <w:sz w:val="24"/>
                <w:szCs w:val="24"/>
              </w:rPr>
              <w:instrText xml:space="preserve"> PAGEREF _Toc136861480 \h </w:instrText>
            </w:r>
            <w:r w:rsidR="00F3405B" w:rsidRPr="00F3405B">
              <w:rPr>
                <w:rFonts w:ascii="Times New Roman" w:hAnsi="Times New Roman" w:cs="Times New Roman"/>
                <w:b w:val="0"/>
                <w:bCs w:val="0"/>
                <w:noProof/>
                <w:webHidden/>
                <w:sz w:val="24"/>
                <w:szCs w:val="24"/>
              </w:rPr>
            </w:r>
            <w:r w:rsidR="00F3405B" w:rsidRPr="00F3405B">
              <w:rPr>
                <w:rFonts w:ascii="Times New Roman" w:hAnsi="Times New Roman" w:cs="Times New Roman"/>
                <w:b w:val="0"/>
                <w:bCs w:val="0"/>
                <w:noProof/>
                <w:webHidden/>
                <w:sz w:val="24"/>
                <w:szCs w:val="24"/>
              </w:rPr>
              <w:fldChar w:fldCharType="separate"/>
            </w:r>
            <w:r w:rsidR="00F3405B" w:rsidRPr="00F3405B">
              <w:rPr>
                <w:rFonts w:ascii="Times New Roman" w:hAnsi="Times New Roman" w:cs="Times New Roman"/>
                <w:b w:val="0"/>
                <w:bCs w:val="0"/>
                <w:noProof/>
                <w:webHidden/>
                <w:sz w:val="24"/>
                <w:szCs w:val="24"/>
              </w:rPr>
              <w:t>7</w:t>
            </w:r>
            <w:r w:rsidR="00F3405B" w:rsidRPr="00F3405B">
              <w:rPr>
                <w:rFonts w:ascii="Times New Roman" w:hAnsi="Times New Roman" w:cs="Times New Roman"/>
                <w:b w:val="0"/>
                <w:bCs w:val="0"/>
                <w:noProof/>
                <w:webHidden/>
                <w:sz w:val="24"/>
                <w:szCs w:val="24"/>
              </w:rPr>
              <w:fldChar w:fldCharType="end"/>
            </w:r>
          </w:hyperlink>
        </w:p>
        <w:p w14:paraId="48043DD7" w14:textId="524DE8A3" w:rsidR="00F3405B" w:rsidRPr="00F3405B" w:rsidRDefault="00000000">
          <w:pPr>
            <w:pStyle w:val="TOC2"/>
            <w:tabs>
              <w:tab w:val="left" w:pos="960"/>
              <w:tab w:val="right" w:leader="dot" w:pos="9350"/>
            </w:tabs>
            <w:rPr>
              <w:rFonts w:ascii="Times New Roman" w:eastAsiaTheme="minorEastAsia" w:hAnsi="Times New Roman" w:cs="Times New Roman"/>
              <w:b w:val="0"/>
              <w:bCs w:val="0"/>
              <w:noProof/>
              <w:sz w:val="24"/>
              <w:szCs w:val="24"/>
            </w:rPr>
          </w:pPr>
          <w:hyperlink w:anchor="_Toc136861481" w:history="1">
            <w:r w:rsidR="00F3405B" w:rsidRPr="00F3405B">
              <w:rPr>
                <w:rStyle w:val="Hyperlink"/>
                <w:rFonts w:ascii="Times New Roman" w:hAnsi="Times New Roman" w:cs="Times New Roman"/>
                <w:b w:val="0"/>
                <w:bCs w:val="0"/>
                <w:noProof/>
                <w:sz w:val="24"/>
                <w:szCs w:val="24"/>
              </w:rPr>
              <w:t>3.2</w:t>
            </w:r>
            <w:r w:rsidR="00F3405B" w:rsidRPr="00F3405B">
              <w:rPr>
                <w:rFonts w:ascii="Times New Roman" w:eastAsiaTheme="minorEastAsia" w:hAnsi="Times New Roman" w:cs="Times New Roman"/>
                <w:b w:val="0"/>
                <w:bCs w:val="0"/>
                <w:noProof/>
                <w:sz w:val="24"/>
                <w:szCs w:val="24"/>
              </w:rPr>
              <w:tab/>
            </w:r>
            <w:r w:rsidR="00F3405B" w:rsidRPr="00F3405B">
              <w:rPr>
                <w:rStyle w:val="Hyperlink"/>
                <w:rFonts w:ascii="Times New Roman" w:hAnsi="Times New Roman" w:cs="Times New Roman"/>
                <w:b w:val="0"/>
                <w:bCs w:val="0"/>
                <w:noProof/>
                <w:sz w:val="24"/>
                <w:szCs w:val="24"/>
              </w:rPr>
              <w:t>System Development Methodology</w:t>
            </w:r>
            <w:r w:rsidR="00F3405B" w:rsidRPr="00F3405B">
              <w:rPr>
                <w:rFonts w:ascii="Times New Roman" w:hAnsi="Times New Roman" w:cs="Times New Roman"/>
                <w:b w:val="0"/>
                <w:bCs w:val="0"/>
                <w:noProof/>
                <w:webHidden/>
                <w:sz w:val="24"/>
                <w:szCs w:val="24"/>
              </w:rPr>
              <w:tab/>
            </w:r>
            <w:r w:rsidR="00F3405B" w:rsidRPr="00F3405B">
              <w:rPr>
                <w:rFonts w:ascii="Times New Roman" w:hAnsi="Times New Roman" w:cs="Times New Roman"/>
                <w:b w:val="0"/>
                <w:bCs w:val="0"/>
                <w:noProof/>
                <w:webHidden/>
                <w:sz w:val="24"/>
                <w:szCs w:val="24"/>
              </w:rPr>
              <w:fldChar w:fldCharType="begin"/>
            </w:r>
            <w:r w:rsidR="00F3405B" w:rsidRPr="00F3405B">
              <w:rPr>
                <w:rFonts w:ascii="Times New Roman" w:hAnsi="Times New Roman" w:cs="Times New Roman"/>
                <w:b w:val="0"/>
                <w:bCs w:val="0"/>
                <w:noProof/>
                <w:webHidden/>
                <w:sz w:val="24"/>
                <w:szCs w:val="24"/>
              </w:rPr>
              <w:instrText xml:space="preserve"> PAGEREF _Toc136861481 \h </w:instrText>
            </w:r>
            <w:r w:rsidR="00F3405B" w:rsidRPr="00F3405B">
              <w:rPr>
                <w:rFonts w:ascii="Times New Roman" w:hAnsi="Times New Roman" w:cs="Times New Roman"/>
                <w:b w:val="0"/>
                <w:bCs w:val="0"/>
                <w:noProof/>
                <w:webHidden/>
                <w:sz w:val="24"/>
                <w:szCs w:val="24"/>
              </w:rPr>
            </w:r>
            <w:r w:rsidR="00F3405B" w:rsidRPr="00F3405B">
              <w:rPr>
                <w:rFonts w:ascii="Times New Roman" w:hAnsi="Times New Roman" w:cs="Times New Roman"/>
                <w:b w:val="0"/>
                <w:bCs w:val="0"/>
                <w:noProof/>
                <w:webHidden/>
                <w:sz w:val="24"/>
                <w:szCs w:val="24"/>
              </w:rPr>
              <w:fldChar w:fldCharType="separate"/>
            </w:r>
            <w:r w:rsidR="00F3405B" w:rsidRPr="00F3405B">
              <w:rPr>
                <w:rFonts w:ascii="Times New Roman" w:hAnsi="Times New Roman" w:cs="Times New Roman"/>
                <w:b w:val="0"/>
                <w:bCs w:val="0"/>
                <w:noProof/>
                <w:webHidden/>
                <w:sz w:val="24"/>
                <w:szCs w:val="24"/>
              </w:rPr>
              <w:t>7</w:t>
            </w:r>
            <w:r w:rsidR="00F3405B" w:rsidRPr="00F3405B">
              <w:rPr>
                <w:rFonts w:ascii="Times New Roman" w:hAnsi="Times New Roman" w:cs="Times New Roman"/>
                <w:b w:val="0"/>
                <w:bCs w:val="0"/>
                <w:noProof/>
                <w:webHidden/>
                <w:sz w:val="24"/>
                <w:szCs w:val="24"/>
              </w:rPr>
              <w:fldChar w:fldCharType="end"/>
            </w:r>
          </w:hyperlink>
        </w:p>
        <w:p w14:paraId="65C53001" w14:textId="0C22D98C" w:rsidR="00F3405B" w:rsidRPr="00F3405B" w:rsidRDefault="00000000">
          <w:pPr>
            <w:pStyle w:val="TOC2"/>
            <w:tabs>
              <w:tab w:val="left" w:pos="960"/>
              <w:tab w:val="right" w:leader="dot" w:pos="9350"/>
            </w:tabs>
            <w:rPr>
              <w:rFonts w:ascii="Times New Roman" w:eastAsiaTheme="minorEastAsia" w:hAnsi="Times New Roman" w:cs="Times New Roman"/>
              <w:b w:val="0"/>
              <w:bCs w:val="0"/>
              <w:noProof/>
              <w:sz w:val="24"/>
              <w:szCs w:val="24"/>
            </w:rPr>
          </w:pPr>
          <w:hyperlink w:anchor="_Toc136861482" w:history="1">
            <w:r w:rsidR="00F3405B" w:rsidRPr="00F3405B">
              <w:rPr>
                <w:rStyle w:val="Hyperlink"/>
                <w:rFonts w:ascii="Times New Roman" w:hAnsi="Times New Roman" w:cs="Times New Roman"/>
                <w:b w:val="0"/>
                <w:bCs w:val="0"/>
                <w:noProof/>
                <w:sz w:val="24"/>
                <w:szCs w:val="24"/>
              </w:rPr>
              <w:t>3.3</w:t>
            </w:r>
            <w:r w:rsidR="00F3405B" w:rsidRPr="00F3405B">
              <w:rPr>
                <w:rFonts w:ascii="Times New Roman" w:eastAsiaTheme="minorEastAsia" w:hAnsi="Times New Roman" w:cs="Times New Roman"/>
                <w:b w:val="0"/>
                <w:bCs w:val="0"/>
                <w:noProof/>
                <w:sz w:val="24"/>
                <w:szCs w:val="24"/>
              </w:rPr>
              <w:tab/>
            </w:r>
            <w:r w:rsidR="00F3405B" w:rsidRPr="00F3405B">
              <w:rPr>
                <w:rStyle w:val="Hyperlink"/>
                <w:rFonts w:ascii="Times New Roman" w:hAnsi="Times New Roman" w:cs="Times New Roman"/>
                <w:b w:val="0"/>
                <w:bCs w:val="0"/>
                <w:noProof/>
                <w:sz w:val="24"/>
                <w:szCs w:val="24"/>
              </w:rPr>
              <w:t>Analysis</w:t>
            </w:r>
            <w:r w:rsidR="00F3405B" w:rsidRPr="00F3405B">
              <w:rPr>
                <w:rFonts w:ascii="Times New Roman" w:hAnsi="Times New Roman" w:cs="Times New Roman"/>
                <w:b w:val="0"/>
                <w:bCs w:val="0"/>
                <w:noProof/>
                <w:webHidden/>
                <w:sz w:val="24"/>
                <w:szCs w:val="24"/>
              </w:rPr>
              <w:tab/>
            </w:r>
            <w:r w:rsidR="00F3405B" w:rsidRPr="00F3405B">
              <w:rPr>
                <w:rFonts w:ascii="Times New Roman" w:hAnsi="Times New Roman" w:cs="Times New Roman"/>
                <w:b w:val="0"/>
                <w:bCs w:val="0"/>
                <w:noProof/>
                <w:webHidden/>
                <w:sz w:val="24"/>
                <w:szCs w:val="24"/>
              </w:rPr>
              <w:fldChar w:fldCharType="begin"/>
            </w:r>
            <w:r w:rsidR="00F3405B" w:rsidRPr="00F3405B">
              <w:rPr>
                <w:rFonts w:ascii="Times New Roman" w:hAnsi="Times New Roman" w:cs="Times New Roman"/>
                <w:b w:val="0"/>
                <w:bCs w:val="0"/>
                <w:noProof/>
                <w:webHidden/>
                <w:sz w:val="24"/>
                <w:szCs w:val="24"/>
              </w:rPr>
              <w:instrText xml:space="preserve"> PAGEREF _Toc136861482 \h </w:instrText>
            </w:r>
            <w:r w:rsidR="00F3405B" w:rsidRPr="00F3405B">
              <w:rPr>
                <w:rFonts w:ascii="Times New Roman" w:hAnsi="Times New Roman" w:cs="Times New Roman"/>
                <w:b w:val="0"/>
                <w:bCs w:val="0"/>
                <w:noProof/>
                <w:webHidden/>
                <w:sz w:val="24"/>
                <w:szCs w:val="24"/>
              </w:rPr>
            </w:r>
            <w:r w:rsidR="00F3405B" w:rsidRPr="00F3405B">
              <w:rPr>
                <w:rFonts w:ascii="Times New Roman" w:hAnsi="Times New Roman" w:cs="Times New Roman"/>
                <w:b w:val="0"/>
                <w:bCs w:val="0"/>
                <w:noProof/>
                <w:webHidden/>
                <w:sz w:val="24"/>
                <w:szCs w:val="24"/>
              </w:rPr>
              <w:fldChar w:fldCharType="separate"/>
            </w:r>
            <w:r w:rsidR="00F3405B" w:rsidRPr="00F3405B">
              <w:rPr>
                <w:rFonts w:ascii="Times New Roman" w:hAnsi="Times New Roman" w:cs="Times New Roman"/>
                <w:b w:val="0"/>
                <w:bCs w:val="0"/>
                <w:noProof/>
                <w:webHidden/>
                <w:sz w:val="24"/>
                <w:szCs w:val="24"/>
              </w:rPr>
              <w:t>7</w:t>
            </w:r>
            <w:r w:rsidR="00F3405B" w:rsidRPr="00F3405B">
              <w:rPr>
                <w:rFonts w:ascii="Times New Roman" w:hAnsi="Times New Roman" w:cs="Times New Roman"/>
                <w:b w:val="0"/>
                <w:bCs w:val="0"/>
                <w:noProof/>
                <w:webHidden/>
                <w:sz w:val="24"/>
                <w:szCs w:val="24"/>
              </w:rPr>
              <w:fldChar w:fldCharType="end"/>
            </w:r>
          </w:hyperlink>
        </w:p>
        <w:p w14:paraId="58CF7A77" w14:textId="4F439916" w:rsidR="00F3405B" w:rsidRPr="00F3405B" w:rsidRDefault="00000000">
          <w:pPr>
            <w:pStyle w:val="TOC2"/>
            <w:tabs>
              <w:tab w:val="left" w:pos="960"/>
              <w:tab w:val="right" w:leader="dot" w:pos="9350"/>
            </w:tabs>
            <w:rPr>
              <w:rFonts w:ascii="Times New Roman" w:eastAsiaTheme="minorEastAsia" w:hAnsi="Times New Roman" w:cs="Times New Roman"/>
              <w:b w:val="0"/>
              <w:bCs w:val="0"/>
              <w:noProof/>
              <w:sz w:val="24"/>
              <w:szCs w:val="24"/>
            </w:rPr>
          </w:pPr>
          <w:hyperlink w:anchor="_Toc136861483" w:history="1">
            <w:r w:rsidR="00F3405B" w:rsidRPr="00F3405B">
              <w:rPr>
                <w:rStyle w:val="Hyperlink"/>
                <w:rFonts w:ascii="Times New Roman" w:hAnsi="Times New Roman" w:cs="Times New Roman"/>
                <w:b w:val="0"/>
                <w:bCs w:val="0"/>
                <w:noProof/>
                <w:sz w:val="24"/>
                <w:szCs w:val="24"/>
              </w:rPr>
              <w:t>3.4</w:t>
            </w:r>
            <w:r w:rsidR="00F3405B" w:rsidRPr="00F3405B">
              <w:rPr>
                <w:rFonts w:ascii="Times New Roman" w:eastAsiaTheme="minorEastAsia" w:hAnsi="Times New Roman" w:cs="Times New Roman"/>
                <w:b w:val="0"/>
                <w:bCs w:val="0"/>
                <w:noProof/>
                <w:sz w:val="24"/>
                <w:szCs w:val="24"/>
              </w:rPr>
              <w:tab/>
            </w:r>
            <w:r w:rsidR="00F3405B" w:rsidRPr="00F3405B">
              <w:rPr>
                <w:rStyle w:val="Hyperlink"/>
                <w:rFonts w:ascii="Times New Roman" w:hAnsi="Times New Roman" w:cs="Times New Roman"/>
                <w:b w:val="0"/>
                <w:bCs w:val="0"/>
                <w:noProof/>
                <w:sz w:val="24"/>
                <w:szCs w:val="24"/>
              </w:rPr>
              <w:t>Design</w:t>
            </w:r>
            <w:r w:rsidR="00F3405B" w:rsidRPr="00F3405B">
              <w:rPr>
                <w:rFonts w:ascii="Times New Roman" w:hAnsi="Times New Roman" w:cs="Times New Roman"/>
                <w:b w:val="0"/>
                <w:bCs w:val="0"/>
                <w:noProof/>
                <w:webHidden/>
                <w:sz w:val="24"/>
                <w:szCs w:val="24"/>
              </w:rPr>
              <w:tab/>
            </w:r>
            <w:r w:rsidR="00F3405B" w:rsidRPr="00F3405B">
              <w:rPr>
                <w:rFonts w:ascii="Times New Roman" w:hAnsi="Times New Roman" w:cs="Times New Roman"/>
                <w:b w:val="0"/>
                <w:bCs w:val="0"/>
                <w:noProof/>
                <w:webHidden/>
                <w:sz w:val="24"/>
                <w:szCs w:val="24"/>
              </w:rPr>
              <w:fldChar w:fldCharType="begin"/>
            </w:r>
            <w:r w:rsidR="00F3405B" w:rsidRPr="00F3405B">
              <w:rPr>
                <w:rFonts w:ascii="Times New Roman" w:hAnsi="Times New Roman" w:cs="Times New Roman"/>
                <w:b w:val="0"/>
                <w:bCs w:val="0"/>
                <w:noProof/>
                <w:webHidden/>
                <w:sz w:val="24"/>
                <w:szCs w:val="24"/>
              </w:rPr>
              <w:instrText xml:space="preserve"> PAGEREF _Toc136861483 \h </w:instrText>
            </w:r>
            <w:r w:rsidR="00F3405B" w:rsidRPr="00F3405B">
              <w:rPr>
                <w:rFonts w:ascii="Times New Roman" w:hAnsi="Times New Roman" w:cs="Times New Roman"/>
                <w:b w:val="0"/>
                <w:bCs w:val="0"/>
                <w:noProof/>
                <w:webHidden/>
                <w:sz w:val="24"/>
                <w:szCs w:val="24"/>
              </w:rPr>
            </w:r>
            <w:r w:rsidR="00F3405B" w:rsidRPr="00F3405B">
              <w:rPr>
                <w:rFonts w:ascii="Times New Roman" w:hAnsi="Times New Roman" w:cs="Times New Roman"/>
                <w:b w:val="0"/>
                <w:bCs w:val="0"/>
                <w:noProof/>
                <w:webHidden/>
                <w:sz w:val="24"/>
                <w:szCs w:val="24"/>
              </w:rPr>
              <w:fldChar w:fldCharType="separate"/>
            </w:r>
            <w:r w:rsidR="00F3405B" w:rsidRPr="00F3405B">
              <w:rPr>
                <w:rFonts w:ascii="Times New Roman" w:hAnsi="Times New Roman" w:cs="Times New Roman"/>
                <w:b w:val="0"/>
                <w:bCs w:val="0"/>
                <w:noProof/>
                <w:webHidden/>
                <w:sz w:val="24"/>
                <w:szCs w:val="24"/>
              </w:rPr>
              <w:t>8</w:t>
            </w:r>
            <w:r w:rsidR="00F3405B" w:rsidRPr="00F3405B">
              <w:rPr>
                <w:rFonts w:ascii="Times New Roman" w:hAnsi="Times New Roman" w:cs="Times New Roman"/>
                <w:b w:val="0"/>
                <w:bCs w:val="0"/>
                <w:noProof/>
                <w:webHidden/>
                <w:sz w:val="24"/>
                <w:szCs w:val="24"/>
              </w:rPr>
              <w:fldChar w:fldCharType="end"/>
            </w:r>
          </w:hyperlink>
        </w:p>
        <w:p w14:paraId="2A9A1AD9" w14:textId="47189096" w:rsidR="00F3405B" w:rsidRPr="00F3405B" w:rsidRDefault="00000000">
          <w:pPr>
            <w:pStyle w:val="TOC2"/>
            <w:tabs>
              <w:tab w:val="left" w:pos="960"/>
              <w:tab w:val="right" w:leader="dot" w:pos="9350"/>
            </w:tabs>
            <w:rPr>
              <w:rFonts w:ascii="Times New Roman" w:eastAsiaTheme="minorEastAsia" w:hAnsi="Times New Roman" w:cs="Times New Roman"/>
              <w:b w:val="0"/>
              <w:bCs w:val="0"/>
              <w:noProof/>
              <w:sz w:val="24"/>
              <w:szCs w:val="24"/>
            </w:rPr>
          </w:pPr>
          <w:hyperlink w:anchor="_Toc136861484" w:history="1">
            <w:r w:rsidR="00F3405B" w:rsidRPr="00F3405B">
              <w:rPr>
                <w:rStyle w:val="Hyperlink"/>
                <w:rFonts w:ascii="Times New Roman" w:hAnsi="Times New Roman" w:cs="Times New Roman"/>
                <w:b w:val="0"/>
                <w:bCs w:val="0"/>
                <w:noProof/>
                <w:sz w:val="24"/>
                <w:szCs w:val="24"/>
              </w:rPr>
              <w:t>3.5</w:t>
            </w:r>
            <w:r w:rsidR="00F3405B" w:rsidRPr="00F3405B">
              <w:rPr>
                <w:rFonts w:ascii="Times New Roman" w:eastAsiaTheme="minorEastAsia" w:hAnsi="Times New Roman" w:cs="Times New Roman"/>
                <w:b w:val="0"/>
                <w:bCs w:val="0"/>
                <w:noProof/>
                <w:sz w:val="24"/>
                <w:szCs w:val="24"/>
              </w:rPr>
              <w:tab/>
            </w:r>
            <w:r w:rsidR="00F3405B" w:rsidRPr="00F3405B">
              <w:rPr>
                <w:rStyle w:val="Hyperlink"/>
                <w:rFonts w:ascii="Times New Roman" w:hAnsi="Times New Roman" w:cs="Times New Roman"/>
                <w:b w:val="0"/>
                <w:bCs w:val="0"/>
                <w:noProof/>
                <w:sz w:val="24"/>
                <w:szCs w:val="24"/>
              </w:rPr>
              <w:t>Code/Configuration</w:t>
            </w:r>
            <w:r w:rsidR="00F3405B" w:rsidRPr="00F3405B">
              <w:rPr>
                <w:rFonts w:ascii="Times New Roman" w:hAnsi="Times New Roman" w:cs="Times New Roman"/>
                <w:b w:val="0"/>
                <w:bCs w:val="0"/>
                <w:noProof/>
                <w:webHidden/>
                <w:sz w:val="24"/>
                <w:szCs w:val="24"/>
              </w:rPr>
              <w:tab/>
            </w:r>
            <w:r w:rsidR="00F3405B" w:rsidRPr="00F3405B">
              <w:rPr>
                <w:rFonts w:ascii="Times New Roman" w:hAnsi="Times New Roman" w:cs="Times New Roman"/>
                <w:b w:val="0"/>
                <w:bCs w:val="0"/>
                <w:noProof/>
                <w:webHidden/>
                <w:sz w:val="24"/>
                <w:szCs w:val="24"/>
              </w:rPr>
              <w:fldChar w:fldCharType="begin"/>
            </w:r>
            <w:r w:rsidR="00F3405B" w:rsidRPr="00F3405B">
              <w:rPr>
                <w:rFonts w:ascii="Times New Roman" w:hAnsi="Times New Roman" w:cs="Times New Roman"/>
                <w:b w:val="0"/>
                <w:bCs w:val="0"/>
                <w:noProof/>
                <w:webHidden/>
                <w:sz w:val="24"/>
                <w:szCs w:val="24"/>
              </w:rPr>
              <w:instrText xml:space="preserve"> PAGEREF _Toc136861484 \h </w:instrText>
            </w:r>
            <w:r w:rsidR="00F3405B" w:rsidRPr="00F3405B">
              <w:rPr>
                <w:rFonts w:ascii="Times New Roman" w:hAnsi="Times New Roman" w:cs="Times New Roman"/>
                <w:b w:val="0"/>
                <w:bCs w:val="0"/>
                <w:noProof/>
                <w:webHidden/>
                <w:sz w:val="24"/>
                <w:szCs w:val="24"/>
              </w:rPr>
            </w:r>
            <w:r w:rsidR="00F3405B" w:rsidRPr="00F3405B">
              <w:rPr>
                <w:rFonts w:ascii="Times New Roman" w:hAnsi="Times New Roman" w:cs="Times New Roman"/>
                <w:b w:val="0"/>
                <w:bCs w:val="0"/>
                <w:noProof/>
                <w:webHidden/>
                <w:sz w:val="24"/>
                <w:szCs w:val="24"/>
              </w:rPr>
              <w:fldChar w:fldCharType="separate"/>
            </w:r>
            <w:r w:rsidR="00F3405B" w:rsidRPr="00F3405B">
              <w:rPr>
                <w:rFonts w:ascii="Times New Roman" w:hAnsi="Times New Roman" w:cs="Times New Roman"/>
                <w:b w:val="0"/>
                <w:bCs w:val="0"/>
                <w:noProof/>
                <w:webHidden/>
                <w:sz w:val="24"/>
                <w:szCs w:val="24"/>
              </w:rPr>
              <w:t>8</w:t>
            </w:r>
            <w:r w:rsidR="00F3405B" w:rsidRPr="00F3405B">
              <w:rPr>
                <w:rFonts w:ascii="Times New Roman" w:hAnsi="Times New Roman" w:cs="Times New Roman"/>
                <w:b w:val="0"/>
                <w:bCs w:val="0"/>
                <w:noProof/>
                <w:webHidden/>
                <w:sz w:val="24"/>
                <w:szCs w:val="24"/>
              </w:rPr>
              <w:fldChar w:fldCharType="end"/>
            </w:r>
          </w:hyperlink>
        </w:p>
        <w:p w14:paraId="7504B4B8" w14:textId="5EF47659" w:rsidR="00F3405B" w:rsidRPr="00F3405B" w:rsidRDefault="00000000">
          <w:pPr>
            <w:pStyle w:val="TOC2"/>
            <w:tabs>
              <w:tab w:val="left" w:pos="960"/>
              <w:tab w:val="right" w:leader="dot" w:pos="9350"/>
            </w:tabs>
            <w:rPr>
              <w:rFonts w:ascii="Times New Roman" w:eastAsiaTheme="minorEastAsia" w:hAnsi="Times New Roman" w:cs="Times New Roman"/>
              <w:b w:val="0"/>
              <w:bCs w:val="0"/>
              <w:noProof/>
              <w:sz w:val="24"/>
              <w:szCs w:val="24"/>
            </w:rPr>
          </w:pPr>
          <w:hyperlink w:anchor="_Toc136861485" w:history="1">
            <w:r w:rsidR="00F3405B" w:rsidRPr="00F3405B">
              <w:rPr>
                <w:rStyle w:val="Hyperlink"/>
                <w:rFonts w:ascii="Times New Roman" w:hAnsi="Times New Roman" w:cs="Times New Roman"/>
                <w:b w:val="0"/>
                <w:bCs w:val="0"/>
                <w:noProof/>
                <w:sz w:val="24"/>
                <w:szCs w:val="24"/>
              </w:rPr>
              <w:t>3.6</w:t>
            </w:r>
            <w:r w:rsidR="00F3405B" w:rsidRPr="00F3405B">
              <w:rPr>
                <w:rFonts w:ascii="Times New Roman" w:eastAsiaTheme="minorEastAsia" w:hAnsi="Times New Roman" w:cs="Times New Roman"/>
                <w:b w:val="0"/>
                <w:bCs w:val="0"/>
                <w:noProof/>
                <w:sz w:val="24"/>
                <w:szCs w:val="24"/>
              </w:rPr>
              <w:tab/>
            </w:r>
            <w:r w:rsidR="00F3405B" w:rsidRPr="00F3405B">
              <w:rPr>
                <w:rStyle w:val="Hyperlink"/>
                <w:rFonts w:ascii="Times New Roman" w:hAnsi="Times New Roman" w:cs="Times New Roman"/>
                <w:b w:val="0"/>
                <w:bCs w:val="0"/>
                <w:noProof/>
                <w:sz w:val="24"/>
                <w:szCs w:val="24"/>
              </w:rPr>
              <w:t>Test</w:t>
            </w:r>
            <w:r w:rsidR="00F3405B" w:rsidRPr="00F3405B">
              <w:rPr>
                <w:rFonts w:ascii="Times New Roman" w:hAnsi="Times New Roman" w:cs="Times New Roman"/>
                <w:b w:val="0"/>
                <w:bCs w:val="0"/>
                <w:noProof/>
                <w:webHidden/>
                <w:sz w:val="24"/>
                <w:szCs w:val="24"/>
              </w:rPr>
              <w:tab/>
            </w:r>
            <w:r w:rsidR="00F3405B" w:rsidRPr="00F3405B">
              <w:rPr>
                <w:rFonts w:ascii="Times New Roman" w:hAnsi="Times New Roman" w:cs="Times New Roman"/>
                <w:b w:val="0"/>
                <w:bCs w:val="0"/>
                <w:noProof/>
                <w:webHidden/>
                <w:sz w:val="24"/>
                <w:szCs w:val="24"/>
              </w:rPr>
              <w:fldChar w:fldCharType="begin"/>
            </w:r>
            <w:r w:rsidR="00F3405B" w:rsidRPr="00F3405B">
              <w:rPr>
                <w:rFonts w:ascii="Times New Roman" w:hAnsi="Times New Roman" w:cs="Times New Roman"/>
                <w:b w:val="0"/>
                <w:bCs w:val="0"/>
                <w:noProof/>
                <w:webHidden/>
                <w:sz w:val="24"/>
                <w:szCs w:val="24"/>
              </w:rPr>
              <w:instrText xml:space="preserve"> PAGEREF _Toc136861485 \h </w:instrText>
            </w:r>
            <w:r w:rsidR="00F3405B" w:rsidRPr="00F3405B">
              <w:rPr>
                <w:rFonts w:ascii="Times New Roman" w:hAnsi="Times New Roman" w:cs="Times New Roman"/>
                <w:b w:val="0"/>
                <w:bCs w:val="0"/>
                <w:noProof/>
                <w:webHidden/>
                <w:sz w:val="24"/>
                <w:szCs w:val="24"/>
              </w:rPr>
            </w:r>
            <w:r w:rsidR="00F3405B" w:rsidRPr="00F3405B">
              <w:rPr>
                <w:rFonts w:ascii="Times New Roman" w:hAnsi="Times New Roman" w:cs="Times New Roman"/>
                <w:b w:val="0"/>
                <w:bCs w:val="0"/>
                <w:noProof/>
                <w:webHidden/>
                <w:sz w:val="24"/>
                <w:szCs w:val="24"/>
              </w:rPr>
              <w:fldChar w:fldCharType="separate"/>
            </w:r>
            <w:r w:rsidR="00F3405B" w:rsidRPr="00F3405B">
              <w:rPr>
                <w:rFonts w:ascii="Times New Roman" w:hAnsi="Times New Roman" w:cs="Times New Roman"/>
                <w:b w:val="0"/>
                <w:bCs w:val="0"/>
                <w:noProof/>
                <w:webHidden/>
                <w:sz w:val="24"/>
                <w:szCs w:val="24"/>
              </w:rPr>
              <w:t>8</w:t>
            </w:r>
            <w:r w:rsidR="00F3405B" w:rsidRPr="00F3405B">
              <w:rPr>
                <w:rFonts w:ascii="Times New Roman" w:hAnsi="Times New Roman" w:cs="Times New Roman"/>
                <w:b w:val="0"/>
                <w:bCs w:val="0"/>
                <w:noProof/>
                <w:webHidden/>
                <w:sz w:val="24"/>
                <w:szCs w:val="24"/>
              </w:rPr>
              <w:fldChar w:fldCharType="end"/>
            </w:r>
          </w:hyperlink>
        </w:p>
        <w:p w14:paraId="5095F865" w14:textId="13BFB50D" w:rsidR="00F3405B" w:rsidRPr="00F3405B" w:rsidRDefault="00000000">
          <w:pPr>
            <w:pStyle w:val="TOC2"/>
            <w:tabs>
              <w:tab w:val="left" w:pos="960"/>
              <w:tab w:val="right" w:leader="dot" w:pos="9350"/>
            </w:tabs>
            <w:rPr>
              <w:rFonts w:ascii="Times New Roman" w:eastAsiaTheme="minorEastAsia" w:hAnsi="Times New Roman" w:cs="Times New Roman"/>
              <w:b w:val="0"/>
              <w:bCs w:val="0"/>
              <w:noProof/>
              <w:sz w:val="24"/>
              <w:szCs w:val="24"/>
            </w:rPr>
          </w:pPr>
          <w:hyperlink w:anchor="_Toc136861486" w:history="1">
            <w:r w:rsidR="00F3405B" w:rsidRPr="00F3405B">
              <w:rPr>
                <w:rStyle w:val="Hyperlink"/>
                <w:rFonts w:ascii="Times New Roman" w:hAnsi="Times New Roman" w:cs="Times New Roman"/>
                <w:b w:val="0"/>
                <w:bCs w:val="0"/>
                <w:noProof/>
                <w:sz w:val="24"/>
                <w:szCs w:val="24"/>
              </w:rPr>
              <w:t>3.7</w:t>
            </w:r>
            <w:r w:rsidR="00F3405B" w:rsidRPr="00F3405B">
              <w:rPr>
                <w:rFonts w:ascii="Times New Roman" w:eastAsiaTheme="minorEastAsia" w:hAnsi="Times New Roman" w:cs="Times New Roman"/>
                <w:b w:val="0"/>
                <w:bCs w:val="0"/>
                <w:noProof/>
                <w:sz w:val="24"/>
                <w:szCs w:val="24"/>
              </w:rPr>
              <w:tab/>
            </w:r>
            <w:r w:rsidR="00F3405B" w:rsidRPr="00F3405B">
              <w:rPr>
                <w:rStyle w:val="Hyperlink"/>
                <w:rFonts w:ascii="Times New Roman" w:hAnsi="Times New Roman" w:cs="Times New Roman"/>
                <w:b w:val="0"/>
                <w:bCs w:val="0"/>
                <w:noProof/>
                <w:sz w:val="24"/>
                <w:szCs w:val="24"/>
              </w:rPr>
              <w:t>Deployment</w:t>
            </w:r>
            <w:r w:rsidR="00F3405B" w:rsidRPr="00F3405B">
              <w:rPr>
                <w:rFonts w:ascii="Times New Roman" w:hAnsi="Times New Roman" w:cs="Times New Roman"/>
                <w:b w:val="0"/>
                <w:bCs w:val="0"/>
                <w:noProof/>
                <w:webHidden/>
                <w:sz w:val="24"/>
                <w:szCs w:val="24"/>
              </w:rPr>
              <w:tab/>
            </w:r>
            <w:r w:rsidR="00F3405B" w:rsidRPr="00F3405B">
              <w:rPr>
                <w:rFonts w:ascii="Times New Roman" w:hAnsi="Times New Roman" w:cs="Times New Roman"/>
                <w:b w:val="0"/>
                <w:bCs w:val="0"/>
                <w:noProof/>
                <w:webHidden/>
                <w:sz w:val="24"/>
                <w:szCs w:val="24"/>
              </w:rPr>
              <w:fldChar w:fldCharType="begin"/>
            </w:r>
            <w:r w:rsidR="00F3405B" w:rsidRPr="00F3405B">
              <w:rPr>
                <w:rFonts w:ascii="Times New Roman" w:hAnsi="Times New Roman" w:cs="Times New Roman"/>
                <w:b w:val="0"/>
                <w:bCs w:val="0"/>
                <w:noProof/>
                <w:webHidden/>
                <w:sz w:val="24"/>
                <w:szCs w:val="24"/>
              </w:rPr>
              <w:instrText xml:space="preserve"> PAGEREF _Toc136861486 \h </w:instrText>
            </w:r>
            <w:r w:rsidR="00F3405B" w:rsidRPr="00F3405B">
              <w:rPr>
                <w:rFonts w:ascii="Times New Roman" w:hAnsi="Times New Roman" w:cs="Times New Roman"/>
                <w:b w:val="0"/>
                <w:bCs w:val="0"/>
                <w:noProof/>
                <w:webHidden/>
                <w:sz w:val="24"/>
                <w:szCs w:val="24"/>
              </w:rPr>
            </w:r>
            <w:r w:rsidR="00F3405B" w:rsidRPr="00F3405B">
              <w:rPr>
                <w:rFonts w:ascii="Times New Roman" w:hAnsi="Times New Roman" w:cs="Times New Roman"/>
                <w:b w:val="0"/>
                <w:bCs w:val="0"/>
                <w:noProof/>
                <w:webHidden/>
                <w:sz w:val="24"/>
                <w:szCs w:val="24"/>
              </w:rPr>
              <w:fldChar w:fldCharType="separate"/>
            </w:r>
            <w:r w:rsidR="00F3405B" w:rsidRPr="00F3405B">
              <w:rPr>
                <w:rFonts w:ascii="Times New Roman" w:hAnsi="Times New Roman" w:cs="Times New Roman"/>
                <w:b w:val="0"/>
                <w:bCs w:val="0"/>
                <w:noProof/>
                <w:webHidden/>
                <w:sz w:val="24"/>
                <w:szCs w:val="24"/>
              </w:rPr>
              <w:t>8</w:t>
            </w:r>
            <w:r w:rsidR="00F3405B" w:rsidRPr="00F3405B">
              <w:rPr>
                <w:rFonts w:ascii="Times New Roman" w:hAnsi="Times New Roman" w:cs="Times New Roman"/>
                <w:b w:val="0"/>
                <w:bCs w:val="0"/>
                <w:noProof/>
                <w:webHidden/>
                <w:sz w:val="24"/>
                <w:szCs w:val="24"/>
              </w:rPr>
              <w:fldChar w:fldCharType="end"/>
            </w:r>
          </w:hyperlink>
        </w:p>
        <w:p w14:paraId="246716C8" w14:textId="1D9CD800" w:rsidR="00F3405B" w:rsidRPr="00F3405B" w:rsidRDefault="00000000">
          <w:pPr>
            <w:pStyle w:val="TOC2"/>
            <w:tabs>
              <w:tab w:val="left" w:pos="960"/>
              <w:tab w:val="right" w:leader="dot" w:pos="9350"/>
            </w:tabs>
            <w:rPr>
              <w:rFonts w:ascii="Times New Roman" w:eastAsiaTheme="minorEastAsia" w:hAnsi="Times New Roman" w:cs="Times New Roman"/>
              <w:b w:val="0"/>
              <w:bCs w:val="0"/>
              <w:noProof/>
              <w:sz w:val="24"/>
              <w:szCs w:val="24"/>
            </w:rPr>
          </w:pPr>
          <w:hyperlink w:anchor="_Toc136861487" w:history="1">
            <w:r w:rsidR="00F3405B" w:rsidRPr="00F3405B">
              <w:rPr>
                <w:rStyle w:val="Hyperlink"/>
                <w:rFonts w:ascii="Times New Roman" w:hAnsi="Times New Roman" w:cs="Times New Roman"/>
                <w:b w:val="0"/>
                <w:bCs w:val="0"/>
                <w:noProof/>
                <w:sz w:val="24"/>
                <w:szCs w:val="24"/>
              </w:rPr>
              <w:t>3.8</w:t>
            </w:r>
            <w:r w:rsidR="00F3405B" w:rsidRPr="00F3405B">
              <w:rPr>
                <w:rFonts w:ascii="Times New Roman" w:eastAsiaTheme="minorEastAsia" w:hAnsi="Times New Roman" w:cs="Times New Roman"/>
                <w:b w:val="0"/>
                <w:bCs w:val="0"/>
                <w:noProof/>
                <w:sz w:val="24"/>
                <w:szCs w:val="24"/>
              </w:rPr>
              <w:tab/>
            </w:r>
            <w:r w:rsidR="00F3405B" w:rsidRPr="00F3405B">
              <w:rPr>
                <w:rStyle w:val="Hyperlink"/>
                <w:rFonts w:ascii="Times New Roman" w:hAnsi="Times New Roman" w:cs="Times New Roman"/>
                <w:b w:val="0"/>
                <w:bCs w:val="0"/>
                <w:noProof/>
                <w:sz w:val="24"/>
                <w:szCs w:val="24"/>
              </w:rPr>
              <w:t>Deliverables</w:t>
            </w:r>
            <w:r w:rsidR="00F3405B" w:rsidRPr="00F3405B">
              <w:rPr>
                <w:rFonts w:ascii="Times New Roman" w:hAnsi="Times New Roman" w:cs="Times New Roman"/>
                <w:b w:val="0"/>
                <w:bCs w:val="0"/>
                <w:noProof/>
                <w:webHidden/>
                <w:sz w:val="24"/>
                <w:szCs w:val="24"/>
              </w:rPr>
              <w:tab/>
            </w:r>
            <w:r w:rsidR="00F3405B" w:rsidRPr="00F3405B">
              <w:rPr>
                <w:rFonts w:ascii="Times New Roman" w:hAnsi="Times New Roman" w:cs="Times New Roman"/>
                <w:b w:val="0"/>
                <w:bCs w:val="0"/>
                <w:noProof/>
                <w:webHidden/>
                <w:sz w:val="24"/>
                <w:szCs w:val="24"/>
              </w:rPr>
              <w:fldChar w:fldCharType="begin"/>
            </w:r>
            <w:r w:rsidR="00F3405B" w:rsidRPr="00F3405B">
              <w:rPr>
                <w:rFonts w:ascii="Times New Roman" w:hAnsi="Times New Roman" w:cs="Times New Roman"/>
                <w:b w:val="0"/>
                <w:bCs w:val="0"/>
                <w:noProof/>
                <w:webHidden/>
                <w:sz w:val="24"/>
                <w:szCs w:val="24"/>
              </w:rPr>
              <w:instrText xml:space="preserve"> PAGEREF _Toc136861487 \h </w:instrText>
            </w:r>
            <w:r w:rsidR="00F3405B" w:rsidRPr="00F3405B">
              <w:rPr>
                <w:rFonts w:ascii="Times New Roman" w:hAnsi="Times New Roman" w:cs="Times New Roman"/>
                <w:b w:val="0"/>
                <w:bCs w:val="0"/>
                <w:noProof/>
                <w:webHidden/>
                <w:sz w:val="24"/>
                <w:szCs w:val="24"/>
              </w:rPr>
            </w:r>
            <w:r w:rsidR="00F3405B" w:rsidRPr="00F3405B">
              <w:rPr>
                <w:rFonts w:ascii="Times New Roman" w:hAnsi="Times New Roman" w:cs="Times New Roman"/>
                <w:b w:val="0"/>
                <w:bCs w:val="0"/>
                <w:noProof/>
                <w:webHidden/>
                <w:sz w:val="24"/>
                <w:szCs w:val="24"/>
              </w:rPr>
              <w:fldChar w:fldCharType="separate"/>
            </w:r>
            <w:r w:rsidR="00F3405B" w:rsidRPr="00F3405B">
              <w:rPr>
                <w:rFonts w:ascii="Times New Roman" w:hAnsi="Times New Roman" w:cs="Times New Roman"/>
                <w:b w:val="0"/>
                <w:bCs w:val="0"/>
                <w:noProof/>
                <w:webHidden/>
                <w:sz w:val="24"/>
                <w:szCs w:val="24"/>
              </w:rPr>
              <w:t>9</w:t>
            </w:r>
            <w:r w:rsidR="00F3405B" w:rsidRPr="00F3405B">
              <w:rPr>
                <w:rFonts w:ascii="Times New Roman" w:hAnsi="Times New Roman" w:cs="Times New Roman"/>
                <w:b w:val="0"/>
                <w:bCs w:val="0"/>
                <w:noProof/>
                <w:webHidden/>
                <w:sz w:val="24"/>
                <w:szCs w:val="24"/>
              </w:rPr>
              <w:fldChar w:fldCharType="end"/>
            </w:r>
          </w:hyperlink>
        </w:p>
        <w:p w14:paraId="21E1B333" w14:textId="0965B603" w:rsidR="00F3405B" w:rsidRPr="00F3405B" w:rsidRDefault="00000000">
          <w:pPr>
            <w:pStyle w:val="TOC2"/>
            <w:tabs>
              <w:tab w:val="left" w:pos="960"/>
              <w:tab w:val="right" w:leader="dot" w:pos="9350"/>
            </w:tabs>
            <w:rPr>
              <w:rFonts w:ascii="Times New Roman" w:eastAsiaTheme="minorEastAsia" w:hAnsi="Times New Roman" w:cs="Times New Roman"/>
              <w:b w:val="0"/>
              <w:bCs w:val="0"/>
              <w:noProof/>
              <w:sz w:val="24"/>
              <w:szCs w:val="24"/>
            </w:rPr>
          </w:pPr>
          <w:hyperlink w:anchor="_Toc136861488" w:history="1">
            <w:r w:rsidR="00F3405B" w:rsidRPr="00F3405B">
              <w:rPr>
                <w:rStyle w:val="Hyperlink"/>
                <w:rFonts w:ascii="Times New Roman" w:hAnsi="Times New Roman" w:cs="Times New Roman"/>
                <w:b w:val="0"/>
                <w:bCs w:val="0"/>
                <w:noProof/>
                <w:sz w:val="24"/>
                <w:szCs w:val="24"/>
              </w:rPr>
              <w:t>3.9</w:t>
            </w:r>
            <w:r w:rsidR="00F3405B" w:rsidRPr="00F3405B">
              <w:rPr>
                <w:rFonts w:ascii="Times New Roman" w:eastAsiaTheme="minorEastAsia" w:hAnsi="Times New Roman" w:cs="Times New Roman"/>
                <w:b w:val="0"/>
                <w:bCs w:val="0"/>
                <w:noProof/>
                <w:sz w:val="24"/>
                <w:szCs w:val="24"/>
              </w:rPr>
              <w:tab/>
            </w:r>
            <w:r w:rsidR="00F3405B" w:rsidRPr="00F3405B">
              <w:rPr>
                <w:rStyle w:val="Hyperlink"/>
                <w:rFonts w:ascii="Times New Roman" w:hAnsi="Times New Roman" w:cs="Times New Roman"/>
                <w:b w:val="0"/>
                <w:bCs w:val="0"/>
                <w:noProof/>
                <w:sz w:val="24"/>
                <w:szCs w:val="24"/>
              </w:rPr>
              <w:t>Tools and Techniques</w:t>
            </w:r>
            <w:r w:rsidR="00F3405B" w:rsidRPr="00F3405B">
              <w:rPr>
                <w:rFonts w:ascii="Times New Roman" w:hAnsi="Times New Roman" w:cs="Times New Roman"/>
                <w:b w:val="0"/>
                <w:bCs w:val="0"/>
                <w:noProof/>
                <w:webHidden/>
                <w:sz w:val="24"/>
                <w:szCs w:val="24"/>
              </w:rPr>
              <w:tab/>
            </w:r>
            <w:r w:rsidR="00F3405B" w:rsidRPr="00F3405B">
              <w:rPr>
                <w:rFonts w:ascii="Times New Roman" w:hAnsi="Times New Roman" w:cs="Times New Roman"/>
                <w:b w:val="0"/>
                <w:bCs w:val="0"/>
                <w:noProof/>
                <w:webHidden/>
                <w:sz w:val="24"/>
                <w:szCs w:val="24"/>
              </w:rPr>
              <w:fldChar w:fldCharType="begin"/>
            </w:r>
            <w:r w:rsidR="00F3405B" w:rsidRPr="00F3405B">
              <w:rPr>
                <w:rFonts w:ascii="Times New Roman" w:hAnsi="Times New Roman" w:cs="Times New Roman"/>
                <w:b w:val="0"/>
                <w:bCs w:val="0"/>
                <w:noProof/>
                <w:webHidden/>
                <w:sz w:val="24"/>
                <w:szCs w:val="24"/>
              </w:rPr>
              <w:instrText xml:space="preserve"> PAGEREF _Toc136861488 \h </w:instrText>
            </w:r>
            <w:r w:rsidR="00F3405B" w:rsidRPr="00F3405B">
              <w:rPr>
                <w:rFonts w:ascii="Times New Roman" w:hAnsi="Times New Roman" w:cs="Times New Roman"/>
                <w:b w:val="0"/>
                <w:bCs w:val="0"/>
                <w:noProof/>
                <w:webHidden/>
                <w:sz w:val="24"/>
                <w:szCs w:val="24"/>
              </w:rPr>
            </w:r>
            <w:r w:rsidR="00F3405B" w:rsidRPr="00F3405B">
              <w:rPr>
                <w:rFonts w:ascii="Times New Roman" w:hAnsi="Times New Roman" w:cs="Times New Roman"/>
                <w:b w:val="0"/>
                <w:bCs w:val="0"/>
                <w:noProof/>
                <w:webHidden/>
                <w:sz w:val="24"/>
                <w:szCs w:val="24"/>
              </w:rPr>
              <w:fldChar w:fldCharType="separate"/>
            </w:r>
            <w:r w:rsidR="00F3405B" w:rsidRPr="00F3405B">
              <w:rPr>
                <w:rFonts w:ascii="Times New Roman" w:hAnsi="Times New Roman" w:cs="Times New Roman"/>
                <w:b w:val="0"/>
                <w:bCs w:val="0"/>
                <w:noProof/>
                <w:webHidden/>
                <w:sz w:val="24"/>
                <w:szCs w:val="24"/>
              </w:rPr>
              <w:t>9</w:t>
            </w:r>
            <w:r w:rsidR="00F3405B" w:rsidRPr="00F3405B">
              <w:rPr>
                <w:rFonts w:ascii="Times New Roman" w:hAnsi="Times New Roman" w:cs="Times New Roman"/>
                <w:b w:val="0"/>
                <w:bCs w:val="0"/>
                <w:noProof/>
                <w:webHidden/>
                <w:sz w:val="24"/>
                <w:szCs w:val="24"/>
              </w:rPr>
              <w:fldChar w:fldCharType="end"/>
            </w:r>
          </w:hyperlink>
        </w:p>
        <w:p w14:paraId="6AA47C5F" w14:textId="0A9F1868" w:rsidR="00F3405B" w:rsidRPr="00F3405B" w:rsidRDefault="00000000">
          <w:pPr>
            <w:pStyle w:val="TOC3"/>
            <w:tabs>
              <w:tab w:val="left" w:pos="1200"/>
              <w:tab w:val="right" w:leader="dot" w:pos="9350"/>
            </w:tabs>
            <w:rPr>
              <w:rFonts w:ascii="Times New Roman" w:eastAsiaTheme="minorEastAsia" w:hAnsi="Times New Roman" w:cs="Times New Roman"/>
              <w:noProof/>
              <w:sz w:val="24"/>
              <w:szCs w:val="24"/>
            </w:rPr>
          </w:pPr>
          <w:hyperlink w:anchor="_Toc136861489" w:history="1">
            <w:r w:rsidR="00F3405B" w:rsidRPr="00F3405B">
              <w:rPr>
                <w:rStyle w:val="Hyperlink"/>
                <w:rFonts w:ascii="Times New Roman" w:hAnsi="Times New Roman" w:cs="Times New Roman"/>
                <w:noProof/>
                <w:sz w:val="24"/>
                <w:szCs w:val="24"/>
              </w:rPr>
              <w:t>3.9.1</w:t>
            </w:r>
            <w:r w:rsidR="00F3405B" w:rsidRPr="00F3405B">
              <w:rPr>
                <w:rFonts w:ascii="Times New Roman" w:eastAsiaTheme="minorEastAsia" w:hAnsi="Times New Roman" w:cs="Times New Roman"/>
                <w:noProof/>
                <w:sz w:val="24"/>
                <w:szCs w:val="24"/>
              </w:rPr>
              <w:tab/>
            </w:r>
            <w:r w:rsidR="00F3405B" w:rsidRPr="00F3405B">
              <w:rPr>
                <w:rStyle w:val="Hyperlink"/>
                <w:rFonts w:ascii="Times New Roman" w:hAnsi="Times New Roman" w:cs="Times New Roman"/>
                <w:noProof/>
                <w:sz w:val="24"/>
                <w:szCs w:val="24"/>
              </w:rPr>
              <w:t>Software requirements</w:t>
            </w:r>
            <w:r w:rsidR="00F3405B" w:rsidRPr="00F3405B">
              <w:rPr>
                <w:rFonts w:ascii="Times New Roman" w:hAnsi="Times New Roman" w:cs="Times New Roman"/>
                <w:noProof/>
                <w:webHidden/>
                <w:sz w:val="24"/>
                <w:szCs w:val="24"/>
              </w:rPr>
              <w:tab/>
            </w:r>
            <w:r w:rsidR="00F3405B" w:rsidRPr="00F3405B">
              <w:rPr>
                <w:rFonts w:ascii="Times New Roman" w:hAnsi="Times New Roman" w:cs="Times New Roman"/>
                <w:noProof/>
                <w:webHidden/>
                <w:sz w:val="24"/>
                <w:szCs w:val="24"/>
              </w:rPr>
              <w:fldChar w:fldCharType="begin"/>
            </w:r>
            <w:r w:rsidR="00F3405B" w:rsidRPr="00F3405B">
              <w:rPr>
                <w:rFonts w:ascii="Times New Roman" w:hAnsi="Times New Roman" w:cs="Times New Roman"/>
                <w:noProof/>
                <w:webHidden/>
                <w:sz w:val="24"/>
                <w:szCs w:val="24"/>
              </w:rPr>
              <w:instrText xml:space="preserve"> PAGEREF _Toc136861489 \h </w:instrText>
            </w:r>
            <w:r w:rsidR="00F3405B" w:rsidRPr="00F3405B">
              <w:rPr>
                <w:rFonts w:ascii="Times New Roman" w:hAnsi="Times New Roman" w:cs="Times New Roman"/>
                <w:noProof/>
                <w:webHidden/>
                <w:sz w:val="24"/>
                <w:szCs w:val="24"/>
              </w:rPr>
            </w:r>
            <w:r w:rsidR="00F3405B" w:rsidRPr="00F3405B">
              <w:rPr>
                <w:rFonts w:ascii="Times New Roman" w:hAnsi="Times New Roman" w:cs="Times New Roman"/>
                <w:noProof/>
                <w:webHidden/>
                <w:sz w:val="24"/>
                <w:szCs w:val="24"/>
              </w:rPr>
              <w:fldChar w:fldCharType="separate"/>
            </w:r>
            <w:r w:rsidR="00F3405B" w:rsidRPr="00F3405B">
              <w:rPr>
                <w:rFonts w:ascii="Times New Roman" w:hAnsi="Times New Roman" w:cs="Times New Roman"/>
                <w:noProof/>
                <w:webHidden/>
                <w:sz w:val="24"/>
                <w:szCs w:val="24"/>
              </w:rPr>
              <w:t>9</w:t>
            </w:r>
            <w:r w:rsidR="00F3405B" w:rsidRPr="00F3405B">
              <w:rPr>
                <w:rFonts w:ascii="Times New Roman" w:hAnsi="Times New Roman" w:cs="Times New Roman"/>
                <w:noProof/>
                <w:webHidden/>
                <w:sz w:val="24"/>
                <w:szCs w:val="24"/>
              </w:rPr>
              <w:fldChar w:fldCharType="end"/>
            </w:r>
          </w:hyperlink>
        </w:p>
        <w:p w14:paraId="43444857" w14:textId="5B1CE1FF" w:rsidR="00F3405B" w:rsidRDefault="00000000">
          <w:pPr>
            <w:pStyle w:val="TOC1"/>
            <w:tabs>
              <w:tab w:val="right" w:leader="dot" w:pos="9350"/>
            </w:tabs>
            <w:rPr>
              <w:rFonts w:eastAsiaTheme="minorEastAsia" w:cstheme="minorBidi"/>
              <w:b w:val="0"/>
              <w:bCs w:val="0"/>
              <w:i w:val="0"/>
              <w:iCs w:val="0"/>
              <w:noProof/>
              <w:sz w:val="22"/>
              <w:szCs w:val="22"/>
            </w:rPr>
          </w:pPr>
          <w:hyperlink w:anchor="_Toc136861490" w:history="1">
            <w:r w:rsidR="00F3405B" w:rsidRPr="00F3405B">
              <w:rPr>
                <w:rStyle w:val="Hyperlink"/>
                <w:rFonts w:ascii="Times New Roman" w:hAnsi="Times New Roman" w:cs="Times New Roman"/>
                <w:b w:val="0"/>
                <w:bCs w:val="0"/>
                <w:i w:val="0"/>
                <w:iCs w:val="0"/>
                <w:noProof/>
              </w:rPr>
              <w:t>BIBLIOGRAPHY</w:t>
            </w:r>
            <w:r w:rsidR="00F3405B" w:rsidRPr="00F3405B">
              <w:rPr>
                <w:rFonts w:ascii="Times New Roman" w:hAnsi="Times New Roman" w:cs="Times New Roman"/>
                <w:b w:val="0"/>
                <w:bCs w:val="0"/>
                <w:i w:val="0"/>
                <w:iCs w:val="0"/>
                <w:noProof/>
                <w:webHidden/>
              </w:rPr>
              <w:tab/>
            </w:r>
            <w:r w:rsidR="00F3405B" w:rsidRPr="00F3405B">
              <w:rPr>
                <w:rFonts w:ascii="Times New Roman" w:hAnsi="Times New Roman" w:cs="Times New Roman"/>
                <w:b w:val="0"/>
                <w:bCs w:val="0"/>
                <w:i w:val="0"/>
                <w:iCs w:val="0"/>
                <w:noProof/>
                <w:webHidden/>
              </w:rPr>
              <w:fldChar w:fldCharType="begin"/>
            </w:r>
            <w:r w:rsidR="00F3405B" w:rsidRPr="00F3405B">
              <w:rPr>
                <w:rFonts w:ascii="Times New Roman" w:hAnsi="Times New Roman" w:cs="Times New Roman"/>
                <w:b w:val="0"/>
                <w:bCs w:val="0"/>
                <w:i w:val="0"/>
                <w:iCs w:val="0"/>
                <w:noProof/>
                <w:webHidden/>
              </w:rPr>
              <w:instrText xml:space="preserve"> PAGEREF _Toc136861490 \h </w:instrText>
            </w:r>
            <w:r w:rsidR="00F3405B" w:rsidRPr="00F3405B">
              <w:rPr>
                <w:rFonts w:ascii="Times New Roman" w:hAnsi="Times New Roman" w:cs="Times New Roman"/>
                <w:b w:val="0"/>
                <w:bCs w:val="0"/>
                <w:i w:val="0"/>
                <w:iCs w:val="0"/>
                <w:noProof/>
                <w:webHidden/>
              </w:rPr>
            </w:r>
            <w:r w:rsidR="00F3405B" w:rsidRPr="00F3405B">
              <w:rPr>
                <w:rFonts w:ascii="Times New Roman" w:hAnsi="Times New Roman" w:cs="Times New Roman"/>
                <w:b w:val="0"/>
                <w:bCs w:val="0"/>
                <w:i w:val="0"/>
                <w:iCs w:val="0"/>
                <w:noProof/>
                <w:webHidden/>
              </w:rPr>
              <w:fldChar w:fldCharType="separate"/>
            </w:r>
            <w:r w:rsidR="00F3405B" w:rsidRPr="00F3405B">
              <w:rPr>
                <w:rFonts w:ascii="Times New Roman" w:hAnsi="Times New Roman" w:cs="Times New Roman"/>
                <w:b w:val="0"/>
                <w:bCs w:val="0"/>
                <w:i w:val="0"/>
                <w:iCs w:val="0"/>
                <w:noProof/>
                <w:webHidden/>
              </w:rPr>
              <w:t>10</w:t>
            </w:r>
            <w:r w:rsidR="00F3405B" w:rsidRPr="00F3405B">
              <w:rPr>
                <w:rFonts w:ascii="Times New Roman" w:hAnsi="Times New Roman" w:cs="Times New Roman"/>
                <w:b w:val="0"/>
                <w:bCs w:val="0"/>
                <w:i w:val="0"/>
                <w:iCs w:val="0"/>
                <w:noProof/>
                <w:webHidden/>
              </w:rPr>
              <w:fldChar w:fldCharType="end"/>
            </w:r>
          </w:hyperlink>
        </w:p>
        <w:p w14:paraId="23A432EA" w14:textId="2D9806CD" w:rsidR="00873855" w:rsidRDefault="00873855">
          <w:r w:rsidRPr="00873855">
            <w:rPr>
              <w:rFonts w:cs="Times New Roman"/>
              <w:b/>
              <w:bCs/>
              <w:noProof/>
            </w:rPr>
            <w:fldChar w:fldCharType="end"/>
          </w:r>
        </w:p>
      </w:sdtContent>
    </w:sdt>
    <w:p w14:paraId="26B27460" w14:textId="77777777" w:rsidR="00873855" w:rsidRDefault="00873855">
      <w:pPr>
        <w:spacing w:line="240" w:lineRule="auto"/>
        <w:jc w:val="left"/>
        <w:rPr>
          <w:rFonts w:eastAsiaTheme="majorEastAsia" w:cstheme="majorBidi"/>
          <w:b/>
          <w:color w:val="000000" w:themeColor="text1"/>
          <w:szCs w:val="32"/>
        </w:rPr>
      </w:pPr>
      <w:r>
        <w:br w:type="page"/>
      </w:r>
    </w:p>
    <w:p w14:paraId="109AB327" w14:textId="2914FFCC" w:rsidR="00220990" w:rsidRDefault="004D4655" w:rsidP="00B85043">
      <w:pPr>
        <w:pStyle w:val="Heading1"/>
        <w:numPr>
          <w:ilvl w:val="0"/>
          <w:numId w:val="0"/>
        </w:numPr>
      </w:pPr>
      <w:r>
        <w:lastRenderedPageBreak/>
        <w:t xml:space="preserve"> </w:t>
      </w:r>
      <w:bookmarkStart w:id="7" w:name="_Toc136617676"/>
      <w:bookmarkStart w:id="8" w:name="_Toc136861457"/>
      <w:r>
        <w:t xml:space="preserve">List of </w:t>
      </w:r>
      <w:bookmarkEnd w:id="6"/>
      <w:bookmarkEnd w:id="7"/>
      <w:r w:rsidR="00F3405B">
        <w:t>Figures</w:t>
      </w:r>
      <w:bookmarkEnd w:id="8"/>
    </w:p>
    <w:p w14:paraId="69B6D1F8" w14:textId="6CCA9CF9" w:rsidR="00F3405B" w:rsidRDefault="00F3405B">
      <w:pPr>
        <w:pStyle w:val="TableofFigures"/>
        <w:tabs>
          <w:tab w:val="right" w:leader="dot" w:pos="9350"/>
        </w:tabs>
        <w:rPr>
          <w:noProof/>
        </w:rPr>
      </w:pPr>
      <w:r>
        <w:fldChar w:fldCharType="begin"/>
      </w:r>
      <w:r>
        <w:instrText xml:space="preserve"> TOC \h \z \c "Figure" </w:instrText>
      </w:r>
      <w:r>
        <w:fldChar w:fldCharType="separate"/>
      </w:r>
      <w:hyperlink w:anchor="_Toc136861434" w:history="1">
        <w:r w:rsidRPr="003647D8">
          <w:rPr>
            <w:rStyle w:val="Hyperlink"/>
            <w:noProof/>
          </w:rPr>
          <w:t>Figure 2.1 Conceptual Framework</w:t>
        </w:r>
        <w:r>
          <w:rPr>
            <w:noProof/>
            <w:webHidden/>
          </w:rPr>
          <w:tab/>
        </w:r>
        <w:r>
          <w:rPr>
            <w:noProof/>
            <w:webHidden/>
          </w:rPr>
          <w:fldChar w:fldCharType="begin"/>
        </w:r>
        <w:r>
          <w:rPr>
            <w:noProof/>
            <w:webHidden/>
          </w:rPr>
          <w:instrText xml:space="preserve"> PAGEREF _Toc136861434 \h </w:instrText>
        </w:r>
        <w:r>
          <w:rPr>
            <w:noProof/>
            <w:webHidden/>
          </w:rPr>
        </w:r>
        <w:r>
          <w:rPr>
            <w:noProof/>
            <w:webHidden/>
          </w:rPr>
          <w:fldChar w:fldCharType="separate"/>
        </w:r>
        <w:r>
          <w:rPr>
            <w:noProof/>
            <w:webHidden/>
          </w:rPr>
          <w:t>6</w:t>
        </w:r>
        <w:r>
          <w:rPr>
            <w:noProof/>
            <w:webHidden/>
          </w:rPr>
          <w:fldChar w:fldCharType="end"/>
        </w:r>
      </w:hyperlink>
    </w:p>
    <w:p w14:paraId="25A218CC" w14:textId="0889AB68" w:rsidR="00F3405B" w:rsidRDefault="00000000">
      <w:pPr>
        <w:pStyle w:val="TableofFigures"/>
        <w:tabs>
          <w:tab w:val="right" w:leader="dot" w:pos="9350"/>
        </w:tabs>
        <w:rPr>
          <w:noProof/>
        </w:rPr>
      </w:pPr>
      <w:hyperlink w:anchor="_Toc136861435" w:history="1">
        <w:r w:rsidR="00F3405B" w:rsidRPr="003647D8">
          <w:rPr>
            <w:rStyle w:val="Hyperlink"/>
            <w:noProof/>
          </w:rPr>
          <w:t>Figure 3.1 Methodology</w:t>
        </w:r>
        <w:r w:rsidR="00F3405B">
          <w:rPr>
            <w:noProof/>
            <w:webHidden/>
          </w:rPr>
          <w:tab/>
        </w:r>
        <w:r w:rsidR="00F3405B">
          <w:rPr>
            <w:noProof/>
            <w:webHidden/>
          </w:rPr>
          <w:fldChar w:fldCharType="begin"/>
        </w:r>
        <w:r w:rsidR="00F3405B">
          <w:rPr>
            <w:noProof/>
            <w:webHidden/>
          </w:rPr>
          <w:instrText xml:space="preserve"> PAGEREF _Toc136861435 \h </w:instrText>
        </w:r>
        <w:r w:rsidR="00F3405B">
          <w:rPr>
            <w:noProof/>
            <w:webHidden/>
          </w:rPr>
        </w:r>
        <w:r w:rsidR="00F3405B">
          <w:rPr>
            <w:noProof/>
            <w:webHidden/>
          </w:rPr>
          <w:fldChar w:fldCharType="separate"/>
        </w:r>
        <w:r w:rsidR="00F3405B">
          <w:rPr>
            <w:noProof/>
            <w:webHidden/>
          </w:rPr>
          <w:t>7</w:t>
        </w:r>
        <w:r w:rsidR="00F3405B">
          <w:rPr>
            <w:noProof/>
            <w:webHidden/>
          </w:rPr>
          <w:fldChar w:fldCharType="end"/>
        </w:r>
      </w:hyperlink>
    </w:p>
    <w:p w14:paraId="5049E5C3" w14:textId="569E0DB2" w:rsidR="00220990" w:rsidRDefault="00F3405B" w:rsidP="00220990">
      <w:r>
        <w:fldChar w:fldCharType="end"/>
      </w:r>
    </w:p>
    <w:p w14:paraId="3E005BA8" w14:textId="77777777" w:rsidR="00220990" w:rsidRDefault="00220990" w:rsidP="00220990"/>
    <w:p w14:paraId="2EC91280" w14:textId="77777777" w:rsidR="00EC4A67" w:rsidRDefault="00EC4A67" w:rsidP="00220990"/>
    <w:p w14:paraId="72D78380" w14:textId="77777777" w:rsidR="00EC4A67" w:rsidRDefault="00EC4A67" w:rsidP="00220990"/>
    <w:p w14:paraId="4F0BF21B" w14:textId="77777777" w:rsidR="00F3405B" w:rsidRDefault="00F3405B" w:rsidP="00220990"/>
    <w:p w14:paraId="655CE1ED" w14:textId="77777777" w:rsidR="00F3405B" w:rsidRDefault="00F3405B" w:rsidP="00220990"/>
    <w:p w14:paraId="35A4E0CB" w14:textId="77777777" w:rsidR="00F3405B" w:rsidRDefault="00F3405B" w:rsidP="00220990"/>
    <w:p w14:paraId="5C85ED54" w14:textId="77777777" w:rsidR="00F3405B" w:rsidRDefault="00F3405B" w:rsidP="00220990"/>
    <w:p w14:paraId="147C7E30" w14:textId="77777777" w:rsidR="00F3405B" w:rsidRDefault="00F3405B" w:rsidP="00220990"/>
    <w:p w14:paraId="66A4BD91" w14:textId="77777777" w:rsidR="00F3405B" w:rsidRDefault="00F3405B" w:rsidP="00220990"/>
    <w:p w14:paraId="52FF9D52" w14:textId="77777777" w:rsidR="00F3405B" w:rsidRDefault="00F3405B" w:rsidP="00220990"/>
    <w:p w14:paraId="366F677E" w14:textId="77777777" w:rsidR="00F3405B" w:rsidRDefault="00F3405B" w:rsidP="00220990"/>
    <w:p w14:paraId="002F8F60" w14:textId="77777777" w:rsidR="00F3405B" w:rsidRDefault="00F3405B" w:rsidP="00220990"/>
    <w:p w14:paraId="6D3386F3" w14:textId="77777777" w:rsidR="00F3405B" w:rsidRDefault="00F3405B" w:rsidP="00220990"/>
    <w:p w14:paraId="137BB512" w14:textId="77777777" w:rsidR="00F3405B" w:rsidRDefault="00F3405B" w:rsidP="00220990"/>
    <w:p w14:paraId="66B93D09" w14:textId="77777777" w:rsidR="00F3405B" w:rsidRDefault="00F3405B" w:rsidP="00220990"/>
    <w:p w14:paraId="781FE603" w14:textId="77777777" w:rsidR="00F3405B" w:rsidRDefault="00F3405B" w:rsidP="00220990"/>
    <w:p w14:paraId="64E9775F" w14:textId="77777777" w:rsidR="00F3405B" w:rsidRDefault="00F3405B" w:rsidP="00220990"/>
    <w:p w14:paraId="5DF691FB" w14:textId="77777777" w:rsidR="00F3405B" w:rsidRDefault="00F3405B" w:rsidP="00220990"/>
    <w:p w14:paraId="7C3E22FB" w14:textId="77777777" w:rsidR="00F3405B" w:rsidRDefault="00F3405B" w:rsidP="00220990"/>
    <w:p w14:paraId="49EE9FDE" w14:textId="77777777" w:rsidR="00F3405B" w:rsidRDefault="00F3405B" w:rsidP="00220990"/>
    <w:p w14:paraId="2AF896C2" w14:textId="77777777" w:rsidR="00F3405B" w:rsidRDefault="00F3405B" w:rsidP="00220990"/>
    <w:p w14:paraId="5D7E972B" w14:textId="77777777" w:rsidR="00F3405B" w:rsidRDefault="00F3405B" w:rsidP="00220990"/>
    <w:p w14:paraId="58BFE4E5" w14:textId="77777777" w:rsidR="00F3405B" w:rsidRDefault="00F3405B" w:rsidP="00220990"/>
    <w:p w14:paraId="73DB0D31" w14:textId="77777777" w:rsidR="00F3405B" w:rsidRDefault="00F3405B" w:rsidP="00220990"/>
    <w:p w14:paraId="59846032" w14:textId="77777777" w:rsidR="00F3405B" w:rsidRDefault="00F3405B" w:rsidP="00220990"/>
    <w:p w14:paraId="1AD1AA38" w14:textId="77777777" w:rsidR="00F3405B" w:rsidRDefault="00F3405B" w:rsidP="00220990"/>
    <w:p w14:paraId="576A2C97" w14:textId="77777777" w:rsidR="00F3405B" w:rsidRDefault="00F3405B" w:rsidP="00220990"/>
    <w:p w14:paraId="51A259DE" w14:textId="643554E1" w:rsidR="00F3405B" w:rsidRDefault="00F3405B" w:rsidP="00F3405B">
      <w:pPr>
        <w:pStyle w:val="Heading1"/>
        <w:numPr>
          <w:ilvl w:val="0"/>
          <w:numId w:val="0"/>
        </w:numPr>
      </w:pPr>
      <w:bookmarkStart w:id="9" w:name="_Toc136861458"/>
      <w:r>
        <w:lastRenderedPageBreak/>
        <w:t>List of Tables</w:t>
      </w:r>
      <w:bookmarkEnd w:id="9"/>
    </w:p>
    <w:p w14:paraId="30D51B99" w14:textId="5DE3CE23" w:rsidR="00F3405B" w:rsidRDefault="00F3405B">
      <w:pPr>
        <w:pStyle w:val="TableofFigures"/>
        <w:tabs>
          <w:tab w:val="right" w:leader="dot" w:pos="9350"/>
        </w:tabs>
        <w:rPr>
          <w:rFonts w:asciiTheme="minorHAnsi" w:eastAsiaTheme="minorEastAsia" w:hAnsiTheme="minorHAnsi"/>
          <w:noProof/>
          <w:sz w:val="22"/>
          <w:szCs w:val="22"/>
        </w:rPr>
      </w:pPr>
      <w:r>
        <w:fldChar w:fldCharType="begin"/>
      </w:r>
      <w:r>
        <w:instrText xml:space="preserve"> TOC \h \z \c "Table" </w:instrText>
      </w:r>
      <w:r>
        <w:fldChar w:fldCharType="separate"/>
      </w:r>
      <w:hyperlink w:anchor="_Toc136861448" w:history="1">
        <w:r w:rsidRPr="004C341D">
          <w:rPr>
            <w:rStyle w:val="Hyperlink"/>
            <w:noProof/>
          </w:rPr>
          <w:t>Table 2.1 Difference between algorithms</w:t>
        </w:r>
        <w:r>
          <w:rPr>
            <w:noProof/>
            <w:webHidden/>
          </w:rPr>
          <w:tab/>
        </w:r>
        <w:r>
          <w:rPr>
            <w:noProof/>
            <w:webHidden/>
          </w:rPr>
          <w:fldChar w:fldCharType="begin"/>
        </w:r>
        <w:r>
          <w:rPr>
            <w:noProof/>
            <w:webHidden/>
          </w:rPr>
          <w:instrText xml:space="preserve"> PAGEREF _Toc136861448 \h </w:instrText>
        </w:r>
        <w:r>
          <w:rPr>
            <w:noProof/>
            <w:webHidden/>
          </w:rPr>
        </w:r>
        <w:r>
          <w:rPr>
            <w:noProof/>
            <w:webHidden/>
          </w:rPr>
          <w:fldChar w:fldCharType="separate"/>
        </w:r>
        <w:r>
          <w:rPr>
            <w:noProof/>
            <w:webHidden/>
          </w:rPr>
          <w:t>4</w:t>
        </w:r>
        <w:r>
          <w:rPr>
            <w:noProof/>
            <w:webHidden/>
          </w:rPr>
          <w:fldChar w:fldCharType="end"/>
        </w:r>
      </w:hyperlink>
    </w:p>
    <w:p w14:paraId="50DCBEE2" w14:textId="7A9083B0" w:rsidR="00EC4A67" w:rsidRDefault="00F3405B" w:rsidP="00220990">
      <w:r>
        <w:fldChar w:fldCharType="end"/>
      </w:r>
    </w:p>
    <w:p w14:paraId="3F93C7D5" w14:textId="77777777" w:rsidR="00EC4A67" w:rsidRDefault="00EC4A67" w:rsidP="00220990"/>
    <w:p w14:paraId="23660727" w14:textId="77777777" w:rsidR="00EC4A67" w:rsidRDefault="00EC4A67" w:rsidP="00220990"/>
    <w:p w14:paraId="1C2D35AB" w14:textId="77777777" w:rsidR="00EC4A67" w:rsidRDefault="00EC4A67" w:rsidP="00220990"/>
    <w:p w14:paraId="0D709413" w14:textId="77777777" w:rsidR="00EC4A67" w:rsidRDefault="00EC4A67" w:rsidP="00220990"/>
    <w:p w14:paraId="32ED6429" w14:textId="77777777" w:rsidR="00EC4A67" w:rsidRDefault="00EC4A67" w:rsidP="00220990"/>
    <w:p w14:paraId="582848C4" w14:textId="77777777" w:rsidR="00EC4A67" w:rsidRDefault="00EC4A67" w:rsidP="00220990"/>
    <w:p w14:paraId="1C7C792C" w14:textId="77777777" w:rsidR="00EC4A67" w:rsidRDefault="00EC4A67" w:rsidP="00220990"/>
    <w:p w14:paraId="6E414B06" w14:textId="77777777" w:rsidR="00EC4A67" w:rsidRDefault="00EC4A67" w:rsidP="00220990"/>
    <w:p w14:paraId="59E80E4E" w14:textId="77777777" w:rsidR="00EC4A67" w:rsidRDefault="00EC4A67" w:rsidP="00220990"/>
    <w:p w14:paraId="36799A2E" w14:textId="77777777" w:rsidR="00EC4A67" w:rsidRDefault="00EC4A67" w:rsidP="00220990"/>
    <w:p w14:paraId="721CBA5D" w14:textId="77777777" w:rsidR="00EC4A67" w:rsidRDefault="00EC4A67" w:rsidP="00220990"/>
    <w:p w14:paraId="532671F4" w14:textId="77777777" w:rsidR="00EC4A67" w:rsidRDefault="00EC4A67" w:rsidP="00220990"/>
    <w:p w14:paraId="04EE7456" w14:textId="77777777" w:rsidR="00EC4A67" w:rsidRDefault="00EC4A67" w:rsidP="00220990"/>
    <w:p w14:paraId="4AF1C0C9" w14:textId="77777777" w:rsidR="00EC4A67" w:rsidRDefault="00EC4A67" w:rsidP="00220990"/>
    <w:p w14:paraId="377DCC0B" w14:textId="77777777" w:rsidR="00EC4A67" w:rsidRDefault="00EC4A67" w:rsidP="00220990"/>
    <w:p w14:paraId="7009807C" w14:textId="77777777" w:rsidR="00EC4A67" w:rsidRDefault="00EC4A67" w:rsidP="00220990"/>
    <w:p w14:paraId="3793019E" w14:textId="77777777" w:rsidR="00153EC6" w:rsidRDefault="004D4655" w:rsidP="00F3405B">
      <w:bookmarkStart w:id="10" w:name="_Toc135569885"/>
      <w:r>
        <w:t xml:space="preserve">                         </w:t>
      </w:r>
    </w:p>
    <w:p w14:paraId="2AAE47FD" w14:textId="77777777" w:rsidR="00F3405B" w:rsidRDefault="004D4655" w:rsidP="00F3405B">
      <w:r>
        <w:t xml:space="preserve">   </w:t>
      </w:r>
      <w:bookmarkStart w:id="11" w:name="_Toc136617677"/>
    </w:p>
    <w:p w14:paraId="2A7FBC6D" w14:textId="77777777" w:rsidR="00F3405B" w:rsidRDefault="00F3405B" w:rsidP="00F3405B"/>
    <w:p w14:paraId="5A478699" w14:textId="77777777" w:rsidR="00F3405B" w:rsidRDefault="00F3405B" w:rsidP="00F3405B"/>
    <w:p w14:paraId="72C1EAA0" w14:textId="77777777" w:rsidR="00F3405B" w:rsidRDefault="00F3405B" w:rsidP="00F3405B"/>
    <w:p w14:paraId="1591CA3C" w14:textId="77777777" w:rsidR="00F3405B" w:rsidRDefault="00F3405B" w:rsidP="00F3405B"/>
    <w:p w14:paraId="718D7976" w14:textId="77777777" w:rsidR="00F3405B" w:rsidRDefault="00F3405B" w:rsidP="00F3405B"/>
    <w:p w14:paraId="635626C5" w14:textId="77777777" w:rsidR="00F3405B" w:rsidRDefault="00F3405B" w:rsidP="00F3405B"/>
    <w:p w14:paraId="3774D322" w14:textId="77777777" w:rsidR="00F3405B" w:rsidRDefault="00F3405B" w:rsidP="00F3405B"/>
    <w:p w14:paraId="36A36D92" w14:textId="77777777" w:rsidR="00F3405B" w:rsidRDefault="00F3405B" w:rsidP="00F3405B"/>
    <w:p w14:paraId="1D606F0B" w14:textId="77777777" w:rsidR="00F3405B" w:rsidRDefault="00F3405B" w:rsidP="00F3405B"/>
    <w:p w14:paraId="1823195E" w14:textId="77777777" w:rsidR="00F3405B" w:rsidRDefault="00F3405B" w:rsidP="00F3405B"/>
    <w:p w14:paraId="1DB1EBE2" w14:textId="48FFEE29" w:rsidR="00220990" w:rsidRPr="00F3405B" w:rsidRDefault="004D4655" w:rsidP="00F3405B">
      <w:pPr>
        <w:pStyle w:val="Heading1"/>
        <w:numPr>
          <w:ilvl w:val="0"/>
          <w:numId w:val="0"/>
        </w:numPr>
        <w:ind w:left="360"/>
      </w:pPr>
      <w:bookmarkStart w:id="12" w:name="_Toc136861459"/>
      <w:r w:rsidRPr="00F3405B">
        <w:lastRenderedPageBreak/>
        <w:t>List of Abbreviations</w:t>
      </w:r>
      <w:bookmarkEnd w:id="10"/>
      <w:bookmarkEnd w:id="11"/>
      <w:bookmarkEnd w:id="12"/>
    </w:p>
    <w:p w14:paraId="4DB2FCA4" w14:textId="77777777" w:rsidR="00220990" w:rsidRDefault="00220990" w:rsidP="00220990"/>
    <w:p w14:paraId="6692FA9D" w14:textId="77777777" w:rsidR="00FB5CAA" w:rsidRDefault="004D4655" w:rsidP="00220990">
      <w:r>
        <w:t>WRR-Weighted Round Robin</w:t>
      </w:r>
    </w:p>
    <w:p w14:paraId="559971F5" w14:textId="77777777" w:rsidR="00683CB9" w:rsidRDefault="00683CB9" w:rsidP="00E133D4"/>
    <w:p w14:paraId="7AB59FA3" w14:textId="77777777" w:rsidR="00683CB9" w:rsidRDefault="00683CB9" w:rsidP="00E133D4"/>
    <w:p w14:paraId="24BA360A" w14:textId="77777777" w:rsidR="00683CB9" w:rsidRDefault="00683CB9" w:rsidP="00E133D4"/>
    <w:p w14:paraId="16B7E0FF" w14:textId="77777777" w:rsidR="00683CB9" w:rsidRDefault="00683CB9" w:rsidP="00E133D4"/>
    <w:p w14:paraId="273F556E" w14:textId="77777777" w:rsidR="00683CB9" w:rsidRDefault="00683CB9" w:rsidP="00E133D4"/>
    <w:p w14:paraId="43BD18AE" w14:textId="77777777" w:rsidR="00683CB9" w:rsidRDefault="00683CB9" w:rsidP="00E133D4"/>
    <w:p w14:paraId="48689C22" w14:textId="77777777" w:rsidR="00683CB9" w:rsidRDefault="00683CB9" w:rsidP="00E133D4"/>
    <w:p w14:paraId="703AA4C8" w14:textId="77777777" w:rsidR="00683CB9" w:rsidRDefault="00683CB9" w:rsidP="00E133D4"/>
    <w:p w14:paraId="14D08418" w14:textId="77777777" w:rsidR="00683CB9" w:rsidRDefault="00683CB9" w:rsidP="00E133D4"/>
    <w:p w14:paraId="1E6854E1" w14:textId="77777777" w:rsidR="00683CB9" w:rsidRDefault="00683CB9" w:rsidP="00E133D4"/>
    <w:p w14:paraId="238CEC25" w14:textId="77777777" w:rsidR="00683CB9" w:rsidRDefault="00683CB9" w:rsidP="00E133D4"/>
    <w:p w14:paraId="704C07F4" w14:textId="77777777" w:rsidR="00683CB9" w:rsidRDefault="00683CB9" w:rsidP="00E133D4"/>
    <w:p w14:paraId="2FDA048B" w14:textId="77777777" w:rsidR="008A0633" w:rsidRDefault="008A0633" w:rsidP="00B85043">
      <w:pPr>
        <w:pStyle w:val="Heading1"/>
        <w:numPr>
          <w:ilvl w:val="0"/>
          <w:numId w:val="0"/>
        </w:numPr>
      </w:pPr>
    </w:p>
    <w:p w14:paraId="59ED075C" w14:textId="77777777" w:rsidR="008A0633" w:rsidRDefault="008A0633" w:rsidP="00B85043">
      <w:pPr>
        <w:pStyle w:val="Heading1"/>
        <w:numPr>
          <w:ilvl w:val="0"/>
          <w:numId w:val="0"/>
        </w:numPr>
      </w:pPr>
    </w:p>
    <w:p w14:paraId="75403D78" w14:textId="77777777" w:rsidR="008A0633" w:rsidRDefault="008A0633" w:rsidP="00B85043">
      <w:pPr>
        <w:pStyle w:val="Heading1"/>
        <w:numPr>
          <w:ilvl w:val="0"/>
          <w:numId w:val="0"/>
        </w:numPr>
      </w:pPr>
    </w:p>
    <w:p w14:paraId="3C8317C2" w14:textId="77777777" w:rsidR="008A0633" w:rsidRDefault="008A0633" w:rsidP="00B85043">
      <w:pPr>
        <w:pStyle w:val="Heading1"/>
        <w:numPr>
          <w:ilvl w:val="0"/>
          <w:numId w:val="0"/>
        </w:numPr>
      </w:pPr>
    </w:p>
    <w:p w14:paraId="0C334E5D" w14:textId="77777777" w:rsidR="008A0633" w:rsidRDefault="008A0633" w:rsidP="00B85043">
      <w:pPr>
        <w:pStyle w:val="Heading1"/>
        <w:numPr>
          <w:ilvl w:val="0"/>
          <w:numId w:val="0"/>
        </w:numPr>
        <w:sectPr w:rsidR="008A0633" w:rsidSect="00F3405B">
          <w:footerReference w:type="default" r:id="rId8"/>
          <w:pgSz w:w="12240" w:h="15840"/>
          <w:pgMar w:top="1440" w:right="1440" w:bottom="1440" w:left="1440" w:header="720" w:footer="720" w:gutter="0"/>
          <w:pgNumType w:fmt="lowerRoman" w:start="1"/>
          <w:cols w:space="720"/>
          <w:titlePg/>
          <w:docGrid w:linePitch="360"/>
        </w:sectPr>
      </w:pPr>
    </w:p>
    <w:p w14:paraId="2751F3F1" w14:textId="017E9F23" w:rsidR="007856EC" w:rsidRDefault="004D4655" w:rsidP="00F3405B">
      <w:pPr>
        <w:pStyle w:val="Heading1"/>
      </w:pPr>
      <w:bookmarkStart w:id="13" w:name="_Toc136617678"/>
      <w:bookmarkStart w:id="14" w:name="_Toc136861460"/>
      <w:r w:rsidRPr="00F3405B">
        <w:lastRenderedPageBreak/>
        <w:t>I</w:t>
      </w:r>
      <w:bookmarkEnd w:id="13"/>
      <w:r w:rsidR="00873855" w:rsidRPr="00F3405B">
        <w:t>ntroduction</w:t>
      </w:r>
      <w:bookmarkEnd w:id="14"/>
    </w:p>
    <w:p w14:paraId="0E083A32" w14:textId="624D39AD" w:rsidR="007856EC" w:rsidRPr="00873855" w:rsidRDefault="004D4655" w:rsidP="00873855">
      <w:pPr>
        <w:pStyle w:val="Heading2"/>
      </w:pPr>
      <w:bookmarkStart w:id="15" w:name="_Toc135569886"/>
      <w:bookmarkStart w:id="16" w:name="_Toc136617679"/>
      <w:bookmarkStart w:id="17" w:name="_Toc136861461"/>
      <w:r w:rsidRPr="00873855">
        <w:t>Background</w:t>
      </w:r>
      <w:bookmarkEnd w:id="15"/>
      <w:bookmarkEnd w:id="16"/>
      <w:bookmarkEnd w:id="17"/>
    </w:p>
    <w:p w14:paraId="6CAD5B3D" w14:textId="77777777" w:rsidR="00AD3DB4" w:rsidRDefault="004D4655" w:rsidP="00747E8E">
      <w:r w:rsidRPr="004452DF">
        <w:t>Server overload is a common problem among many businesses and organizations where they rely</w:t>
      </w:r>
      <w:r w:rsidRPr="004452DF">
        <w:rPr>
          <w:kern w:val="0"/>
        </w:rPr>
        <w:t xml:space="preserve"> heavily on web applications and services.</w:t>
      </w:r>
      <w:r w:rsidR="004D1A25" w:rsidRPr="004452DF">
        <w:rPr>
          <w:kern w:val="0"/>
        </w:rPr>
        <w:t xml:space="preserve"> </w:t>
      </w:r>
      <w:r w:rsidR="004D1A25" w:rsidRPr="004452DF">
        <w:t>Due to the presence of a high number of requests in large data centers, using a single server will not be enough to provide service to all incoming requests. Hence 'n' number of servers are used to provide efficiency in attending to incoming requests</w:t>
      </w:r>
      <w:r w:rsidR="0038343C" w:rsidRPr="004452DF">
        <w:fldChar w:fldCharType="begin"/>
      </w:r>
      <w:r w:rsidR="001C3FC4" w:rsidRPr="004452DF">
        <w:instrText xml:space="preserve"> ADDIN ZOTERO_ITEM CSL_CITATION {"citationID":"IBF9ZqxU","properties":{"formattedCitation":"(Raghul et al., 2017)","plainCitation":"(Raghul et al., 2017)","noteIndex":0},"citationItems":[{"id":5,"uris":["http://zotero.org/users/local/SJ3LNGqn/items/364XLLWS"],"itemData":{"id":5,"type":"paper-conference","container-title":"2017 Fourth International Conference on Signal Processing, Communication and Networking (ICSCN)","DOI":"10.1109/ICSCN.2017.8085416","page":"1-6","title":"Literature survey on traffic-based server load balancing using SDN and open flow","author":[{"family":"Raghul","given":"S."},{"family":"Subashri","given":"T."},{"family":"Vimal","given":"K. R."}],"issued":{"date-parts":[["2017"]]}}}],"schema":"https://github.com/citation-style-language/schema/raw/master/csl-citation.json"} </w:instrText>
      </w:r>
      <w:r w:rsidR="0038343C" w:rsidRPr="004452DF">
        <w:fldChar w:fldCharType="separate"/>
      </w:r>
      <w:r w:rsidR="00153EC6">
        <w:t>(</w:t>
      </w:r>
      <w:proofErr w:type="spellStart"/>
      <w:r w:rsidR="00153EC6">
        <w:t>Raghul</w:t>
      </w:r>
      <w:proofErr w:type="spellEnd"/>
      <w:r w:rsidR="00153EC6">
        <w:t xml:space="preserve"> et al., 2017)</w:t>
      </w:r>
      <w:r w:rsidR="0038343C" w:rsidRPr="004452DF">
        <w:fldChar w:fldCharType="end"/>
      </w:r>
      <w:r w:rsidR="004D1A25" w:rsidRPr="004452DF">
        <w:t>.</w:t>
      </w:r>
      <w:r w:rsidR="004B2CB3" w:rsidRPr="004452DF">
        <w:t xml:space="preserve"> </w:t>
      </w:r>
      <w:r w:rsidR="004D1A25" w:rsidRPr="004452DF">
        <w:t>With the 'n' number of servers, we need to distribute requests among them considering the capacity each server can hold.</w:t>
      </w:r>
      <w:r w:rsidR="0038343C" w:rsidRPr="004452DF">
        <w:t xml:space="preserve"> </w:t>
      </w:r>
      <w:r w:rsidR="004D1A25" w:rsidRPr="004452DF">
        <w:t>Different web servers need to be load balanced so that no server would be overloaded or underloaded. The requests thus will have a better response time and less processing time.</w:t>
      </w:r>
      <w:r w:rsidR="0038343C" w:rsidRPr="004452DF">
        <w:fldChar w:fldCharType="begin"/>
      </w:r>
      <w:r w:rsidR="001C3FC4" w:rsidRPr="004452DF">
        <w:instrText xml:space="preserve"> ADDIN ZOTERO_ITEM CSL_CITATION {"citationID":"n8PYbfyy","properties":{"formattedCitation":"(Sharma, 2018)","plainCitation":"(Sharma, 2018)","noteIndex":0},"citationItems":[{"id":7,"uris":["http://zotero.org/users/local/SJ3LNGqn/items/9APDIAFX"],"itemData":{"id":7,"type":"paper-conference","container-title":"2018 7th International Conference on Reliability, Infocom Technologies and Optimization (Trends and Future Directions) (ICRITO)","DOI":"10.1109/ICRITO.2018.8748373","page":"471-476","title":"Response Time Based Balancing of Load in Web Server Clusters","author":[{"family":"Sharma","given":"Deepti"}],"issued":{"date-parts":[["2018"]]}}}],"schema":"https://github.com/citation-style-language/schema/raw/master/csl-citation.json"} </w:instrText>
      </w:r>
      <w:r w:rsidR="0038343C" w:rsidRPr="004452DF">
        <w:fldChar w:fldCharType="separate"/>
      </w:r>
      <w:r w:rsidR="00153EC6">
        <w:t xml:space="preserve"> (Sharma, 2018)</w:t>
      </w:r>
      <w:r w:rsidR="0038343C" w:rsidRPr="004452DF">
        <w:fldChar w:fldCharType="end"/>
      </w:r>
      <w:r w:rsidRPr="004452DF">
        <w:t>.</w:t>
      </w:r>
      <w:r w:rsidR="007A4D3F" w:rsidRPr="004452DF">
        <w:t xml:space="preserve"> </w:t>
      </w:r>
      <w:r w:rsidRPr="004452DF">
        <w:t xml:space="preserve">Server overload can lead to many issues including; decreased productivity, lost revenue, and reputational damage. In cases where the servers are </w:t>
      </w:r>
      <w:r w:rsidR="006A59E5" w:rsidRPr="004452DF">
        <w:t>overloaded,</w:t>
      </w:r>
      <w:r w:rsidRPr="004452DF">
        <w:t xml:space="preserve"> they become vulnerable to cyber-attacks.</w:t>
      </w:r>
      <w:r w:rsidR="00A227E2" w:rsidRPr="004452DF">
        <w:t xml:space="preserve"> </w:t>
      </w:r>
    </w:p>
    <w:p w14:paraId="51923383" w14:textId="77777777" w:rsidR="009C4FBD" w:rsidRPr="004452DF" w:rsidRDefault="004D4655" w:rsidP="00747E8E">
      <w:r w:rsidRPr="004452DF">
        <w:t>Saeed Sharifian et al.</w:t>
      </w:r>
      <w:r w:rsidR="006A59E5">
        <w:t xml:space="preserve"> </w:t>
      </w:r>
      <w:r w:rsidR="006A59E5" w:rsidRPr="008774B4">
        <w:rPr>
          <w:color w:val="000000" w:themeColor="text1"/>
        </w:rPr>
        <w:t>(</w:t>
      </w:r>
      <w:r w:rsidR="008774B4" w:rsidRPr="008774B4">
        <w:rPr>
          <w:color w:val="000000" w:themeColor="text1"/>
        </w:rPr>
        <w:t>2015</w:t>
      </w:r>
      <w:r w:rsidR="006A59E5" w:rsidRPr="008774B4">
        <w:rPr>
          <w:color w:val="000000" w:themeColor="text1"/>
        </w:rPr>
        <w:t>)</w:t>
      </w:r>
      <w:r w:rsidRPr="008774B4">
        <w:rPr>
          <w:color w:val="000000" w:themeColor="text1"/>
        </w:rPr>
        <w:t xml:space="preserve"> </w:t>
      </w:r>
      <w:r w:rsidRPr="004452DF">
        <w:t>propose</w:t>
      </w:r>
      <w:r w:rsidR="004F3681" w:rsidRPr="004452DF">
        <w:t>d</w:t>
      </w:r>
      <w:r w:rsidRPr="004452DF">
        <w:t xml:space="preserve"> a load-balancing algorithm</w:t>
      </w:r>
      <w:r w:rsidR="004F3681" w:rsidRPr="004452DF">
        <w:t xml:space="preserve"> th</w:t>
      </w:r>
      <w:r w:rsidRPr="004452DF">
        <w:t>at classifies requests into different classes. The algorithm dynamically selects a request from a class and assigns the request to a server. For both scheduling and dispatching, new probabilistic algorithms are proposed.</w:t>
      </w:r>
      <w:r w:rsidR="007A4D3F" w:rsidRPr="004452DF">
        <w:t xml:space="preserve"> </w:t>
      </w:r>
      <w:r w:rsidRPr="004452DF">
        <w:t>To avoid using unreliable measured utilization in the face of fluctuating loads the proposed load-balancing algorithm benefits from a queuing model to predict the utilization of each server. The author also used a control loop feedback to adjust the predicted values periodically based on soft computing techniques</w:t>
      </w:r>
      <w:r w:rsidR="00794372">
        <w:t xml:space="preserve"> </w:t>
      </w:r>
      <w:r w:rsidRPr="004452DF">
        <w:fldChar w:fldCharType="begin"/>
      </w:r>
      <w:r w:rsidR="001C3FC4" w:rsidRPr="004452DF">
        <w:instrText xml:space="preserve"> ADDIN ZOTERO_ITEM CSL_CITATION {"citationID":"yZSIs0a7","properties":{"formattedCitation":"(Zongyu &amp; Xingxuan, 2015)","plainCitation":"(Zongyu &amp; Xingxuan, 2015)","noteIndex":0},"citationItems":[{"id":9,"uris":["http://zotero.org/users/local/SJ3LNGqn/items/RBUUSX8B"],"itemData":{"id":9,"type":"paper-conference","container-title":"2015 34th Chinese Control Conference (CCC)","DOI":"10.1109/ChiCC.2015.7260546","page":"5804-5808","title":"A predictive modified round robin scheduling algorithm for web server clusters","author":[{"family":"Zongyu","given":"Xu"},{"family":"Xingxuan","given":"Wang"}],"issued":{"date-parts":[["2015"]]}}}],"schema":"https://github.com/citation-style-language/schema/raw/master/csl-citation.json"} </w:instrText>
      </w:r>
      <w:r w:rsidRPr="004452DF">
        <w:fldChar w:fldCharType="separate"/>
      </w:r>
      <w:r w:rsidR="00153EC6">
        <w:t>(Zongyu &amp; Xingxuan, 2015)</w:t>
      </w:r>
      <w:r w:rsidRPr="004452DF">
        <w:fldChar w:fldCharType="end"/>
      </w:r>
      <w:r w:rsidRPr="004452DF">
        <w:t>.</w:t>
      </w:r>
      <w:r w:rsidR="00A01136" w:rsidRPr="004452DF">
        <w:t xml:space="preserve"> The weighted round-robin algorithm is </w:t>
      </w:r>
      <w:r w:rsidR="00A81DFD" w:rsidRPr="004452DF">
        <w:t>a</w:t>
      </w:r>
      <w:r w:rsidR="00F23267" w:rsidRPr="004452DF">
        <w:t xml:space="preserve"> scheduling algorithm that </w:t>
      </w:r>
      <w:r w:rsidR="008A46E1" w:rsidRPr="004452DF">
        <w:t>prioritizes the capacity of the servers and the load is shared depending on its capacity</w:t>
      </w:r>
      <w:r w:rsidR="002F0746" w:rsidRPr="004452DF">
        <w:t>.</w:t>
      </w:r>
    </w:p>
    <w:p w14:paraId="70CF0845" w14:textId="77777777" w:rsidR="007856EC" w:rsidRPr="004452DF" w:rsidRDefault="004D4655" w:rsidP="00747E8E">
      <w:r w:rsidRPr="004452DF">
        <w:t xml:space="preserve">Server failures can significantly </w:t>
      </w:r>
      <w:r w:rsidR="00EE1C36" w:rsidRPr="004452DF">
        <w:t>impact the availability and reliab</w:t>
      </w:r>
      <w:r w:rsidR="003C5370" w:rsidRPr="004452DF">
        <w:t>ility</w:t>
      </w:r>
      <w:r w:rsidR="002A5FD9" w:rsidRPr="004452DF">
        <w:t xml:space="preserve"> of </w:t>
      </w:r>
      <w:r w:rsidR="000D2156" w:rsidRPr="004452DF">
        <w:t xml:space="preserve">e-commerce platforms. </w:t>
      </w:r>
      <w:r w:rsidR="006A21CD" w:rsidRPr="004452DF">
        <w:t xml:space="preserve">The unavailability of e-commerce platforms due to </w:t>
      </w:r>
      <w:r w:rsidR="00117D7C" w:rsidRPr="004452DF">
        <w:t xml:space="preserve">server failures will greatly affect the business. </w:t>
      </w:r>
      <w:r w:rsidR="00CE3E35" w:rsidRPr="004452DF">
        <w:t>The business will lose revenue</w:t>
      </w:r>
      <w:r w:rsidR="00B835D2" w:rsidRPr="004452DF">
        <w:t xml:space="preserve"> because </w:t>
      </w:r>
      <w:r w:rsidR="00BE7863" w:rsidRPr="004452DF">
        <w:t xml:space="preserve">no one can access their e-commerce platform and make the purchases they wanted. </w:t>
      </w:r>
    </w:p>
    <w:p w14:paraId="517D3D8B" w14:textId="77777777" w:rsidR="002453ED" w:rsidRPr="004452DF" w:rsidRDefault="004D4655" w:rsidP="00747E8E">
      <w:r w:rsidRPr="004452DF">
        <w:t>In a system where the end goal is to efficiently distribute</w:t>
      </w:r>
      <w:r w:rsidR="00972269" w:rsidRPr="004452DF">
        <w:t xml:space="preserve"> incoming requests, and e-commerce platforms,</w:t>
      </w:r>
      <w:r w:rsidR="007C7603" w:rsidRPr="004452DF">
        <w:t xml:space="preserve"> to ensure high availability</w:t>
      </w:r>
      <w:r w:rsidR="0027482E" w:rsidRPr="004452DF">
        <w:t>, load-balancing techniques are highly utilized</w:t>
      </w:r>
      <w:r w:rsidR="007D33EB" w:rsidRPr="004452DF">
        <w:t xml:space="preserve">. Load balancing ensures there’s </w:t>
      </w:r>
      <w:r w:rsidR="00B00563" w:rsidRPr="004452DF">
        <w:t>optimum performance, maximum resource utilization</w:t>
      </w:r>
      <w:r w:rsidR="001B5021" w:rsidRPr="004452DF">
        <w:t xml:space="preserve">, and high availability. </w:t>
      </w:r>
    </w:p>
    <w:p w14:paraId="4CAEEEB6" w14:textId="77777777" w:rsidR="00730CCA" w:rsidRPr="004452DF" w:rsidRDefault="004D4655" w:rsidP="00747E8E">
      <w:r w:rsidRPr="004452DF">
        <w:lastRenderedPageBreak/>
        <w:t xml:space="preserve">A weighted round-robin algorithm </w:t>
      </w:r>
      <w:r w:rsidR="00AB4FC4" w:rsidRPr="004452DF">
        <w:t>makes sure that there’s full resource utilization.</w:t>
      </w:r>
      <w:r w:rsidR="00F13409" w:rsidRPr="004452DF">
        <w:t xml:space="preserve"> It achieves that by assigning different weights to the different servers </w:t>
      </w:r>
      <w:r w:rsidR="00635701" w:rsidRPr="004452DF">
        <w:t xml:space="preserve">based on their </w:t>
      </w:r>
      <w:r w:rsidR="00EF1C5D" w:rsidRPr="004452DF">
        <w:t>capacity and performance. The weights determine the propo</w:t>
      </w:r>
      <w:r w:rsidR="00115888" w:rsidRPr="004452DF">
        <w:t>r</w:t>
      </w:r>
      <w:r w:rsidR="00EF1C5D" w:rsidRPr="004452DF">
        <w:t>tion</w:t>
      </w:r>
      <w:r w:rsidR="00115888" w:rsidRPr="004452DF">
        <w:t xml:space="preserve"> of requests each server </w:t>
      </w:r>
      <w:r w:rsidR="00D83A80" w:rsidRPr="004452DF">
        <w:t xml:space="preserve">receives. </w:t>
      </w:r>
      <w:r w:rsidR="009208AA" w:rsidRPr="004452DF">
        <w:t xml:space="preserve">The use of a weighted round-robin </w:t>
      </w:r>
      <w:r w:rsidR="002172FD" w:rsidRPr="004452DF">
        <w:t xml:space="preserve">algorithm will guarantee resource availability, better </w:t>
      </w:r>
      <w:r w:rsidR="00B8603A" w:rsidRPr="004452DF">
        <w:t>e-commerce platform performance, and resource availability.</w:t>
      </w:r>
    </w:p>
    <w:p w14:paraId="6E08A790" w14:textId="77777777" w:rsidR="00B8603A" w:rsidRPr="00717271" w:rsidRDefault="00B8603A" w:rsidP="007856EC">
      <w:pPr>
        <w:rPr>
          <w:rFonts w:asciiTheme="majorHAnsi" w:hAnsiTheme="majorHAnsi" w:cstheme="majorHAnsi"/>
        </w:rPr>
      </w:pPr>
    </w:p>
    <w:p w14:paraId="5D112B48" w14:textId="7CA122F0" w:rsidR="00075251" w:rsidRPr="00E16C8E" w:rsidRDefault="004D4655" w:rsidP="00E16C8E">
      <w:pPr>
        <w:pStyle w:val="Heading2"/>
      </w:pPr>
      <w:bookmarkStart w:id="18" w:name="_Toc135569887"/>
      <w:bookmarkStart w:id="19" w:name="_Toc136617680"/>
      <w:bookmarkStart w:id="20" w:name="_Toc136861462"/>
      <w:r w:rsidRPr="00E16C8E">
        <w:t>Problem statement</w:t>
      </w:r>
      <w:bookmarkEnd w:id="18"/>
      <w:bookmarkEnd w:id="19"/>
      <w:bookmarkEnd w:id="20"/>
      <w:r w:rsidRPr="00E16C8E">
        <w:t xml:space="preserve"> </w:t>
      </w:r>
    </w:p>
    <w:p w14:paraId="76B65F9D" w14:textId="77777777" w:rsidR="002B1B71" w:rsidRPr="00C466C2" w:rsidRDefault="004D4655" w:rsidP="00747E8E">
      <w:pPr>
        <w:rPr>
          <w:color w:val="FF0000"/>
        </w:rPr>
      </w:pPr>
      <w:r>
        <w:t xml:space="preserve">In </w:t>
      </w:r>
      <w:r w:rsidR="00AC401A">
        <w:t>today’s</w:t>
      </w:r>
      <w:r>
        <w:t xml:space="preserve"> world, there is an increased reliance on </w:t>
      </w:r>
      <w:r w:rsidR="00B1321A">
        <w:t>web-based applications and services by b</w:t>
      </w:r>
      <w:r w:rsidR="007F2257">
        <w:t>usinesses,</w:t>
      </w:r>
      <w:r w:rsidR="00E73FDD">
        <w:t xml:space="preserve"> </w:t>
      </w:r>
      <w:r w:rsidR="007F2257">
        <w:t>organizations</w:t>
      </w:r>
      <w:r w:rsidR="00B1321A">
        <w:t>, and potential customers</w:t>
      </w:r>
      <w:r w:rsidR="007F2257">
        <w:t xml:space="preserve">. That has </w:t>
      </w:r>
      <w:r w:rsidR="004D3C2D">
        <w:t>brought about server overload as a challenge.</w:t>
      </w:r>
      <w:r w:rsidR="00173648">
        <w:t xml:space="preserve"> </w:t>
      </w:r>
      <w:r w:rsidR="00AC37DB">
        <w:t>Under high traffic load,</w:t>
      </w:r>
      <w:r w:rsidR="005A3C96">
        <w:t xml:space="preserve"> </w:t>
      </w:r>
      <w:r w:rsidR="00C251F2">
        <w:t>e-commerce platforms</w:t>
      </w:r>
      <w:r w:rsidR="00AC37DB">
        <w:t xml:space="preserve"> often struggle </w:t>
      </w:r>
      <w:r w:rsidR="00CF001F">
        <w:t xml:space="preserve">to efficiently handle incoming </w:t>
      </w:r>
      <w:r w:rsidR="00AC401A">
        <w:t>requests, leading</w:t>
      </w:r>
      <w:r w:rsidR="007F3CAE">
        <w:t xml:space="preserve"> to degraded performance, increased response</w:t>
      </w:r>
      <w:r w:rsidR="006170CB">
        <w:t xml:space="preserve"> times</w:t>
      </w:r>
      <w:r w:rsidR="00255D5D">
        <w:t xml:space="preserve">, </w:t>
      </w:r>
      <w:r w:rsidR="006170CB">
        <w:t xml:space="preserve">and even complete outages. </w:t>
      </w:r>
    </w:p>
    <w:p w14:paraId="4D7F10E8" w14:textId="77777777" w:rsidR="006D7694" w:rsidRDefault="004D4655" w:rsidP="00747E8E">
      <w:r>
        <w:t>To address the above challenge,</w:t>
      </w:r>
      <w:r w:rsidR="00EC7F16">
        <w:t xml:space="preserve"> </w:t>
      </w:r>
      <w:r>
        <w:t>this project aims to implement a load-balancing solution using a Citrix ADC load balancer that implements a weighted round-robin algorithm. WRR combines priority scheduling based on resource availability on the available 'n' servers. This will distribute incoming requests across multiple servers according to their capacity thereby improving resource utilization and reducing the probability of downtime as a result of server overloads. Additionally, the response times, availability, and scalability will be significantly improved</w:t>
      </w:r>
      <w:r w:rsidR="00A90DB5">
        <w:t>.</w:t>
      </w:r>
    </w:p>
    <w:p w14:paraId="1EB86C53" w14:textId="77777777" w:rsidR="004879DF" w:rsidRDefault="004879DF" w:rsidP="007856EC"/>
    <w:p w14:paraId="2420700A" w14:textId="4DA9D93C" w:rsidR="006E263D" w:rsidRPr="00E16C8E" w:rsidRDefault="004D4655" w:rsidP="00E16C8E">
      <w:pPr>
        <w:pStyle w:val="Heading2"/>
      </w:pPr>
      <w:bookmarkStart w:id="21" w:name="_Toc136617681"/>
      <w:bookmarkStart w:id="22" w:name="_Toc136861463"/>
      <w:r w:rsidRPr="00E16C8E">
        <w:t>Research Objectives</w:t>
      </w:r>
      <w:bookmarkEnd w:id="21"/>
      <w:bookmarkEnd w:id="22"/>
    </w:p>
    <w:p w14:paraId="0B76F8D7" w14:textId="35DBC3D0" w:rsidR="00D55B66" w:rsidRPr="00534331" w:rsidRDefault="00D023DF" w:rsidP="00E16C8E">
      <w:pPr>
        <w:pStyle w:val="Heading3"/>
      </w:pPr>
      <w:bookmarkStart w:id="23" w:name="_Toc135569888"/>
      <w:bookmarkStart w:id="24" w:name="_Toc136617682"/>
      <w:bookmarkStart w:id="25" w:name="_Toc136861464"/>
      <w:r w:rsidRPr="00534331">
        <w:t>General aim</w:t>
      </w:r>
      <w:bookmarkEnd w:id="23"/>
      <w:bookmarkEnd w:id="24"/>
      <w:bookmarkEnd w:id="25"/>
    </w:p>
    <w:p w14:paraId="6E351556" w14:textId="77777777" w:rsidR="00FF7704" w:rsidRDefault="004D4655" w:rsidP="00747E8E">
      <w:r>
        <w:t xml:space="preserve">The aim of this project is the </w:t>
      </w:r>
      <w:r w:rsidR="009B683D">
        <w:t xml:space="preserve">implementation of a load-balancing solution </w:t>
      </w:r>
      <w:r w:rsidR="00960CA7">
        <w:t xml:space="preserve">that </w:t>
      </w:r>
      <w:r w:rsidR="009B683D">
        <w:t xml:space="preserve">will </w:t>
      </w:r>
      <w:r w:rsidR="00395ED2">
        <w:t>enhance the overall performance and responsiveness of web servers</w:t>
      </w:r>
      <w:r w:rsidR="00960CA7">
        <w:t xml:space="preserve"> considering a distribute</w:t>
      </w:r>
      <w:r w:rsidR="004C25CB">
        <w:t>d e-commerce environment</w:t>
      </w:r>
      <w:r w:rsidR="00500286">
        <w:t>.</w:t>
      </w:r>
      <w:r w:rsidR="004C25CB">
        <w:t xml:space="preserve"> </w:t>
      </w:r>
      <w:r w:rsidR="00AE75F2">
        <w:t xml:space="preserve">The algorithm implemented will distribute </w:t>
      </w:r>
      <w:r w:rsidR="00D260C3">
        <w:t xml:space="preserve">incoming requests across web servers to ensure </w:t>
      </w:r>
      <w:r w:rsidR="00B31F60">
        <w:t xml:space="preserve">a weighted and </w:t>
      </w:r>
      <w:r w:rsidR="00D260C3">
        <w:t>balanced workload distribution an</w:t>
      </w:r>
      <w:r w:rsidR="00CF78EC">
        <w:t xml:space="preserve">d lead to </w:t>
      </w:r>
      <w:r w:rsidR="008413C9">
        <w:t>maximum resource utiliza</w:t>
      </w:r>
      <w:r w:rsidR="001D4CB9">
        <w:t>tion.</w:t>
      </w:r>
      <w:r w:rsidR="00FE7CB1" w:rsidRPr="00FE7CB1">
        <w:t xml:space="preserve"> </w:t>
      </w:r>
    </w:p>
    <w:p w14:paraId="05807E28" w14:textId="77777777" w:rsidR="001D4CB9" w:rsidRDefault="001D4CB9" w:rsidP="00747E8E"/>
    <w:p w14:paraId="2D746607" w14:textId="77777777" w:rsidR="001D4CB9" w:rsidRDefault="001D4CB9" w:rsidP="00747E8E"/>
    <w:p w14:paraId="657AD56F" w14:textId="72F63994" w:rsidR="001D4CB9" w:rsidRPr="00D0345A" w:rsidRDefault="009B50A5" w:rsidP="00E16C8E">
      <w:pPr>
        <w:pStyle w:val="Heading3"/>
      </w:pPr>
      <w:bookmarkStart w:id="26" w:name="_Toc135569889"/>
      <w:bookmarkStart w:id="27" w:name="_Toc136617683"/>
      <w:bookmarkStart w:id="28" w:name="_Toc136861465"/>
      <w:r w:rsidRPr="00D0345A">
        <w:t xml:space="preserve">Specific </w:t>
      </w:r>
      <w:bookmarkEnd w:id="26"/>
      <w:r w:rsidR="00CE6937" w:rsidRPr="00D0345A">
        <w:t>Objectives</w:t>
      </w:r>
      <w:bookmarkEnd w:id="27"/>
      <w:bookmarkEnd w:id="28"/>
    </w:p>
    <w:p w14:paraId="345AFAB0" w14:textId="77777777" w:rsidR="00747E8E" w:rsidRDefault="004D4655" w:rsidP="00747E8E">
      <w:pPr>
        <w:pStyle w:val="ListParagraph"/>
        <w:numPr>
          <w:ilvl w:val="0"/>
          <w:numId w:val="29"/>
        </w:numPr>
      </w:pPr>
      <w:r>
        <w:t xml:space="preserve">To investigate load balancing concepts </w:t>
      </w:r>
      <w:r w:rsidR="00F946F5">
        <w:t>on web services</w:t>
      </w:r>
    </w:p>
    <w:p w14:paraId="214FF2FA" w14:textId="77777777" w:rsidR="00747E8E" w:rsidRDefault="004D4655" w:rsidP="00747E8E">
      <w:pPr>
        <w:pStyle w:val="ListParagraph"/>
        <w:numPr>
          <w:ilvl w:val="0"/>
          <w:numId w:val="29"/>
        </w:numPr>
      </w:pPr>
      <w:r>
        <w:t xml:space="preserve">To </w:t>
      </w:r>
      <w:r w:rsidR="008B156B">
        <w:t xml:space="preserve">review </w:t>
      </w:r>
      <w:r w:rsidR="00296CB3">
        <w:t>load balancing algorithms</w:t>
      </w:r>
      <w:r w:rsidR="004209B1">
        <w:t xml:space="preserve"> that can be used on web services.</w:t>
      </w:r>
    </w:p>
    <w:p w14:paraId="13292DC6" w14:textId="77777777" w:rsidR="00747E8E" w:rsidRDefault="004D4655" w:rsidP="00747E8E">
      <w:pPr>
        <w:pStyle w:val="ListParagraph"/>
        <w:numPr>
          <w:ilvl w:val="0"/>
          <w:numId w:val="29"/>
        </w:numPr>
      </w:pPr>
      <w:r>
        <w:t>To review related</w:t>
      </w:r>
      <w:r w:rsidR="004209B1">
        <w:t xml:space="preserve"> existing</w:t>
      </w:r>
      <w:r>
        <w:t xml:space="preserve"> </w:t>
      </w:r>
      <w:r w:rsidR="004209B1">
        <w:t xml:space="preserve">works on </w:t>
      </w:r>
      <w:r w:rsidR="000C7A42">
        <w:t xml:space="preserve">load-balancing </w:t>
      </w:r>
      <w:r w:rsidR="00B53B30">
        <w:t>solutions</w:t>
      </w:r>
      <w:r w:rsidR="0047093D">
        <w:t xml:space="preserve"> </w:t>
      </w:r>
      <w:r w:rsidR="004209B1">
        <w:t>for</w:t>
      </w:r>
      <w:r w:rsidR="0047093D">
        <w:t xml:space="preserve"> web services</w:t>
      </w:r>
    </w:p>
    <w:p w14:paraId="2DCDCD50" w14:textId="77777777" w:rsidR="00296CB3" w:rsidRDefault="004D4655" w:rsidP="00747E8E">
      <w:pPr>
        <w:pStyle w:val="ListParagraph"/>
        <w:numPr>
          <w:ilvl w:val="0"/>
          <w:numId w:val="29"/>
        </w:numPr>
      </w:pPr>
      <w:r>
        <w:lastRenderedPageBreak/>
        <w:t>To configure and deploy a weighted round-robin algorithm on a Citrix ADC load balancer</w:t>
      </w:r>
    </w:p>
    <w:p w14:paraId="4B4A3B5F" w14:textId="77777777" w:rsidR="004209B1" w:rsidRDefault="004D4655" w:rsidP="00747E8E">
      <w:pPr>
        <w:pStyle w:val="ListParagraph"/>
        <w:numPr>
          <w:ilvl w:val="0"/>
          <w:numId w:val="29"/>
        </w:numPr>
      </w:pPr>
      <w:r>
        <w:t>To test</w:t>
      </w:r>
      <w:r w:rsidR="00933D67">
        <w:t xml:space="preserve"> the configured weighted round-robin load </w:t>
      </w:r>
      <w:proofErr w:type="gramStart"/>
      <w:r w:rsidR="00933D67">
        <w:t>balancing  solution</w:t>
      </w:r>
      <w:proofErr w:type="gramEnd"/>
    </w:p>
    <w:p w14:paraId="79D48606" w14:textId="77777777" w:rsidR="00196E6F" w:rsidRPr="00196E6F" w:rsidRDefault="00196E6F" w:rsidP="007856EC"/>
    <w:p w14:paraId="69267E33" w14:textId="79FDB75F" w:rsidR="009B46C7" w:rsidRPr="00E16C8E" w:rsidRDefault="004D4655" w:rsidP="00E16C8E">
      <w:pPr>
        <w:pStyle w:val="Heading2"/>
      </w:pPr>
      <w:bookmarkStart w:id="29" w:name="_Toc136617684"/>
      <w:bookmarkStart w:id="30" w:name="_Toc136861466"/>
      <w:r w:rsidRPr="00E16C8E">
        <w:t>Research questions</w:t>
      </w:r>
      <w:bookmarkStart w:id="31" w:name="_Toc135569890"/>
      <w:bookmarkEnd w:id="29"/>
      <w:bookmarkEnd w:id="30"/>
    </w:p>
    <w:p w14:paraId="04C46BA2" w14:textId="77777777" w:rsidR="009B46C7" w:rsidRDefault="004D4655" w:rsidP="004E1F95">
      <w:pPr>
        <w:pStyle w:val="ListParagraph"/>
        <w:numPr>
          <w:ilvl w:val="0"/>
          <w:numId w:val="31"/>
        </w:numPr>
      </w:pPr>
      <w:r>
        <w:t xml:space="preserve">What </w:t>
      </w:r>
      <w:proofErr w:type="gramStart"/>
      <w:r>
        <w:t>are</w:t>
      </w:r>
      <w:proofErr w:type="gramEnd"/>
      <w:r>
        <w:t xml:space="preserve"> the load-balancing concepts used in web services and how do they impact performance?</w:t>
      </w:r>
    </w:p>
    <w:p w14:paraId="7E61D80D" w14:textId="77777777" w:rsidR="004E1F95" w:rsidRDefault="004D4655" w:rsidP="004E1F95">
      <w:pPr>
        <w:pStyle w:val="ListParagraph"/>
        <w:numPr>
          <w:ilvl w:val="0"/>
          <w:numId w:val="31"/>
        </w:numPr>
      </w:pPr>
      <w:r>
        <w:t xml:space="preserve">What </w:t>
      </w:r>
      <w:proofErr w:type="gramStart"/>
      <w:r>
        <w:t>are</w:t>
      </w:r>
      <w:proofErr w:type="gramEnd"/>
      <w:r>
        <w:t xml:space="preserve"> the different load-balancing algorithms available for web services and how do they compare in terms of effectiveness?</w:t>
      </w:r>
    </w:p>
    <w:p w14:paraId="0AAA5F64" w14:textId="77777777" w:rsidR="004E1F95" w:rsidRDefault="004D4655" w:rsidP="004E1F95">
      <w:pPr>
        <w:pStyle w:val="ListParagraph"/>
        <w:numPr>
          <w:ilvl w:val="0"/>
          <w:numId w:val="31"/>
        </w:numPr>
      </w:pPr>
      <w:r>
        <w:t>What are the existing works and research studies on load-balancing solutions for web services, and what are their findings and recommendations?</w:t>
      </w:r>
    </w:p>
    <w:p w14:paraId="451A2BC3" w14:textId="77777777" w:rsidR="004E1F95" w:rsidRPr="009B46C7" w:rsidRDefault="004D4655" w:rsidP="004E1F95">
      <w:pPr>
        <w:pStyle w:val="ListParagraph"/>
        <w:numPr>
          <w:ilvl w:val="0"/>
          <w:numId w:val="31"/>
        </w:numPr>
      </w:pPr>
      <w:r>
        <w:t>How can a weighted round-robin algorithm be configured and deployed on a Citrix ADC load balancer for optimizing load distribution in web services?</w:t>
      </w:r>
    </w:p>
    <w:p w14:paraId="180DA6AB" w14:textId="77777777" w:rsidR="009B46C7" w:rsidRDefault="009B46C7" w:rsidP="004E1F95">
      <w:pPr>
        <w:pStyle w:val="Heading2"/>
        <w:numPr>
          <w:ilvl w:val="0"/>
          <w:numId w:val="0"/>
        </w:numPr>
      </w:pPr>
    </w:p>
    <w:p w14:paraId="5EBFA4E4" w14:textId="3C571BC5" w:rsidR="00DE49A9" w:rsidRPr="00E16C8E" w:rsidRDefault="004D4655" w:rsidP="00E16C8E">
      <w:pPr>
        <w:pStyle w:val="Heading2"/>
      </w:pPr>
      <w:bookmarkStart w:id="32" w:name="_Toc136617685"/>
      <w:bookmarkStart w:id="33" w:name="_Toc136861467"/>
      <w:r w:rsidRPr="00E16C8E">
        <w:t>Justification</w:t>
      </w:r>
      <w:bookmarkEnd w:id="31"/>
      <w:bookmarkEnd w:id="32"/>
      <w:bookmarkEnd w:id="33"/>
    </w:p>
    <w:p w14:paraId="7925B68F" w14:textId="77777777" w:rsidR="0003077C" w:rsidRDefault="004D4655" w:rsidP="00747E8E">
      <w:r w:rsidRPr="00CE3053">
        <w:t xml:space="preserve">The demand for </w:t>
      </w:r>
      <w:r w:rsidR="00DA6400" w:rsidRPr="00CE3053">
        <w:t>web-based services continues to grow day by day as m</w:t>
      </w:r>
      <w:r w:rsidR="00D05B75" w:rsidRPr="00CE3053">
        <w:t>any</w:t>
      </w:r>
      <w:r w:rsidR="00DA6400" w:rsidRPr="00CE3053">
        <w:t xml:space="preserve"> organizations and businesses are moving to provide their services on the web.</w:t>
      </w:r>
      <w:r w:rsidR="000055A8">
        <w:t xml:space="preserve"> </w:t>
      </w:r>
      <w:r w:rsidR="00686B7F" w:rsidRPr="00CE3053">
        <w:t xml:space="preserve">Server overload characterized by high traffic and resource-intensive </w:t>
      </w:r>
      <w:r w:rsidR="00B26407" w:rsidRPr="00CE3053">
        <w:t>requests poses a significant challenge for organizations seeking to deliver</w:t>
      </w:r>
      <w:r w:rsidR="00B030F8" w:rsidRPr="00CE3053">
        <w:t xml:space="preserve"> good customer service.</w:t>
      </w:r>
      <w:r w:rsidR="006A17CD">
        <w:t xml:space="preserve"> </w:t>
      </w:r>
      <w:r w:rsidR="00B030F8" w:rsidRPr="00CE3053">
        <w:t>To address this issue</w:t>
      </w:r>
      <w:r w:rsidR="00A84089" w:rsidRPr="00CE3053">
        <w:t>,</w:t>
      </w:r>
      <w:r w:rsidR="006A17CD">
        <w:t xml:space="preserve"> </w:t>
      </w:r>
      <w:r w:rsidR="00A84089" w:rsidRPr="00CE3053">
        <w:t xml:space="preserve">implementing a load balancer becomes crucial. </w:t>
      </w:r>
    </w:p>
    <w:p w14:paraId="36D99631" w14:textId="77777777" w:rsidR="00A84089" w:rsidRPr="00CE3053" w:rsidRDefault="004D4655" w:rsidP="00747E8E">
      <w:r w:rsidRPr="00CE3053">
        <w:rPr>
          <w:kern w:val="0"/>
          <w14:ligatures w14:val="none"/>
        </w:rPr>
        <w:t xml:space="preserve">The implementation of a </w:t>
      </w:r>
      <w:proofErr w:type="spellStart"/>
      <w:r w:rsidRPr="00CE3053">
        <w:rPr>
          <w:kern w:val="0"/>
          <w14:ligatures w14:val="none"/>
        </w:rPr>
        <w:t>citrix</w:t>
      </w:r>
      <w:proofErr w:type="spellEnd"/>
      <w:r w:rsidRPr="00CE3053">
        <w:rPr>
          <w:kern w:val="0"/>
          <w14:ligatures w14:val="none"/>
        </w:rPr>
        <w:t xml:space="preserve"> </w:t>
      </w:r>
      <w:proofErr w:type="spellStart"/>
      <w:r w:rsidRPr="00CE3053">
        <w:rPr>
          <w:kern w:val="0"/>
          <w14:ligatures w14:val="none"/>
        </w:rPr>
        <w:t>adc</w:t>
      </w:r>
      <w:proofErr w:type="spellEnd"/>
      <w:r w:rsidRPr="00CE3053">
        <w:rPr>
          <w:kern w:val="0"/>
          <w14:ligatures w14:val="none"/>
        </w:rPr>
        <w:t xml:space="preserve"> load balancer with the weighted round-robin algorithm will </w:t>
      </w:r>
      <w:r w:rsidR="008630D5">
        <w:rPr>
          <w:kern w:val="0"/>
          <w14:ligatures w14:val="none"/>
        </w:rPr>
        <w:t>increase</w:t>
      </w:r>
      <w:r w:rsidRPr="00CE3053">
        <w:rPr>
          <w:kern w:val="0"/>
          <w14:ligatures w14:val="none"/>
        </w:rPr>
        <w:t xml:space="preserve"> redundancy and make sure that web services are highly available. By intelligently</w:t>
      </w:r>
      <w:r w:rsidR="007304E8" w:rsidRPr="00CE3053">
        <w:rPr>
          <w:kern w:val="0"/>
          <w14:ligatures w14:val="none"/>
        </w:rPr>
        <w:t xml:space="preserve"> distributing </w:t>
      </w:r>
      <w:r w:rsidR="003E4990" w:rsidRPr="00CE3053">
        <w:rPr>
          <w:kern w:val="0"/>
          <w14:ligatures w14:val="none"/>
        </w:rPr>
        <w:t>requests, the</w:t>
      </w:r>
      <w:r w:rsidR="007304E8" w:rsidRPr="00CE3053">
        <w:rPr>
          <w:kern w:val="0"/>
          <w14:ligatures w14:val="none"/>
        </w:rPr>
        <w:t xml:space="preserve"> load balancer ensures that if one server fails</w:t>
      </w:r>
      <w:r w:rsidR="00991EEB" w:rsidRPr="00CE3053">
        <w:rPr>
          <w:kern w:val="0"/>
          <w14:ligatures w14:val="none"/>
        </w:rPr>
        <w:t xml:space="preserve">, the work is seamlessly shifted to the other </w:t>
      </w:r>
      <w:r w:rsidR="00736606" w:rsidRPr="00CE3053">
        <w:rPr>
          <w:kern w:val="0"/>
          <w14:ligatures w14:val="none"/>
        </w:rPr>
        <w:t>functioning servers</w:t>
      </w:r>
      <w:r w:rsidR="00F30511" w:rsidRPr="00CE3053">
        <w:t xml:space="preserve">. </w:t>
      </w:r>
      <w:r w:rsidR="00291704" w:rsidRPr="00CE3053">
        <w:t xml:space="preserve">In this project, the </w:t>
      </w:r>
      <w:r w:rsidR="009C59D9" w:rsidRPr="00CE3053">
        <w:t xml:space="preserve">load balancer will be fully aware of the load on the servers and the remaining capacity so </w:t>
      </w:r>
      <w:r w:rsidR="0093503E" w:rsidRPr="00CE3053">
        <w:t xml:space="preserve">that it can make decisions to allocate the </w:t>
      </w:r>
      <w:r w:rsidR="008F2B37" w:rsidRPr="00CE3053">
        <w:t>load efficiently</w:t>
      </w:r>
      <w:r w:rsidR="00096FCE" w:rsidRPr="00CE3053">
        <w:fldChar w:fldCharType="begin"/>
      </w:r>
      <w:r w:rsidR="001C3FC4" w:rsidRPr="00CE3053">
        <w:instrText xml:space="preserve"> ADDIN ZOTERO_ITEM CSL_CITATION {"citationID":"uesiJSv4","properties":{"formattedCitation":"(Mohammed et al., 2018)","plainCitation":"(Mohammed et al., 2018)","noteIndex":0},"citationItems":[{"id":11,"uris":["http://zotero.org/users/local/SJ3LNGqn/items/2K2FSSU9"],"itemData":{"id":11,"type":"paper-conference","container-title":"2018 10th International Conference on Electronics, Computers and Artificial Intelligence (ECAI)","DOI":"10.1109/ECAI.2018.8679043","page":"1-4","title":"A Focal load balancer based algorithm for task assignment in cloud environment","author":[{"family":"Mohammed","given":"Mostafa Abdulghfoor"},{"family":"Hasan","given":"Raed Abdulkareem"},{"family":"Ahmed","given":"Munef Abdullah"},{"family":"Tapus","given":"Nicolae"},{"family":"Shanan","given":"Marwan Ali"},{"family":"Khaleel","given":"Mohammad Khamees"},{"family":"Ali","given":"Ahmed.H."}],"issued":{"date-parts":[["2018"]]}}}],"schema":"https://github.com/citation-style-language/schema/raw/master/csl-citation.json"} </w:instrText>
      </w:r>
      <w:r w:rsidR="00096FCE" w:rsidRPr="00CE3053">
        <w:fldChar w:fldCharType="separate"/>
      </w:r>
      <w:r w:rsidR="00153EC6">
        <w:rPr>
          <w:noProof/>
        </w:rPr>
        <w:t>(Mohammed et al., 2018)</w:t>
      </w:r>
      <w:r w:rsidR="00096FCE" w:rsidRPr="00CE3053">
        <w:fldChar w:fldCharType="end"/>
      </w:r>
      <w:r w:rsidR="002F7743" w:rsidRPr="00CE3053">
        <w:t>.</w:t>
      </w:r>
    </w:p>
    <w:p w14:paraId="5463B496" w14:textId="77777777" w:rsidR="002F7743" w:rsidRPr="00CE3053" w:rsidRDefault="004D4655" w:rsidP="00747E8E">
      <w:r w:rsidRPr="00CE3053">
        <w:t xml:space="preserve">This project's outcome will greatly improve </w:t>
      </w:r>
      <w:r w:rsidR="005F5702" w:rsidRPr="00CE3053">
        <w:t xml:space="preserve">the performance of </w:t>
      </w:r>
      <w:r w:rsidR="00B565F3" w:rsidRPr="00CE3053">
        <w:t>the web serv</w:t>
      </w:r>
      <w:r w:rsidR="00C32DE7" w:rsidRPr="00CE3053">
        <w:t>ices</w:t>
      </w:r>
      <w:r w:rsidR="005F5702" w:rsidRPr="00CE3053">
        <w:t>.</w:t>
      </w:r>
      <w:r w:rsidR="004E1F95" w:rsidRPr="00CE3053">
        <w:t xml:space="preserve"> </w:t>
      </w:r>
      <w:r w:rsidR="00AA1F4B" w:rsidRPr="00CE3053">
        <w:fldChar w:fldCharType="begin"/>
      </w:r>
      <w:r w:rsidR="00D866E4">
        <w:instrText xml:space="preserve"> ADDIN ZOTERO_ITEM CSL_CITATION {"citationID":"4GG9M7rB","properties":{"formattedCitation":"(Sadia et al., 2017)","plainCitation":"(Sadia et al., 2017)","dontUpdate":true,"noteIndex":0},"citationItems":[{"id":13,"uris":["http://zotero.org/users/local/SJ3LNGqn/items/GVGHA2YE"],"itemData":{"id":13,"type":"paper-conference","container-title":"2017 4th International Conference on Advances in Electrical Engineering (ICAEE)","DOI":"10.1109/ICAEE.2017.8255349","page":"176-180","title":"A priority based dynamic resource mapping algorithm for load balancing in cloud","author":[{"family":"Sadia","given":"Farzana"},{"family":"Jahan","given":"Nusrat"},{"family":"Rawshan","given":"Lamisha"},{"family":"Jeba","given":"Madina Tul"},{"family":"Bhuiyan","given":"Touhid"}],"issued":{"date-parts":[["2017"]]}}}],"schema":"https://github.com/citation-style-language/schema/raw/master/csl-citation.json"} </w:instrText>
      </w:r>
      <w:r w:rsidR="00AA1F4B" w:rsidRPr="00CE3053">
        <w:fldChar w:fldCharType="separate"/>
      </w:r>
      <w:r w:rsidR="004E1F95">
        <w:rPr>
          <w:noProof/>
        </w:rPr>
        <w:t xml:space="preserve">As </w:t>
      </w:r>
      <w:r w:rsidR="001C3FC4" w:rsidRPr="00CE3053">
        <w:rPr>
          <w:noProof/>
        </w:rPr>
        <w:t>Sadia et al.,</w:t>
      </w:r>
      <w:r w:rsidR="004E1F95">
        <w:rPr>
          <w:noProof/>
        </w:rPr>
        <w:t>(</w:t>
      </w:r>
      <w:r w:rsidR="001C3FC4" w:rsidRPr="00CE3053">
        <w:rPr>
          <w:noProof/>
        </w:rPr>
        <w:t xml:space="preserve"> 2017)</w:t>
      </w:r>
      <w:r w:rsidR="00AA1F4B" w:rsidRPr="00CE3053">
        <w:fldChar w:fldCharType="end"/>
      </w:r>
      <w:r w:rsidR="004E1F95">
        <w:t xml:space="preserve"> discussed </w:t>
      </w:r>
      <w:r w:rsidR="004E1F95" w:rsidRPr="00CE3053">
        <w:t>weighted round-robin intelligently assigns weights to server resources based on their capabilities allowing more powerful servers to handle a larger share of the load.</w:t>
      </w:r>
    </w:p>
    <w:p w14:paraId="1013AFB8" w14:textId="77777777" w:rsidR="00255109" w:rsidRPr="002E6A2D" w:rsidRDefault="00255109" w:rsidP="00747E8E"/>
    <w:p w14:paraId="5E48D56C" w14:textId="2ECC0386" w:rsidR="0070217A" w:rsidRPr="00E16C8E" w:rsidRDefault="004D4655" w:rsidP="00E16C8E">
      <w:pPr>
        <w:pStyle w:val="Heading2"/>
      </w:pPr>
      <w:bookmarkStart w:id="34" w:name="_Toc135569891"/>
      <w:bookmarkStart w:id="35" w:name="_Toc136617686"/>
      <w:bookmarkStart w:id="36" w:name="_Toc136861468"/>
      <w:r w:rsidRPr="00E16C8E">
        <w:lastRenderedPageBreak/>
        <w:t>Scope</w:t>
      </w:r>
      <w:bookmarkEnd w:id="34"/>
      <w:bookmarkEnd w:id="35"/>
      <w:bookmarkEnd w:id="36"/>
    </w:p>
    <w:p w14:paraId="2B307730" w14:textId="77777777" w:rsidR="007143D8" w:rsidRDefault="004D4655" w:rsidP="00747E8E">
      <w:r>
        <w:t>This project will apply the Weighted Round Robin algorithm for load b</w:t>
      </w:r>
      <w:r w:rsidR="0018444E">
        <w:t>a</w:t>
      </w:r>
      <w:r>
        <w:t xml:space="preserve">lancing on an ADC load balancer. This is because distributed web servers have different capabilities and thus could handle a varied number of </w:t>
      </w:r>
      <w:r w:rsidR="004E2003">
        <w:t xml:space="preserve">web </w:t>
      </w:r>
      <w:r>
        <w:t xml:space="preserve">requests per unit of time. The testbed will be a </w:t>
      </w:r>
      <w:r w:rsidR="004E2003">
        <w:t>virtualized</w:t>
      </w:r>
      <w:r>
        <w:t xml:space="preserve"> setup that </w:t>
      </w:r>
      <w:r w:rsidR="004E2003">
        <w:t>mimics</w:t>
      </w:r>
      <w:r>
        <w:t xml:space="preserve"> a we</w:t>
      </w:r>
      <w:r w:rsidR="00B60B77">
        <w:t>b</w:t>
      </w:r>
      <w:r>
        <w:t xml:space="preserve"> server environment</w:t>
      </w:r>
      <w:r w:rsidR="0018444E">
        <w:t>.</w:t>
      </w:r>
      <w:r w:rsidR="004E2003">
        <w:t xml:space="preserve"> </w:t>
      </w:r>
    </w:p>
    <w:p w14:paraId="7D5935F0" w14:textId="77777777" w:rsidR="00494984" w:rsidRDefault="00494984" w:rsidP="0099472D"/>
    <w:p w14:paraId="62773FA8" w14:textId="4AA7B3D8" w:rsidR="00494984" w:rsidRPr="00E16C8E" w:rsidRDefault="004D4655" w:rsidP="00E16C8E">
      <w:pPr>
        <w:pStyle w:val="Heading2"/>
      </w:pPr>
      <w:bookmarkStart w:id="37" w:name="_Toc135569892"/>
      <w:bookmarkStart w:id="38" w:name="_Toc136617687"/>
      <w:bookmarkStart w:id="39" w:name="_Toc136861469"/>
      <w:r w:rsidRPr="00E16C8E">
        <w:t xml:space="preserve">Limitations and </w:t>
      </w:r>
      <w:r w:rsidR="007A3C98" w:rsidRPr="00E16C8E">
        <w:t>D</w:t>
      </w:r>
      <w:r w:rsidRPr="00E16C8E">
        <w:t>elimitations</w:t>
      </w:r>
      <w:bookmarkEnd w:id="37"/>
      <w:bookmarkEnd w:id="38"/>
      <w:bookmarkEnd w:id="39"/>
    </w:p>
    <w:p w14:paraId="13D1F975" w14:textId="77777777" w:rsidR="00494984" w:rsidRDefault="004D4655" w:rsidP="00096E6E">
      <w:r w:rsidRPr="00747E8E">
        <w:t xml:space="preserve">As the implementation of this load-balancing solution was being implemented, there came a few </w:t>
      </w:r>
      <w:r w:rsidR="00042ACD" w:rsidRPr="00747E8E">
        <w:t>problems that the researcher faced</w:t>
      </w:r>
      <w:r w:rsidR="00042ACD">
        <w:t>.</w:t>
      </w:r>
    </w:p>
    <w:p w14:paraId="795BC6C8" w14:textId="77777777" w:rsidR="00747E8E" w:rsidRDefault="004D4655" w:rsidP="00747E8E">
      <w:pPr>
        <w:pStyle w:val="ListParagraph"/>
        <w:numPr>
          <w:ilvl w:val="0"/>
          <w:numId w:val="30"/>
        </w:numPr>
      </w:pPr>
      <w:r>
        <w:t>Virtual</w:t>
      </w:r>
      <w:r w:rsidR="000A4DBE">
        <w:t xml:space="preserve"> environment</w:t>
      </w:r>
      <w:r>
        <w:t xml:space="preserve"> constraints</w:t>
      </w:r>
      <w:r w:rsidR="000A4DBE">
        <w:t>-</w:t>
      </w:r>
      <w:r w:rsidR="002D3F12">
        <w:t xml:space="preserve"> </w:t>
      </w:r>
      <w:r w:rsidR="001F786E">
        <w:t>the project will be limited to available memory and storage.</w:t>
      </w:r>
    </w:p>
    <w:p w14:paraId="50E5D939" w14:textId="77777777" w:rsidR="00747E8E" w:rsidRDefault="004D4655" w:rsidP="00747E8E">
      <w:pPr>
        <w:pStyle w:val="ListParagraph"/>
        <w:numPr>
          <w:ilvl w:val="0"/>
          <w:numId w:val="30"/>
        </w:numPr>
      </w:pPr>
      <w:r>
        <w:t>The capability of devices</w:t>
      </w:r>
      <w:r w:rsidR="000A4DBE">
        <w:t xml:space="preserve">- </w:t>
      </w:r>
      <w:r w:rsidR="00A417B4">
        <w:t>the project is limited</w:t>
      </w:r>
      <w:r w:rsidR="000A4DBE">
        <w:t xml:space="preserve"> to the capabilities of the hypervisor</w:t>
      </w:r>
      <w:r w:rsidR="001F786E">
        <w:t>.</w:t>
      </w:r>
      <w:r>
        <w:t xml:space="preserve"> </w:t>
      </w:r>
      <w:r w:rsidR="007A5F26">
        <w:t xml:space="preserve"> </w:t>
      </w:r>
    </w:p>
    <w:p w14:paraId="1CCB2F35" w14:textId="77777777" w:rsidR="003A600F" w:rsidRDefault="004D4655" w:rsidP="00747E8E">
      <w:pPr>
        <w:pStyle w:val="ListParagraph"/>
        <w:numPr>
          <w:ilvl w:val="0"/>
          <w:numId w:val="30"/>
        </w:numPr>
      </w:pPr>
      <w:r>
        <w:t xml:space="preserve">The version </w:t>
      </w:r>
      <w:proofErr w:type="gramStart"/>
      <w:r>
        <w:t xml:space="preserve">of </w:t>
      </w:r>
      <w:r w:rsidR="002D3F12">
        <w:t xml:space="preserve"> Citrix</w:t>
      </w:r>
      <w:proofErr w:type="gramEnd"/>
      <w:r w:rsidR="002D3F12">
        <w:t xml:space="preserve"> ADC </w:t>
      </w:r>
      <w:r w:rsidR="00DD126C">
        <w:t>server</w:t>
      </w:r>
      <w:r w:rsidR="00A417B4">
        <w:t xml:space="preserve"> </w:t>
      </w:r>
      <w:r w:rsidR="002D3F12">
        <w:t xml:space="preserve">and the supported </w:t>
      </w:r>
      <w:r w:rsidR="001F786E">
        <w:t>capabilities.</w:t>
      </w:r>
    </w:p>
    <w:p w14:paraId="584C05C8" w14:textId="77777777" w:rsidR="00077A7D" w:rsidRDefault="00077A7D" w:rsidP="00B85043">
      <w:pPr>
        <w:pStyle w:val="Heading1"/>
        <w:numPr>
          <w:ilvl w:val="0"/>
          <w:numId w:val="0"/>
        </w:numPr>
        <w:sectPr w:rsidR="00077A7D" w:rsidSect="00F3405B">
          <w:pgSz w:w="12240" w:h="15840"/>
          <w:pgMar w:top="1440" w:right="1440" w:bottom="1440" w:left="1440" w:header="720" w:footer="720" w:gutter="0"/>
          <w:pgNumType w:start="1"/>
          <w:cols w:space="720"/>
          <w:docGrid w:linePitch="360"/>
        </w:sectPr>
      </w:pPr>
    </w:p>
    <w:p w14:paraId="06996A04" w14:textId="5CFDDEBE" w:rsidR="00D464CD" w:rsidRPr="00E16C8E" w:rsidRDefault="004D4655" w:rsidP="00B85043">
      <w:pPr>
        <w:pStyle w:val="Heading1"/>
      </w:pPr>
      <w:bookmarkStart w:id="40" w:name="_Toc136617688"/>
      <w:bookmarkStart w:id="41" w:name="_Toc136861470"/>
      <w:r w:rsidRPr="00E16C8E">
        <w:lastRenderedPageBreak/>
        <w:t>Literature Review</w:t>
      </w:r>
      <w:bookmarkEnd w:id="40"/>
      <w:bookmarkEnd w:id="41"/>
    </w:p>
    <w:p w14:paraId="4684C5F0" w14:textId="14A56EF9" w:rsidR="00A92920" w:rsidRPr="00B85043" w:rsidRDefault="004D4655" w:rsidP="00B85043">
      <w:pPr>
        <w:pStyle w:val="Heading2"/>
      </w:pPr>
      <w:bookmarkStart w:id="42" w:name="_Toc136617689"/>
      <w:bookmarkStart w:id="43" w:name="_Toc136861471"/>
      <w:r w:rsidRPr="00B85043">
        <w:t>Introduction</w:t>
      </w:r>
      <w:bookmarkEnd w:id="42"/>
      <w:bookmarkEnd w:id="43"/>
    </w:p>
    <w:p w14:paraId="6EAA61A6" w14:textId="77777777" w:rsidR="00D866E4" w:rsidRDefault="004D4655" w:rsidP="00D866E4">
      <w:r>
        <w:t>This chapter aims to provide a comprehensive overview of load-balancing concepts in web services, exploring underlying principles, review of load-balancing algorithms that are commonly used in web services, and challenges associated with load balancing.</w:t>
      </w:r>
    </w:p>
    <w:p w14:paraId="197118DD" w14:textId="77777777" w:rsidR="00D866E4" w:rsidRDefault="00D866E4" w:rsidP="00DB0351">
      <w:pPr>
        <w:pStyle w:val="Heading2"/>
        <w:numPr>
          <w:ilvl w:val="0"/>
          <w:numId w:val="0"/>
        </w:numPr>
        <w:ind w:left="576" w:hanging="576"/>
      </w:pPr>
    </w:p>
    <w:p w14:paraId="22D39DFE" w14:textId="243BBC8E" w:rsidR="007C09D0" w:rsidRPr="00B85043" w:rsidRDefault="004D4655" w:rsidP="00B85043">
      <w:pPr>
        <w:pStyle w:val="Heading2"/>
      </w:pPr>
      <w:bookmarkStart w:id="44" w:name="_Toc136617690"/>
      <w:bookmarkStart w:id="45" w:name="_Toc136861472"/>
      <w:r w:rsidRPr="00B85043">
        <w:t>Web Services</w:t>
      </w:r>
      <w:r w:rsidR="003453DB" w:rsidRPr="00B85043">
        <w:t xml:space="preserve"> and Web Requests</w:t>
      </w:r>
      <w:bookmarkEnd w:id="44"/>
      <w:bookmarkEnd w:id="45"/>
    </w:p>
    <w:p w14:paraId="2B60EC98" w14:textId="77777777" w:rsidR="007C09D0" w:rsidRDefault="004D4655" w:rsidP="007C09D0">
      <w:r>
        <w:t>In the current day, businesses providing web services have multiple solutions to try to control traffic. Different businesses have different requirements and choose different techniques and tools based on their needs and budget. There is a wide range of options that a business can choose to try to solve the same problem this project is solving, server overload. Traffic shaping can be used. It involves restricting network traffic based on predefined policies. It allows businesses to control the flow of data and prioritize certain types of traffic over others</w:t>
      </w:r>
      <w:r w:rsidR="00D866E4">
        <w:t>(</w:t>
      </w:r>
      <w:r w:rsidR="00D866E4">
        <w:fldChar w:fldCharType="begin"/>
      </w:r>
      <w:r w:rsidR="00153EC6">
        <w:instrText xml:space="preserve"> ADDIN ZOTERO_ITEM CSL_CITATION {"citationID":"Q2ICVTkn","properties":{"formattedCitation":"(Xiao et al., 2017)","plainCitation":"(Xiao et al., 2017)","noteIndex":0},"citationItems":[{"id":20,"uris":["http://zotero.org/users/local/SJ3LNGqn/items/JT75Z2FI"],"itemData":{"id":20,"type":"paper-conference","container-title":"2017 3rd IEEE International Conference on Computer and Communications (ICCC)","DOI":"10.1109/CompComm.2017.8322602","page":"531-535","title":"An Openflow Based Dynamic Traffic Scheduling Strategy for Load Balancing","author":[{"family":"Xiao","given":"Guo"},{"family":"Wenjun","given":"Wu"},{"family":"Jiaming","given":"Zhao"},{"family":"Chao","given":"Fang"},{"family":"Yanhua","given":"Zhang"}],"issued":{"date-parts":[["2017"]]}}}],"schema":"https://github.com/citation-style-language/schema/raw/master/csl-citation.json"} </w:instrText>
      </w:r>
      <w:r w:rsidR="00D866E4">
        <w:fldChar w:fldCharType="separate"/>
      </w:r>
      <w:r w:rsidR="00153EC6">
        <w:rPr>
          <w:noProof/>
        </w:rPr>
        <w:t>(Xiao et al., 2017)</w:t>
      </w:r>
      <w:r w:rsidR="00D866E4">
        <w:fldChar w:fldCharType="end"/>
      </w:r>
      <w:r w:rsidR="00D866E4">
        <w:t>)</w:t>
      </w:r>
      <w:r>
        <w:t xml:space="preserve">. A more common one is using reverse proxies. The reverse proxy acts as an intermediary between client devices and web servers. The proxy receives requests on behalf of servers, does load balancing, and forwards the requests to the appropriate servers. There are also web application firewalls that protect web servers. It monitors HTTP traffic and blocks malicious traffic. For this project load balancing was picked because it provides more of what was necessary. A load balancer can perform traffic distribution, load monitoring, server health checks, session </w:t>
      </w:r>
      <w:proofErr w:type="spellStart"/>
      <w:proofErr w:type="gramStart"/>
      <w:r>
        <w:t>persistence,content</w:t>
      </w:r>
      <w:proofErr w:type="spellEnd"/>
      <w:proofErr w:type="gramEnd"/>
      <w:r>
        <w:t>-based routing, graphic load balancing, scalability, and security features.</w:t>
      </w:r>
    </w:p>
    <w:p w14:paraId="40615C75" w14:textId="77777777" w:rsidR="007C09D0" w:rsidRDefault="007C09D0" w:rsidP="00895FF6">
      <w:pPr>
        <w:pStyle w:val="Heading2"/>
        <w:numPr>
          <w:ilvl w:val="0"/>
          <w:numId w:val="0"/>
        </w:numPr>
        <w:ind w:left="576"/>
      </w:pPr>
    </w:p>
    <w:p w14:paraId="7224DB27" w14:textId="77777777" w:rsidR="002B112E" w:rsidRPr="00B85043" w:rsidRDefault="004D4655" w:rsidP="00B85043">
      <w:pPr>
        <w:pStyle w:val="Heading2"/>
      </w:pPr>
      <w:bookmarkStart w:id="46" w:name="_Toc136617691"/>
      <w:bookmarkStart w:id="47" w:name="_Toc136861473"/>
      <w:r w:rsidRPr="00B85043">
        <w:t>Load Balancing in Web Services</w:t>
      </w:r>
      <w:bookmarkEnd w:id="46"/>
      <w:bookmarkEnd w:id="47"/>
      <w:r w:rsidRPr="00B85043">
        <w:t xml:space="preserve"> </w:t>
      </w:r>
    </w:p>
    <w:p w14:paraId="0AF86188" w14:textId="77777777" w:rsidR="00FB5CAA" w:rsidRDefault="004D4655" w:rsidP="00747E8E">
      <w:r>
        <w:t xml:space="preserve">In web services, load balancing is </w:t>
      </w:r>
      <w:r w:rsidR="00144B87">
        <w:t>vital</w:t>
      </w:r>
      <w:r>
        <w:t xml:space="preserve"> </w:t>
      </w:r>
      <w:r w:rsidR="00144B87">
        <w:t>to improving turnaround times and user experience</w:t>
      </w:r>
      <w:r>
        <w:t>.</w:t>
      </w:r>
      <w:r w:rsidR="002B112E">
        <w:t xml:space="preserve"> </w:t>
      </w:r>
      <w:r w:rsidR="00870CF0">
        <w:t xml:space="preserve">There are different </w:t>
      </w:r>
      <w:r w:rsidR="00A608A4">
        <w:t xml:space="preserve">types of load balancers based on the traffic it routes. Application load balancers </w:t>
      </w:r>
      <w:r w:rsidR="00AB169D">
        <w:t>route HTTP/HTTPS traffic</w:t>
      </w:r>
      <w:r w:rsidR="00A608A4">
        <w:t xml:space="preserve"> and network load balancer </w:t>
      </w:r>
      <w:r w:rsidR="00CA11BB">
        <w:t xml:space="preserve">route traffic to a healthy </w:t>
      </w:r>
      <w:r w:rsidR="00BA64CA">
        <w:t>resource.</w:t>
      </w:r>
      <w:r w:rsidR="0022528B">
        <w:t xml:space="preserve"> </w:t>
      </w:r>
      <w:r w:rsidR="00E77B4E">
        <w:t>In trying to curb server overload,</w:t>
      </w:r>
      <w:r w:rsidR="0083692F">
        <w:t xml:space="preserve"> </w:t>
      </w:r>
      <w:r w:rsidR="0052231E">
        <w:t xml:space="preserve">there has been a lot of development in </w:t>
      </w:r>
      <w:r w:rsidR="004B6D0E">
        <w:t>introducing</w:t>
      </w:r>
      <w:r w:rsidR="0052231E">
        <w:t xml:space="preserve"> </w:t>
      </w:r>
      <w:r w:rsidR="00931070">
        <w:t xml:space="preserve">or furthering the already existing </w:t>
      </w:r>
      <w:r w:rsidR="004E5BF9">
        <w:t>load balancing theories</w:t>
      </w:r>
      <w:r w:rsidR="00DB0351">
        <w:t>.</w:t>
      </w:r>
      <w:r>
        <w:rPr>
          <w:rFonts w:ascii="AppleSystemUIFont" w:hAnsi="AppleSystemUIFont" w:cs="AppleSystemUIFont"/>
          <w:kern w:val="0"/>
          <w:sz w:val="26"/>
          <w:szCs w:val="26"/>
        </w:rPr>
        <w:t xml:space="preserve"> </w:t>
      </w:r>
      <w:r w:rsidRPr="00FB5CAA">
        <w:rPr>
          <w:rFonts w:cs="Times New Roman"/>
          <w:kern w:val="0"/>
        </w:rPr>
        <w:t>In case of a server failure, an efficient load-balanced system can automatically redirect traffic to healthy servers, minimizing downtime and ensuring continuous service availability</w:t>
      </w:r>
      <w:r w:rsidR="0083692F">
        <w:t>.</w:t>
      </w:r>
      <w:r>
        <w:t xml:space="preserve"> </w:t>
      </w:r>
    </w:p>
    <w:p w14:paraId="75C24358" w14:textId="77777777" w:rsidR="0083692F" w:rsidRDefault="004D4655" w:rsidP="00747E8E">
      <w:pPr>
        <w:rPr>
          <w:rFonts w:cs="Times New Roman"/>
          <w:kern w:val="0"/>
        </w:rPr>
      </w:pPr>
      <w:r>
        <w:lastRenderedPageBreak/>
        <w:t xml:space="preserve"> Load balancing distributes incoming traffic across multiple servers, creating redundancy and reducing reliance on a single server. </w:t>
      </w:r>
      <w:r w:rsidRPr="0083692F">
        <w:rPr>
          <w:rFonts w:cs="Times New Roman"/>
        </w:rPr>
        <w:t>Load balancing enhances fault tolerance by detecting server failures and automatically redirecting traffic to healthy servers.</w:t>
      </w:r>
      <w:r w:rsidRPr="0083692F">
        <w:rPr>
          <w:rFonts w:cs="Times New Roman"/>
          <w:kern w:val="0"/>
        </w:rPr>
        <w:t xml:space="preserve"> By quickly identifying and isolating faulty servers, load balancing ensures that users are seamlessly routed to operational servers, minimizing the impact of failures on overall service availability.</w:t>
      </w:r>
    </w:p>
    <w:p w14:paraId="389E75DD" w14:textId="77777777" w:rsidR="00FB5CAA" w:rsidRDefault="004D4655" w:rsidP="00747E8E">
      <w:pPr>
        <w:rPr>
          <w:rFonts w:cs="Times New Roman"/>
          <w:kern w:val="0"/>
        </w:rPr>
      </w:pPr>
      <w:r w:rsidRPr="00FB5CAA">
        <w:rPr>
          <w:rFonts w:cs="Times New Roman"/>
          <w:kern w:val="0"/>
        </w:rPr>
        <w:t>Load balancing techniques can also maintain session persistence, ensuring that requests from the same client are consistently routed to the same server. This is crucial for maintaining session data integrity and providing a seamless user experience. Efficient load balancing mechanisms ensure that session persistence is maintained accurately, preventing disruptions in user sessions and maintaining service availability.</w:t>
      </w:r>
    </w:p>
    <w:p w14:paraId="321C7288" w14:textId="77777777" w:rsidR="00345B4A" w:rsidRDefault="004D4655" w:rsidP="00747E8E">
      <w:pPr>
        <w:rPr>
          <w:rFonts w:cs="Times New Roman"/>
          <w:kern w:val="0"/>
        </w:rPr>
      </w:pPr>
      <w:r w:rsidRPr="00FB5CAA">
        <w:rPr>
          <w:rFonts w:cs="Times New Roman"/>
          <w:kern w:val="0"/>
        </w:rPr>
        <w:t>By ensuring efficient resource utilization and intelligent traffic management, load balancing plays a vital role in delivering reliable and highly available web services to users.</w:t>
      </w:r>
    </w:p>
    <w:p w14:paraId="08629DAE" w14:textId="77777777" w:rsidR="00F55D3E" w:rsidRPr="00FB5CAA" w:rsidRDefault="00F55D3E" w:rsidP="00747E8E">
      <w:pPr>
        <w:rPr>
          <w:rFonts w:cs="Times New Roman"/>
        </w:rPr>
      </w:pPr>
    </w:p>
    <w:p w14:paraId="4A47E09F" w14:textId="77777777" w:rsidR="00144B87" w:rsidRPr="00B85043" w:rsidRDefault="004D4655" w:rsidP="00B85043">
      <w:pPr>
        <w:pStyle w:val="Heading2"/>
      </w:pPr>
      <w:bookmarkStart w:id="48" w:name="_Toc136617692"/>
      <w:bookmarkStart w:id="49" w:name="_Toc136861474"/>
      <w:r w:rsidRPr="00B85043">
        <w:t>Load balancing Algorithms</w:t>
      </w:r>
      <w:bookmarkEnd w:id="48"/>
      <w:bookmarkEnd w:id="49"/>
    </w:p>
    <w:p w14:paraId="42810762" w14:textId="77777777" w:rsidR="00345B4A" w:rsidRDefault="004D4655" w:rsidP="00345B4A">
      <w:r>
        <w:t>Round robin is arguably the simplest to implement and most widely used</w:t>
      </w:r>
      <w:r w:rsidR="00FB5CAA">
        <w:t xml:space="preserve"> in</w:t>
      </w:r>
      <w:r w:rsidR="00F55D3E">
        <w:t xml:space="preserve"> </w:t>
      </w:r>
      <w:r>
        <w:t>web services</w:t>
      </w:r>
      <w:r w:rsidR="00FB5CAA">
        <w:t>. Round robin</w:t>
      </w:r>
      <w:r>
        <w:t xml:space="preserve"> distributes incoming traffic equally among available servers in a cyclic manner.</w:t>
      </w:r>
      <w:r w:rsidR="00FB5CAA">
        <w:t xml:space="preserve"> </w:t>
      </w:r>
      <w:r>
        <w:t xml:space="preserve">Each server gets its turn to server a request and it repeats. However, as </w:t>
      </w:r>
      <w:r>
        <w:fldChar w:fldCharType="begin"/>
      </w:r>
      <w:r w:rsidR="00D866E4">
        <w:instrText xml:space="preserve"> ADDIN ZOTERO_ITEM CSL_CITATION {"citationID":"fmXOeWjY","properties":{"formattedCitation":"(Deepa &amp; Cheelu, 2017)","plainCitation":"(Deepa &amp; Cheelu, 2017)","dontUpdate":true,"noteIndex":0},"citationItems":[{"id":17,"uris":["http://zotero.org/users/local/SJ3LNGqn/items/9HKTQ497"],"itemData":{"id":17,"type":"paper-conference","container-title":"2017 International Conference on Energy, Communication, Data Analytics and Soft Computing (ICECDS)","DOI":"10.1109/ICECDS.2017.8390086","page":"3375-3378","title":"A comparative study of static and dynamic load balancing algorithms in cloud computing","author":[{"family":"Deepa","given":"T."},{"family":"Cheelu","given":"Dhanaraj"}],"issued":{"date-parts":[["2017"]]}}}],"schema":"https://github.com/citation-style-language/schema/raw/master/csl-citation.json"} </w:instrText>
      </w:r>
      <w:r>
        <w:fldChar w:fldCharType="separate"/>
      </w:r>
      <w:r>
        <w:rPr>
          <w:noProof/>
        </w:rPr>
        <w:t>Deepa &amp; Cheelu (2017)</w:t>
      </w:r>
      <w:r>
        <w:fldChar w:fldCharType="end"/>
      </w:r>
      <w:r>
        <w:t xml:space="preserve"> opine, this does not take into account the actual load or capacity of each server potentially leading to server inefficient distribution. </w:t>
      </w:r>
    </w:p>
    <w:p w14:paraId="6B050959" w14:textId="77777777" w:rsidR="000305DA" w:rsidRDefault="004D4655" w:rsidP="00747E8E">
      <w:r>
        <w:t xml:space="preserve">A </w:t>
      </w:r>
      <w:r w:rsidR="00833364">
        <w:t>further study came up with a randomized load-balancing algorithm.</w:t>
      </w:r>
      <w:r w:rsidR="00AD576D">
        <w:t xml:space="preserve"> </w:t>
      </w:r>
      <w:r w:rsidR="00A75FD4">
        <w:t xml:space="preserve">It tried to reduce biases by distributing requests randomly </w:t>
      </w:r>
      <w:r w:rsidR="00111C64">
        <w:t xml:space="preserve">but </w:t>
      </w:r>
      <w:r w:rsidR="00E4772B">
        <w:t xml:space="preserve">to implement it you had to assume that </w:t>
      </w:r>
      <w:r w:rsidR="00A85873">
        <w:t xml:space="preserve">the </w:t>
      </w:r>
      <w:r w:rsidR="00137310">
        <w:t>servers</w:t>
      </w:r>
      <w:r w:rsidR="00A85873">
        <w:t xml:space="preserve"> had similar capacities </w:t>
      </w:r>
      <w:r w:rsidR="00790731">
        <w:t>and the workload is relatively uniform.</w:t>
      </w:r>
      <w:r w:rsidR="00AD576D">
        <w:t xml:space="preserve"> </w:t>
      </w:r>
      <w:r w:rsidR="00C36702">
        <w:t xml:space="preserve">That might sound correct but in </w:t>
      </w:r>
      <w:r w:rsidR="00E1586E">
        <w:t xml:space="preserve">web services, </w:t>
      </w:r>
      <w:r w:rsidR="00142E89">
        <w:t>it should be noted that different workloads are different.</w:t>
      </w:r>
      <w:r w:rsidR="00613AB7">
        <w:t xml:space="preserve"> </w:t>
      </w:r>
      <w:r w:rsidR="005C05D4">
        <w:t>Take an example of a login and a signup request.</w:t>
      </w:r>
      <w:r w:rsidR="00613AB7">
        <w:t xml:space="preserve"> </w:t>
      </w:r>
      <w:r w:rsidR="005C05D4">
        <w:t xml:space="preserve">Login requests </w:t>
      </w:r>
      <w:r w:rsidR="005F0107">
        <w:t>should be given higher priority and directed to servers with high</w:t>
      </w:r>
      <w:r w:rsidR="00323C47">
        <w:t>er</w:t>
      </w:r>
      <w:r w:rsidR="005F0107">
        <w:t xml:space="preserve"> capacity</w:t>
      </w:r>
      <w:r w:rsidR="00323C47">
        <w:t xml:space="preserve"> for quick authentication</w:t>
      </w:r>
      <w:r w:rsidR="005E4695">
        <w:t>.</w:t>
      </w:r>
      <w:r w:rsidR="00613AB7">
        <w:t xml:space="preserve"> </w:t>
      </w:r>
      <w:r w:rsidR="005E4695">
        <w:t xml:space="preserve">On the other hand, a sign-up request could be handled by servers with less capacity </w:t>
      </w:r>
      <w:r w:rsidR="004035A0">
        <w:t>for storing new user information.</w:t>
      </w:r>
      <w:r w:rsidR="00613AB7">
        <w:t xml:space="preserve"> </w:t>
      </w:r>
      <w:r w:rsidR="009D4F8E">
        <w:t>To further the above two algorithms</w:t>
      </w:r>
      <w:r w:rsidR="00204A1B">
        <w:t xml:space="preserve">, the weighted round robin </w:t>
      </w:r>
      <w:r w:rsidR="0036110A">
        <w:t xml:space="preserve">improves upon the basics </w:t>
      </w:r>
      <w:r w:rsidR="00EF4E98">
        <w:t xml:space="preserve">of the round robin by assigning different weights to each resource </w:t>
      </w:r>
      <w:r w:rsidR="004B7BD1">
        <w:t>based on their capacity.</w:t>
      </w:r>
      <w:r w:rsidR="00D93DB9">
        <w:t xml:space="preserve"> </w:t>
      </w:r>
      <w:r w:rsidR="004B7BD1">
        <w:t xml:space="preserve">The weights determine the </w:t>
      </w:r>
      <w:r w:rsidR="00AD3560">
        <w:t xml:space="preserve">proportion of requests each resource </w:t>
      </w:r>
      <w:r w:rsidR="00761919">
        <w:t>receives.</w:t>
      </w:r>
      <w:r w:rsidR="00D93DB9">
        <w:t xml:space="preserve"> </w:t>
      </w:r>
      <w:r w:rsidR="00761919">
        <w:t xml:space="preserve">Servers with higher weights </w:t>
      </w:r>
      <w:r w:rsidR="00BE61F8">
        <w:t xml:space="preserve">handle more requests while the lower weights handle </w:t>
      </w:r>
      <w:r w:rsidR="00273A1B">
        <w:t xml:space="preserve">fewer requests </w:t>
      </w:r>
      <w:r w:rsidR="00B8262B">
        <w:fldChar w:fldCharType="begin"/>
      </w:r>
      <w:r w:rsidR="00AD006A">
        <w:instrText xml:space="preserve"> ADDIN ZOTERO_ITEM CSL_CITATION {"citationID":"ltW2o57v","properties":{"formattedCitation":"(Manirabona et al., 2016)","plainCitation":"(Manirabona et al., 2016)","noteIndex":0},"citationItems":[{"id":15,"uris":["http://zotero.org/users/local/SJ3LNGqn/items/Z4NP5P2K"],"itemData":{"id":15,"type":"paper-conference","container-title":"2016 13th IEEE Annual Consumer Communications &amp; Networking Conference (CCNC)","DOI":"10.1109/CCNC.2016.7444760","page":"224-229","title":"A Priority-Weighted Round Robin scheduling strategy for a WBAN based healthcare monitoring system","author":[{"family":"Manirabona","given":"Audace"},{"family":"Boudjit","given":"Saadi"},{"family":"Fourati","given":"Lamia Chaari"}],"issued":{"date-parts":[["2016"]]}}}],"schema":"https://github.com/citation-style-language/schema/raw/master/csl-citation.json"} </w:instrText>
      </w:r>
      <w:r w:rsidR="00B8262B">
        <w:fldChar w:fldCharType="separate"/>
      </w:r>
      <w:r w:rsidR="00153EC6">
        <w:rPr>
          <w:noProof/>
        </w:rPr>
        <w:t>(Manirabona et al., 2016)</w:t>
      </w:r>
      <w:r w:rsidR="00B8262B">
        <w:fldChar w:fldCharType="end"/>
      </w:r>
      <w:r w:rsidR="00571DDA">
        <w:t>. The sub</w:t>
      </w:r>
      <w:r w:rsidR="007C09D0">
        <w:t>tle differences are highlighted in Table 2.1</w:t>
      </w:r>
      <w:r w:rsidR="00273A1B">
        <w:t>.</w:t>
      </w:r>
      <w:r w:rsidR="00D93DB9">
        <w:t xml:space="preserve"> </w:t>
      </w:r>
      <w:r w:rsidR="00273A1B">
        <w:t xml:space="preserve">This approach allows for better </w:t>
      </w:r>
      <w:r w:rsidR="00834DC5">
        <w:t xml:space="preserve">load </w:t>
      </w:r>
      <w:r w:rsidR="00741C96">
        <w:t>balancing based on the capabilities of each server</w:t>
      </w:r>
      <w:r w:rsidR="00741C96" w:rsidRPr="00117071">
        <w:t>.</w:t>
      </w:r>
    </w:p>
    <w:p w14:paraId="3B4497DD" w14:textId="77777777" w:rsidR="00571DDA" w:rsidRDefault="00571DDA" w:rsidP="00747E8E"/>
    <w:p w14:paraId="24E67C54" w14:textId="6220F26C" w:rsidR="00F3405B" w:rsidRPr="00F3405B" w:rsidRDefault="00F3405B" w:rsidP="00F3405B">
      <w:pPr>
        <w:pStyle w:val="Caption"/>
        <w:keepNext/>
        <w:jc w:val="center"/>
        <w:rPr>
          <w:i w:val="0"/>
          <w:iCs w:val="0"/>
          <w:color w:val="auto"/>
          <w:sz w:val="24"/>
          <w:szCs w:val="24"/>
        </w:rPr>
      </w:pPr>
      <w:bookmarkStart w:id="50" w:name="_Toc136861448"/>
      <w:r w:rsidRPr="00F3405B">
        <w:rPr>
          <w:i w:val="0"/>
          <w:iCs w:val="0"/>
          <w:color w:val="auto"/>
          <w:sz w:val="24"/>
          <w:szCs w:val="24"/>
        </w:rPr>
        <w:t xml:space="preserve">Table </w:t>
      </w:r>
      <w:r>
        <w:rPr>
          <w:i w:val="0"/>
          <w:iCs w:val="0"/>
          <w:color w:val="auto"/>
          <w:sz w:val="24"/>
          <w:szCs w:val="24"/>
        </w:rPr>
        <w:fldChar w:fldCharType="begin"/>
      </w:r>
      <w:r>
        <w:rPr>
          <w:i w:val="0"/>
          <w:iCs w:val="0"/>
          <w:color w:val="auto"/>
          <w:sz w:val="24"/>
          <w:szCs w:val="24"/>
        </w:rPr>
        <w:instrText xml:space="preserve"> STYLEREF 1 \s </w:instrText>
      </w:r>
      <w:r>
        <w:rPr>
          <w:i w:val="0"/>
          <w:iCs w:val="0"/>
          <w:color w:val="auto"/>
          <w:sz w:val="24"/>
          <w:szCs w:val="24"/>
        </w:rPr>
        <w:fldChar w:fldCharType="separate"/>
      </w:r>
      <w:r>
        <w:rPr>
          <w:i w:val="0"/>
          <w:iCs w:val="0"/>
          <w:noProof/>
          <w:color w:val="auto"/>
          <w:sz w:val="24"/>
          <w:szCs w:val="24"/>
        </w:rPr>
        <w:t>2</w:t>
      </w:r>
      <w:r>
        <w:rPr>
          <w:i w:val="0"/>
          <w:iCs w:val="0"/>
          <w:color w:val="auto"/>
          <w:sz w:val="24"/>
          <w:szCs w:val="24"/>
        </w:rPr>
        <w:fldChar w:fldCharType="end"/>
      </w:r>
      <w:r>
        <w:rPr>
          <w:i w:val="0"/>
          <w:iCs w:val="0"/>
          <w:color w:val="auto"/>
          <w:sz w:val="24"/>
          <w:szCs w:val="24"/>
        </w:rPr>
        <w:t>.</w:t>
      </w:r>
      <w:r>
        <w:rPr>
          <w:i w:val="0"/>
          <w:iCs w:val="0"/>
          <w:color w:val="auto"/>
          <w:sz w:val="24"/>
          <w:szCs w:val="24"/>
        </w:rPr>
        <w:fldChar w:fldCharType="begin"/>
      </w:r>
      <w:r>
        <w:rPr>
          <w:i w:val="0"/>
          <w:iCs w:val="0"/>
          <w:color w:val="auto"/>
          <w:sz w:val="24"/>
          <w:szCs w:val="24"/>
        </w:rPr>
        <w:instrText xml:space="preserve"> SEQ Table \* ARABIC \s 1 </w:instrText>
      </w:r>
      <w:r>
        <w:rPr>
          <w:i w:val="0"/>
          <w:iCs w:val="0"/>
          <w:color w:val="auto"/>
          <w:sz w:val="24"/>
          <w:szCs w:val="24"/>
        </w:rPr>
        <w:fldChar w:fldCharType="separate"/>
      </w:r>
      <w:r>
        <w:rPr>
          <w:i w:val="0"/>
          <w:iCs w:val="0"/>
          <w:noProof/>
          <w:color w:val="auto"/>
          <w:sz w:val="24"/>
          <w:szCs w:val="24"/>
        </w:rPr>
        <w:t>1</w:t>
      </w:r>
      <w:r>
        <w:rPr>
          <w:i w:val="0"/>
          <w:iCs w:val="0"/>
          <w:color w:val="auto"/>
          <w:sz w:val="24"/>
          <w:szCs w:val="24"/>
        </w:rPr>
        <w:fldChar w:fldCharType="end"/>
      </w:r>
      <w:r w:rsidRPr="00F3405B">
        <w:rPr>
          <w:i w:val="0"/>
          <w:iCs w:val="0"/>
          <w:color w:val="auto"/>
          <w:sz w:val="24"/>
          <w:szCs w:val="24"/>
        </w:rPr>
        <w:t xml:space="preserve"> Difference between algorithms</w:t>
      </w:r>
      <w:bookmarkEnd w:id="50"/>
    </w:p>
    <w:tbl>
      <w:tblPr>
        <w:tblStyle w:val="TableGrid"/>
        <w:tblW w:w="0" w:type="auto"/>
        <w:tblLook w:val="04A0" w:firstRow="1" w:lastRow="0" w:firstColumn="1" w:lastColumn="0" w:noHBand="0" w:noVBand="1"/>
      </w:tblPr>
      <w:tblGrid>
        <w:gridCol w:w="4675"/>
        <w:gridCol w:w="4675"/>
      </w:tblGrid>
      <w:tr w:rsidR="00162BF8" w14:paraId="6D5ACFDE" w14:textId="77777777" w:rsidTr="00715A94">
        <w:tc>
          <w:tcPr>
            <w:tcW w:w="4675" w:type="dxa"/>
          </w:tcPr>
          <w:p w14:paraId="22494B8B" w14:textId="77777777" w:rsidR="00715A94" w:rsidRPr="00571DDA" w:rsidRDefault="004D4655" w:rsidP="00117071">
            <w:pPr>
              <w:rPr>
                <w:b/>
                <w:bCs/>
              </w:rPr>
            </w:pPr>
            <w:r w:rsidRPr="00571DDA">
              <w:rPr>
                <w:b/>
                <w:bCs/>
              </w:rPr>
              <w:t>Weighted round-robin</w:t>
            </w:r>
          </w:p>
        </w:tc>
        <w:tc>
          <w:tcPr>
            <w:tcW w:w="4675" w:type="dxa"/>
          </w:tcPr>
          <w:p w14:paraId="70E3C71E" w14:textId="77777777" w:rsidR="00715A94" w:rsidRPr="00571DDA" w:rsidRDefault="004D4655" w:rsidP="00117071">
            <w:pPr>
              <w:rPr>
                <w:b/>
                <w:bCs/>
              </w:rPr>
            </w:pPr>
            <w:r w:rsidRPr="00571DDA">
              <w:rPr>
                <w:b/>
                <w:bCs/>
              </w:rPr>
              <w:t>Round robin</w:t>
            </w:r>
          </w:p>
        </w:tc>
      </w:tr>
      <w:tr w:rsidR="00162BF8" w14:paraId="303C7D98" w14:textId="77777777" w:rsidTr="00715A94">
        <w:tc>
          <w:tcPr>
            <w:tcW w:w="4675" w:type="dxa"/>
          </w:tcPr>
          <w:p w14:paraId="4FE56F29" w14:textId="77777777" w:rsidR="00715A94" w:rsidRDefault="004D4655" w:rsidP="00117071">
            <w:r>
              <w:t>Assigns requests based on server weights and balances load accordingly</w:t>
            </w:r>
          </w:p>
        </w:tc>
        <w:tc>
          <w:tcPr>
            <w:tcW w:w="4675" w:type="dxa"/>
          </w:tcPr>
          <w:p w14:paraId="2FE646F2" w14:textId="77777777" w:rsidR="00715A94" w:rsidRDefault="004D4655" w:rsidP="00117071">
            <w:r>
              <w:t>Assigns requests cyclically without considering server weights</w:t>
            </w:r>
          </w:p>
        </w:tc>
      </w:tr>
      <w:tr w:rsidR="00162BF8" w14:paraId="6146880C" w14:textId="77777777" w:rsidTr="00715A94">
        <w:tc>
          <w:tcPr>
            <w:tcW w:w="4675" w:type="dxa"/>
          </w:tcPr>
          <w:p w14:paraId="1BAAF53B" w14:textId="77777777" w:rsidR="00715A94" w:rsidRDefault="004D4655" w:rsidP="00117071">
            <w:r>
              <w:t>Considers server capacities and perfo</w:t>
            </w:r>
            <w:r w:rsidR="008815B5">
              <w:t>r</w:t>
            </w:r>
            <w:r>
              <w:t xml:space="preserve">mance </w:t>
            </w:r>
          </w:p>
        </w:tc>
        <w:tc>
          <w:tcPr>
            <w:tcW w:w="4675" w:type="dxa"/>
          </w:tcPr>
          <w:p w14:paraId="088E9714" w14:textId="77777777" w:rsidR="00715A94" w:rsidRDefault="004D4655" w:rsidP="00117071">
            <w:r>
              <w:t xml:space="preserve">Does not consider server </w:t>
            </w:r>
            <w:r w:rsidR="008815B5">
              <w:t xml:space="preserve">capacity and performance </w:t>
            </w:r>
          </w:p>
        </w:tc>
      </w:tr>
      <w:tr w:rsidR="00162BF8" w14:paraId="1C3CA0E7" w14:textId="77777777" w:rsidTr="00715A94">
        <w:tc>
          <w:tcPr>
            <w:tcW w:w="4675" w:type="dxa"/>
          </w:tcPr>
          <w:p w14:paraId="69DE0D86" w14:textId="77777777" w:rsidR="00715A94" w:rsidRDefault="004D4655" w:rsidP="00117071">
            <w:r>
              <w:t xml:space="preserve">Suitable for scenarios with heterogeneous </w:t>
            </w:r>
            <w:r w:rsidR="00F55841">
              <w:t>server capacities</w:t>
            </w:r>
          </w:p>
        </w:tc>
        <w:tc>
          <w:tcPr>
            <w:tcW w:w="4675" w:type="dxa"/>
          </w:tcPr>
          <w:p w14:paraId="06B9AD5E" w14:textId="77777777" w:rsidR="00715A94" w:rsidRDefault="004D4655" w:rsidP="00062872">
            <w:pPr>
              <w:keepNext/>
            </w:pPr>
            <w:r>
              <w:t xml:space="preserve">Suitable for scenarios with </w:t>
            </w:r>
            <w:r w:rsidR="004E36C2">
              <w:t xml:space="preserve">uniform server capacities and workload </w:t>
            </w:r>
          </w:p>
        </w:tc>
      </w:tr>
    </w:tbl>
    <w:p w14:paraId="5CF588C5" w14:textId="77777777" w:rsidR="004273B5" w:rsidRDefault="004273B5" w:rsidP="00751990"/>
    <w:p w14:paraId="528CD903" w14:textId="6DF5729C" w:rsidR="003C6183" w:rsidRPr="00B85043" w:rsidRDefault="00835ABD" w:rsidP="00B85043">
      <w:pPr>
        <w:pStyle w:val="Heading2"/>
      </w:pPr>
      <w:bookmarkStart w:id="51" w:name="_Toc136617693"/>
      <w:bookmarkStart w:id="52" w:name="_Toc136861475"/>
      <w:r w:rsidRPr="00B85043">
        <w:t xml:space="preserve">Related </w:t>
      </w:r>
      <w:r w:rsidR="003970F7" w:rsidRPr="00B85043">
        <w:t>W</w:t>
      </w:r>
      <w:r w:rsidRPr="00B85043">
        <w:t>orks</w:t>
      </w:r>
      <w:bookmarkEnd w:id="51"/>
      <w:bookmarkEnd w:id="52"/>
    </w:p>
    <w:p w14:paraId="006E3411" w14:textId="3A3DD314" w:rsidR="003C6183" w:rsidRDefault="004D4655" w:rsidP="00B85043">
      <w:pPr>
        <w:pStyle w:val="Heading3"/>
      </w:pPr>
      <w:bookmarkStart w:id="53" w:name="_Toc136617694"/>
      <w:bookmarkStart w:id="54" w:name="_Toc136861476"/>
      <w:r>
        <w:t>High availability design</w:t>
      </w:r>
      <w:bookmarkEnd w:id="53"/>
      <w:bookmarkEnd w:id="54"/>
      <w:r>
        <w:t xml:space="preserve"> </w:t>
      </w:r>
    </w:p>
    <w:p w14:paraId="1ED019D7" w14:textId="77777777" w:rsidR="00A46193" w:rsidRDefault="004D4655" w:rsidP="00BF59D5">
      <w:r>
        <w:t>A lot has been done to try to reduce the gaps and solve the problem,</w:t>
      </w:r>
      <w:r w:rsidR="00077A7D">
        <w:t xml:space="preserve"> of </w:t>
      </w:r>
      <w:r>
        <w:t>server overload.</w:t>
      </w:r>
    </w:p>
    <w:p w14:paraId="307C0049" w14:textId="77777777" w:rsidR="000227DF" w:rsidRDefault="004D4655" w:rsidP="00BF59D5">
      <w:r>
        <w:t xml:space="preserve"> To achieve high availability on e-commerce platforms</w:t>
      </w:r>
      <w:r>
        <w:fldChar w:fldCharType="begin"/>
      </w:r>
      <w:r>
        <w:instrText xml:space="preserve"> ADDIN ZOTERO_ITEM CSL_CITATION {"citationID":"268YdGmQ","properties":{"formattedCitation":"(Zhao et al., 2015)","plainCitation":"(Zhao et al., 2015)","noteIndex":0},"citationItems":[{"id":19,"uris":["http://zotero.org/users/local/SJ3LNGqn/items/UUJXFQGB"],"itemData":{"id":19,"type":"paper-conference","container-title":"2015 IEEE 34th International Performance Computing and Communications Conference (IPCCC)","DOI":"10.1109/PCCC.2015.7410267","page":"1-10","title":"SpeedStream: A real-time stream data processing platform in the cloud","author":[{"family":"Zhao","given":"Li"},{"family":"Chuang","given":"Zhang"},{"family":"Ke-fu","given":"Xu"}],"issued":{"date-parts":[["2015"]]}}}],"schema":"https://github.com/citation-style-language/schema/raw/master/csl-citation.json"} </w:instrText>
      </w:r>
      <w:r>
        <w:fldChar w:fldCharType="separate"/>
      </w:r>
      <w:r w:rsidR="00153EC6">
        <w:rPr>
          <w:noProof/>
        </w:rPr>
        <w:t>(Zhao et al., 2015)</w:t>
      </w:r>
      <w:r>
        <w:fldChar w:fldCharType="end"/>
      </w:r>
      <w:r>
        <w:t xml:space="preserve"> introduced a high-availability design that made sure even when the worker node failed, migrate tasks from failed nodes to other nodes. The author thought of server overload in its extreme state where even the server itself has already failed. The goal was to achieve availability even when a working server has been overloaded and crashed.</w:t>
      </w:r>
    </w:p>
    <w:p w14:paraId="2023B1D2" w14:textId="77777777" w:rsidR="000227DF" w:rsidRDefault="004D4655" w:rsidP="00BF59D5">
      <w:r>
        <w:t>The author achieved what he/she wanted but at the cost of losing a server.</w:t>
      </w:r>
      <w:r w:rsidR="00077A7D">
        <w:t xml:space="preserve"> </w:t>
      </w:r>
      <w:r>
        <w:t>They should have thought of saving it before it got that extreme and maybe the server would not have crashed.</w:t>
      </w:r>
    </w:p>
    <w:p w14:paraId="14699773" w14:textId="77777777" w:rsidR="00BF59D5" w:rsidRDefault="00BF59D5" w:rsidP="00153EC6"/>
    <w:p w14:paraId="31E3E3EB" w14:textId="7A5B4351" w:rsidR="003C6183" w:rsidRPr="00153EC6" w:rsidRDefault="000F164D" w:rsidP="00B85043">
      <w:pPr>
        <w:pStyle w:val="Heading3"/>
      </w:pPr>
      <w:bookmarkStart w:id="55" w:name="_Toc136861477"/>
      <w:r w:rsidRPr="00153EC6">
        <w:t>Ant Colony Optimization</w:t>
      </w:r>
      <w:bookmarkEnd w:id="55"/>
    </w:p>
    <w:p w14:paraId="607CB8AE" w14:textId="0F7FDD1E" w:rsidR="00321703" w:rsidRDefault="004D4655" w:rsidP="00B85043">
      <w:r>
        <w:t>This is a proposed technique</w:t>
      </w:r>
      <w:r w:rsidR="00153EC6">
        <w:t xml:space="preserve"> by </w:t>
      </w:r>
      <w:r w:rsidR="00153EC6">
        <w:fldChar w:fldCharType="begin"/>
      </w:r>
      <w:r w:rsidR="00153EC6">
        <w:instrText xml:space="preserve"> ADDIN ZOTERO_ITEM CSL_CITATION {"citationID":"kRQqpuBF","properties":{"formattedCitation":"(Xiao et al., 2017)","plainCitation":"(Xiao et al., 2017)","noteIndex":0},"citationItems":[{"id":20,"uris":["http://zotero.org/users/local/SJ3LNGqn/items/JT75Z2FI"],"itemData":{"id":20,"type":"paper-conference","container-title":"2017 3rd IEEE International Conference on Computer and Communications (ICCC)","DOI":"10.1109/CompComm.2017.8322602","page":"531-535","title":"An Openflow Based Dynamic Traffic Scheduling Strategy for Load Balancing","author":[{"family":"Xiao","given":"Guo"},{"family":"Wenjun","given":"Wu"},{"family":"Jiaming","given":"Zhao"},{"family":"Chao","given":"Fang"},{"family":"Yanhua","given":"Zhang"}],"issued":{"date-parts":[["2017"]]}}}],"schema":"https://github.com/citation-style-language/schema/raw/master/csl-citation.json"} </w:instrText>
      </w:r>
      <w:r w:rsidR="00153EC6">
        <w:fldChar w:fldCharType="separate"/>
      </w:r>
      <w:r w:rsidR="00153EC6">
        <w:rPr>
          <w:noProof/>
        </w:rPr>
        <w:t>(Xiao et al., 2017)</w:t>
      </w:r>
      <w:r w:rsidR="00153EC6">
        <w:fldChar w:fldCharType="end"/>
      </w:r>
      <w:r>
        <w:t xml:space="preserve"> that solves the scheduling of tasks. Ant colony optimization gets its inspiration from the natural </w:t>
      </w:r>
      <w:r w:rsidR="00077A7D">
        <w:t>behavior</w:t>
      </w:r>
      <w:r>
        <w:t xml:space="preserve"> of ant colonies for searching for food and connecting through pheromone trails that are left behind by ant</w:t>
      </w:r>
      <w:r w:rsidR="00153EC6">
        <w:t xml:space="preserve">s. </w:t>
      </w:r>
      <w:r w:rsidR="00153EC6" w:rsidRPr="00153EC6">
        <w:rPr>
          <w:rFonts w:cs="Times New Roman"/>
          <w:kern w:val="0"/>
        </w:rPr>
        <w:t>A</w:t>
      </w:r>
      <w:r w:rsidR="00153EC6">
        <w:rPr>
          <w:rFonts w:cs="Times New Roman"/>
          <w:kern w:val="0"/>
        </w:rPr>
        <w:t>nt colony optimization</w:t>
      </w:r>
      <w:r w:rsidR="00153EC6" w:rsidRPr="00153EC6">
        <w:rPr>
          <w:rFonts w:cs="Times New Roman"/>
          <w:kern w:val="0"/>
        </w:rPr>
        <w:t xml:space="preserve"> for task scheduling leverages the collective intelligence of the ant colony to explore and exploit the solution space, gradually converging toward an optimal or near-optimal task-resource assignment. By incorporating the pheromone trail and heuristic information, the algorithm balances exploration and exploitation, allowing for efficient scheduling of tasks while considering various constraints and objectives</w:t>
      </w:r>
      <w:r w:rsidR="00153EC6">
        <w:rPr>
          <w:rFonts w:cs="Times New Roman"/>
          <w:kern w:val="0"/>
        </w:rPr>
        <w:t>.</w:t>
      </w:r>
      <w:r w:rsidR="00153EC6">
        <w:rPr>
          <w:rFonts w:ascii="AppleSystemUIFont" w:hAnsi="AppleSystemUIFont" w:cs="AppleSystemUIFont"/>
          <w:kern w:val="0"/>
          <w:sz w:val="26"/>
          <w:szCs w:val="26"/>
        </w:rPr>
        <w:t xml:space="preserve"> Its </w:t>
      </w:r>
      <w:r w:rsidR="00153EC6" w:rsidRPr="00153EC6">
        <w:t xml:space="preserve">performance can be sensitive to the problem size, particularly in large-scale task </w:t>
      </w:r>
      <w:r w:rsidR="00153EC6" w:rsidRPr="00153EC6">
        <w:lastRenderedPageBreak/>
        <w:t>scheduling scenarios. As the number of tasks and resources increases, the complexity of the search space grows exponentially, potentially leading to increased computation time and difficulty in finding optimal solutions within a reasonable timeframe.</w:t>
      </w:r>
    </w:p>
    <w:p w14:paraId="74003046" w14:textId="77777777" w:rsidR="00B85043" w:rsidRDefault="00B85043" w:rsidP="00B85043"/>
    <w:p w14:paraId="2BC5E293" w14:textId="01B7F438" w:rsidR="00321703" w:rsidRPr="00B85043" w:rsidRDefault="00321703" w:rsidP="00B85043">
      <w:pPr>
        <w:pStyle w:val="Heading2"/>
      </w:pPr>
      <w:bookmarkStart w:id="56" w:name="_Toc136861478"/>
      <w:r w:rsidRPr="00B85043">
        <w:t>Conceptual Framework</w:t>
      </w:r>
      <w:bookmarkEnd w:id="56"/>
    </w:p>
    <w:p w14:paraId="6191E270" w14:textId="77777777" w:rsidR="00321703" w:rsidRDefault="00CE7F1B" w:rsidP="00321703">
      <w:r>
        <w:t xml:space="preserve">A user accesses an e-commerce platform by entering the websites uniform resource </w:t>
      </w:r>
      <w:proofErr w:type="spellStart"/>
      <w:proofErr w:type="gramStart"/>
      <w:r>
        <w:t>locator.The</w:t>
      </w:r>
      <w:proofErr w:type="spellEnd"/>
      <w:proofErr w:type="gramEnd"/>
      <w:r>
        <w:t xml:space="preserve"> user’s request is sent to the platform’s load balancer. The load balancer, in this case, acts as the entry point for all incoming requests. The load balancer </w:t>
      </w:r>
      <w:proofErr w:type="spellStart"/>
      <w:proofErr w:type="gramStart"/>
      <w:r>
        <w:t>solution,the</w:t>
      </w:r>
      <w:proofErr w:type="spellEnd"/>
      <w:proofErr w:type="gramEnd"/>
      <w:r>
        <w:t xml:space="preserve"> </w:t>
      </w:r>
      <w:proofErr w:type="spellStart"/>
      <w:r>
        <w:t>citrix</w:t>
      </w:r>
      <w:proofErr w:type="spellEnd"/>
      <w:r>
        <w:t xml:space="preserve"> </w:t>
      </w:r>
      <w:proofErr w:type="spellStart"/>
      <w:r>
        <w:t>adc</w:t>
      </w:r>
      <w:proofErr w:type="spellEnd"/>
      <w:r>
        <w:t xml:space="preserve"> load balancer with the weighted robin, determines the most appropriate server to handle the request. The weighted round robin algorithm takes into account the predefined weights assigned to each web server. The load balancing solution will pick the server to answer the request based on information it has about the servers; </w:t>
      </w:r>
      <w:proofErr w:type="gramStart"/>
      <w:r>
        <w:t>servers</w:t>
      </w:r>
      <w:proofErr w:type="gramEnd"/>
      <w:r>
        <w:t xml:space="preserve"> weights</w:t>
      </w:r>
      <w:r w:rsidR="00CA46CE">
        <w:t xml:space="preserve">, current availability and capacity of the servers. The load balancer will forward the users request to the selected server by modifying the destination </w:t>
      </w:r>
      <w:proofErr w:type="spellStart"/>
      <w:r w:rsidR="00CA46CE">
        <w:t>ip</w:t>
      </w:r>
      <w:proofErr w:type="spellEnd"/>
      <w:r w:rsidR="00CA46CE">
        <w:t xml:space="preserve"> address to the one of the </w:t>
      </w:r>
      <w:proofErr w:type="gramStart"/>
      <w:r w:rsidR="00CA46CE">
        <w:t>server</w:t>
      </w:r>
      <w:proofErr w:type="gramEnd"/>
      <w:r w:rsidR="00CA46CE">
        <w:t xml:space="preserve">. The server receives the forwarded request from the load balancer and asks for the required response from the backend database server. Once the server connected directly to the load balancer receives the response from the backend database </w:t>
      </w:r>
      <w:proofErr w:type="spellStart"/>
      <w:proofErr w:type="gramStart"/>
      <w:r w:rsidR="00CA46CE">
        <w:t>server,it</w:t>
      </w:r>
      <w:proofErr w:type="spellEnd"/>
      <w:proofErr w:type="gramEnd"/>
      <w:r w:rsidR="00CA46CE">
        <w:t xml:space="preserve"> forwards it to the load balancer. The load balancer receives the response from the local web servers and modifies the response’s source address to appear as if it originated from the load balancer itself. The response is then sent to the user who initially sent the request</w:t>
      </w:r>
      <w:r w:rsidR="00C228DC">
        <w:t>.</w:t>
      </w:r>
    </w:p>
    <w:p w14:paraId="34A8D601" w14:textId="77777777" w:rsidR="00C228DC" w:rsidRDefault="00C228DC" w:rsidP="00321703">
      <w:r>
        <w:t xml:space="preserve">The users device receives and renders the response, displaying the requested content from the e-commerce </w:t>
      </w:r>
      <w:proofErr w:type="spellStart"/>
      <w:proofErr w:type="gramStart"/>
      <w:r>
        <w:t>platform.Throughout</w:t>
      </w:r>
      <w:proofErr w:type="spellEnd"/>
      <w:proofErr w:type="gramEnd"/>
      <w:r>
        <w:t xml:space="preserve"> that process, the load balancer continuously monitors the availability and performance of web servers.</w:t>
      </w:r>
    </w:p>
    <w:p w14:paraId="35002946" w14:textId="77777777" w:rsidR="00F3405B" w:rsidRDefault="00C228DC" w:rsidP="00F3405B">
      <w:pPr>
        <w:keepNext/>
      </w:pPr>
      <w:r>
        <w:rPr>
          <w:noProof/>
        </w:rPr>
        <w:lastRenderedPageBreak/>
        <w:drawing>
          <wp:inline distT="0" distB="0" distL="0" distR="0" wp14:anchorId="6D90BB16" wp14:editId="6466222B">
            <wp:extent cx="5943600" cy="3881120"/>
            <wp:effectExtent l="0" t="0" r="0" b="5080"/>
            <wp:docPr id="15067941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6794171" name="Picture 1506794171"/>
                    <pic:cNvPicPr/>
                  </pic:nvPicPr>
                  <pic:blipFill>
                    <a:blip r:embed="rId9">
                      <a:extLst>
                        <a:ext uri="{28A0092B-C50C-407E-A947-70E740481C1C}">
                          <a14:useLocalDpi xmlns:a14="http://schemas.microsoft.com/office/drawing/2010/main" val="0"/>
                        </a:ext>
                      </a:extLst>
                    </a:blip>
                    <a:stretch>
                      <a:fillRect/>
                    </a:stretch>
                  </pic:blipFill>
                  <pic:spPr>
                    <a:xfrm>
                      <a:off x="0" y="0"/>
                      <a:ext cx="5943600" cy="3881120"/>
                    </a:xfrm>
                    <a:prstGeom prst="rect">
                      <a:avLst/>
                    </a:prstGeom>
                  </pic:spPr>
                </pic:pic>
              </a:graphicData>
            </a:graphic>
          </wp:inline>
        </w:drawing>
      </w:r>
    </w:p>
    <w:p w14:paraId="4C26ACBE" w14:textId="78D043EE" w:rsidR="00C228DC" w:rsidRDefault="00F3405B" w:rsidP="00F3405B">
      <w:pPr>
        <w:jc w:val="center"/>
      </w:pPr>
      <w:bookmarkStart w:id="57" w:name="_Toc136861434"/>
      <w:r>
        <w:t xml:space="preserve">Figure </w:t>
      </w:r>
      <w:fldSimple w:instr=" STYLEREF 1 \s ">
        <w:r>
          <w:rPr>
            <w:noProof/>
          </w:rPr>
          <w:t>2</w:t>
        </w:r>
      </w:fldSimple>
      <w:r>
        <w:t>.</w:t>
      </w:r>
      <w:fldSimple w:instr=" SEQ Figure \* ARABIC \s 1 ">
        <w:r>
          <w:rPr>
            <w:noProof/>
          </w:rPr>
          <w:t>1</w:t>
        </w:r>
      </w:fldSimple>
      <w:r>
        <w:t xml:space="preserve"> Conceptual Framework</w:t>
      </w:r>
      <w:bookmarkEnd w:id="57"/>
    </w:p>
    <w:p w14:paraId="02BDE0B3" w14:textId="77777777" w:rsidR="00C228DC" w:rsidRPr="00321703" w:rsidRDefault="00C228DC" w:rsidP="00321703"/>
    <w:p w14:paraId="4961E72D" w14:textId="77777777" w:rsidR="00321703" w:rsidRPr="00321703" w:rsidRDefault="00321703" w:rsidP="00321703"/>
    <w:p w14:paraId="4BEE9360" w14:textId="77777777" w:rsidR="007C09D0" w:rsidRDefault="004D4655" w:rsidP="00B85043">
      <w:pPr>
        <w:pStyle w:val="Heading1"/>
        <w:numPr>
          <w:ilvl w:val="0"/>
          <w:numId w:val="0"/>
        </w:numPr>
      </w:pPr>
      <w:r>
        <w:br w:type="page"/>
      </w:r>
    </w:p>
    <w:p w14:paraId="1A98952E" w14:textId="5404780F" w:rsidR="00CF6558" w:rsidRPr="00B3658B" w:rsidRDefault="008955D7" w:rsidP="00B85043">
      <w:pPr>
        <w:pStyle w:val="Heading1"/>
      </w:pPr>
      <w:bookmarkStart w:id="58" w:name="_Toc136617697"/>
      <w:bookmarkStart w:id="59" w:name="_Toc136861479"/>
      <w:r w:rsidRPr="00B3658B">
        <w:lastRenderedPageBreak/>
        <w:t>M</w:t>
      </w:r>
      <w:bookmarkEnd w:id="58"/>
      <w:r w:rsidR="00B85043">
        <w:t>ethodology</w:t>
      </w:r>
      <w:bookmarkEnd w:id="59"/>
    </w:p>
    <w:p w14:paraId="6A9FCE3D" w14:textId="1A8743FB" w:rsidR="00751990" w:rsidRPr="00B85043" w:rsidRDefault="004D4655" w:rsidP="00B85043">
      <w:pPr>
        <w:pStyle w:val="Heading2"/>
      </w:pPr>
      <w:bookmarkStart w:id="60" w:name="_Toc136617698"/>
      <w:bookmarkStart w:id="61" w:name="_Toc136861480"/>
      <w:r w:rsidRPr="00B85043">
        <w:t>Introduction</w:t>
      </w:r>
      <w:bookmarkEnd w:id="60"/>
      <w:bookmarkEnd w:id="61"/>
    </w:p>
    <w:p w14:paraId="0FB7F3C6" w14:textId="77777777" w:rsidR="006968AB" w:rsidRDefault="004D4655" w:rsidP="00751990">
      <w:r>
        <w:t>To address server overload</w:t>
      </w:r>
      <w:r w:rsidR="000C5020">
        <w:t>, a</w:t>
      </w:r>
      <w:r w:rsidR="00C761C9">
        <w:t>n incremental methodology approach</w:t>
      </w:r>
      <w:r w:rsidR="000C5020">
        <w:t xml:space="preserve"> is utilized.</w:t>
      </w:r>
      <w:r w:rsidR="00271A4D">
        <w:t xml:space="preserve"> </w:t>
      </w:r>
      <w:r w:rsidR="00BB473C">
        <w:t xml:space="preserve">Using this </w:t>
      </w:r>
      <w:proofErr w:type="gramStart"/>
      <w:r w:rsidR="00BB473C">
        <w:t>approach</w:t>
      </w:r>
      <w:proofErr w:type="gramEnd"/>
      <w:r w:rsidR="00BB473C">
        <w:t xml:space="preserve"> </w:t>
      </w:r>
      <w:r w:rsidR="00E82499">
        <w:t>the project will be adding new updates and testing from an already existing roadmap.</w:t>
      </w:r>
    </w:p>
    <w:p w14:paraId="1F0F9ED7" w14:textId="77777777" w:rsidR="006012AF" w:rsidRDefault="006012AF" w:rsidP="00751990"/>
    <w:p w14:paraId="354D6284" w14:textId="0B5EC253" w:rsidR="006012AF" w:rsidRPr="00B85043" w:rsidRDefault="002A404B" w:rsidP="00B85043">
      <w:pPr>
        <w:pStyle w:val="Heading2"/>
      </w:pPr>
      <w:bookmarkStart w:id="62" w:name="_Toc136617699"/>
      <w:bookmarkStart w:id="63" w:name="_Toc136861481"/>
      <w:r w:rsidRPr="00B85043">
        <w:t>System Development Methodology</w:t>
      </w:r>
      <w:bookmarkEnd w:id="62"/>
      <w:bookmarkEnd w:id="63"/>
    </w:p>
    <w:p w14:paraId="74C93592" w14:textId="77777777" w:rsidR="00751990" w:rsidRDefault="004D4655" w:rsidP="00751990">
      <w:r>
        <w:t>This project will use a</w:t>
      </w:r>
      <w:r w:rsidR="00655A7C">
        <w:t xml:space="preserve">n incremental methodology. This approach improves on an already created roadmap. Everything will be added as an update. </w:t>
      </w:r>
      <w:r w:rsidR="000B6F7D">
        <w:t>It will provide a clear and straightforward framework as each stage is well-defined</w:t>
      </w:r>
      <w:r w:rsidR="00721D6A">
        <w:t xml:space="preserve"> and the process is easy to follow. The picked methodology has the following steps</w:t>
      </w:r>
      <w:r w:rsidR="00627C68">
        <w:t>.</w:t>
      </w:r>
    </w:p>
    <w:p w14:paraId="66191726" w14:textId="77777777" w:rsidR="00751990" w:rsidRDefault="00751990" w:rsidP="00751990"/>
    <w:p w14:paraId="41EEC9ED" w14:textId="77777777" w:rsidR="00F3405B" w:rsidRDefault="004D4655" w:rsidP="00F3405B">
      <w:pPr>
        <w:keepNext/>
        <w:jc w:val="center"/>
      </w:pPr>
      <w:r>
        <w:rPr>
          <w:noProof/>
        </w:rPr>
        <w:drawing>
          <wp:inline distT="0" distB="0" distL="0" distR="0" wp14:anchorId="3D39AA1B" wp14:editId="683FA985">
            <wp:extent cx="4800600" cy="2247900"/>
            <wp:effectExtent l="0" t="0" r="0" b="0"/>
            <wp:docPr id="6735831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3583135" name="Picture 673583135"/>
                    <pic:cNvPicPr/>
                  </pic:nvPicPr>
                  <pic:blipFill>
                    <a:blip r:embed="rId10">
                      <a:extLst>
                        <a:ext uri="{28A0092B-C50C-407E-A947-70E740481C1C}">
                          <a14:useLocalDpi xmlns:a14="http://schemas.microsoft.com/office/drawing/2010/main" val="0"/>
                        </a:ext>
                      </a:extLst>
                    </a:blip>
                    <a:stretch>
                      <a:fillRect/>
                    </a:stretch>
                  </pic:blipFill>
                  <pic:spPr>
                    <a:xfrm>
                      <a:off x="0" y="0"/>
                      <a:ext cx="4800600" cy="2247900"/>
                    </a:xfrm>
                    <a:prstGeom prst="rect">
                      <a:avLst/>
                    </a:prstGeom>
                  </pic:spPr>
                </pic:pic>
              </a:graphicData>
            </a:graphic>
          </wp:inline>
        </w:drawing>
      </w:r>
    </w:p>
    <w:p w14:paraId="6B9A0968" w14:textId="632AB78B" w:rsidR="00751990" w:rsidRDefault="00F3405B" w:rsidP="00F3405B">
      <w:pPr>
        <w:jc w:val="center"/>
      </w:pPr>
      <w:bookmarkStart w:id="64" w:name="_Toc136861435"/>
      <w:r>
        <w:t xml:space="preserve">Figure </w:t>
      </w:r>
      <w:fldSimple w:instr=" STYLEREF 1 \s ">
        <w:r>
          <w:rPr>
            <w:noProof/>
          </w:rPr>
          <w:t>3</w:t>
        </w:r>
      </w:fldSimple>
      <w:r>
        <w:t>.</w:t>
      </w:r>
      <w:fldSimple w:instr=" SEQ Figure \* ARABIC \s 1 ">
        <w:r>
          <w:rPr>
            <w:noProof/>
          </w:rPr>
          <w:t>1</w:t>
        </w:r>
      </w:fldSimple>
      <w:r>
        <w:t xml:space="preserve"> Methodology</w:t>
      </w:r>
      <w:bookmarkEnd w:id="64"/>
    </w:p>
    <w:p w14:paraId="0F67DD9C" w14:textId="77777777" w:rsidR="00AA3C4B" w:rsidRDefault="00AA3C4B" w:rsidP="00751990"/>
    <w:p w14:paraId="1EAD62D8" w14:textId="77777777" w:rsidR="00751990" w:rsidRDefault="00751990" w:rsidP="00751990"/>
    <w:p w14:paraId="7CB5C2A5" w14:textId="2C7C8301" w:rsidR="00AA3C4B" w:rsidRPr="00B85043" w:rsidRDefault="004D4655" w:rsidP="00B85043">
      <w:pPr>
        <w:pStyle w:val="Heading2"/>
      </w:pPr>
      <w:bookmarkStart w:id="65" w:name="_Toc136617700"/>
      <w:bookmarkStart w:id="66" w:name="_Toc136861482"/>
      <w:r w:rsidRPr="00B85043">
        <w:t>Analysis</w:t>
      </w:r>
      <w:bookmarkEnd w:id="65"/>
      <w:bookmarkEnd w:id="66"/>
    </w:p>
    <w:p w14:paraId="63F92D66" w14:textId="77777777" w:rsidR="009E03FB" w:rsidRDefault="004D4655" w:rsidP="00AA3C4B">
      <w:r>
        <w:t>This phase looks at requirements gathering and analysis. This project will consider secondary data from journal articles, papers, and other technical documentation.</w:t>
      </w:r>
      <w:r w:rsidR="00655734">
        <w:t xml:space="preserve"> This data will be consid</w:t>
      </w:r>
      <w:r w:rsidR="00077A7D">
        <w:t>e</w:t>
      </w:r>
      <w:r w:rsidR="00655734">
        <w:t>red in the design of the prototype and the primary data gathered from the prototype</w:t>
      </w:r>
      <w:r w:rsidR="00D44936">
        <w:t xml:space="preserve"> </w:t>
      </w:r>
      <w:r w:rsidR="00655734">
        <w:t xml:space="preserve">will be used to measure the </w:t>
      </w:r>
      <w:r w:rsidR="00077A7D">
        <w:t>efficiency</w:t>
      </w:r>
      <w:r w:rsidR="00655734">
        <w:t xml:space="preserve"> of the prototype</w:t>
      </w:r>
      <w:r w:rsidR="00077A7D">
        <w:t>.</w:t>
      </w:r>
    </w:p>
    <w:p w14:paraId="694F8CD3" w14:textId="77777777" w:rsidR="009E03FB" w:rsidRDefault="009E03FB" w:rsidP="00AA3C4B"/>
    <w:p w14:paraId="2BDA74A3" w14:textId="1DFAF843" w:rsidR="00AA3C4B" w:rsidRPr="00B85043" w:rsidRDefault="004D4655" w:rsidP="00B85043">
      <w:pPr>
        <w:pStyle w:val="Heading2"/>
      </w:pPr>
      <w:bookmarkStart w:id="67" w:name="_Toc136617701"/>
      <w:bookmarkStart w:id="68" w:name="_Toc136861483"/>
      <w:r w:rsidRPr="00B85043">
        <w:lastRenderedPageBreak/>
        <w:t>Design</w:t>
      </w:r>
      <w:bookmarkEnd w:id="67"/>
      <w:bookmarkEnd w:id="68"/>
    </w:p>
    <w:p w14:paraId="76B95FF6" w14:textId="77777777" w:rsidR="003C66A9" w:rsidRDefault="004D4655" w:rsidP="00AA3C4B">
      <w:r>
        <w:t>A logical design</w:t>
      </w:r>
      <w:r w:rsidR="00D63975">
        <w:t xml:space="preserve"> of the proposed tes</w:t>
      </w:r>
      <w:r w:rsidR="00077A7D">
        <w:t>t</w:t>
      </w:r>
      <w:r w:rsidR="00D63975">
        <w:t>bed is defined in this stage. Thi</w:t>
      </w:r>
      <w:r w:rsidR="00077A7D">
        <w:t xml:space="preserve">s </w:t>
      </w:r>
      <w:r w:rsidR="00D63975">
        <w:t xml:space="preserve">is derived from the analysis phase discussed in section 3.2.1. The designs will </w:t>
      </w:r>
      <w:r w:rsidR="00077A7D">
        <w:t>b</w:t>
      </w:r>
      <w:r w:rsidR="00D63975">
        <w:t xml:space="preserve">e represented using </w:t>
      </w:r>
      <w:r>
        <w:t>the following diagrams:</w:t>
      </w:r>
    </w:p>
    <w:p w14:paraId="40A35CE6" w14:textId="77777777" w:rsidR="00077A7D" w:rsidRDefault="004D4655" w:rsidP="00077A7D">
      <w:pPr>
        <w:pStyle w:val="ListParagraph"/>
        <w:numPr>
          <w:ilvl w:val="0"/>
          <w:numId w:val="35"/>
        </w:numPr>
      </w:pPr>
      <w:r>
        <w:t>Use case</w:t>
      </w:r>
    </w:p>
    <w:p w14:paraId="562FB932" w14:textId="77777777" w:rsidR="00077A7D" w:rsidRDefault="004D4655" w:rsidP="00077A7D">
      <w:pPr>
        <w:pStyle w:val="ListParagraph"/>
        <w:numPr>
          <w:ilvl w:val="0"/>
          <w:numId w:val="35"/>
        </w:numPr>
      </w:pPr>
      <w:r>
        <w:t>FSM diagram</w:t>
      </w:r>
    </w:p>
    <w:p w14:paraId="7FE0A49A" w14:textId="77777777" w:rsidR="00077A7D" w:rsidRDefault="004D4655" w:rsidP="00077A7D">
      <w:pPr>
        <w:pStyle w:val="ListParagraph"/>
        <w:numPr>
          <w:ilvl w:val="0"/>
          <w:numId w:val="35"/>
        </w:numPr>
      </w:pPr>
      <w:r>
        <w:t>Network architecture/topology</w:t>
      </w:r>
    </w:p>
    <w:p w14:paraId="6817A84C" w14:textId="77777777" w:rsidR="003C66A9" w:rsidRDefault="004D4655" w:rsidP="00077A7D">
      <w:pPr>
        <w:pStyle w:val="ListParagraph"/>
        <w:numPr>
          <w:ilvl w:val="0"/>
          <w:numId w:val="35"/>
        </w:numPr>
      </w:pPr>
      <w:r>
        <w:t>Activity diagram</w:t>
      </w:r>
    </w:p>
    <w:p w14:paraId="6EA04B4A" w14:textId="77777777" w:rsidR="00AA3C4B" w:rsidRDefault="00AA3C4B" w:rsidP="00AA3C4B"/>
    <w:p w14:paraId="1675545D" w14:textId="272B4F8B" w:rsidR="00AA3C4B" w:rsidRDefault="004D4655" w:rsidP="00B85043">
      <w:pPr>
        <w:pStyle w:val="Heading2"/>
      </w:pPr>
      <w:bookmarkStart w:id="69" w:name="_Toc136617702"/>
      <w:bookmarkStart w:id="70" w:name="_Toc136861484"/>
      <w:r>
        <w:t>Code</w:t>
      </w:r>
      <w:r w:rsidR="003C66A9">
        <w:t>/Configuration</w:t>
      </w:r>
      <w:bookmarkEnd w:id="69"/>
      <w:bookmarkEnd w:id="70"/>
    </w:p>
    <w:p w14:paraId="2E323EA4" w14:textId="77777777" w:rsidR="003C66A9" w:rsidRPr="00D44936" w:rsidRDefault="004D4655" w:rsidP="003C66A9">
      <w:pPr>
        <w:rPr>
          <w:color w:val="000000" w:themeColor="text1"/>
        </w:rPr>
      </w:pPr>
      <w:r w:rsidRPr="00D44936">
        <w:rPr>
          <w:color w:val="000000" w:themeColor="text1"/>
        </w:rPr>
        <w:t xml:space="preserve">Since the development and project will require a network architecture, it will need virtualization software to create machines virtually, oracle virtual box. There will be a need for three virtual machines to represent the local web servers and an extra virtual machine to represent the backend server. The backend server should be connected to a database, </w:t>
      </w:r>
      <w:proofErr w:type="spellStart"/>
      <w:r w:rsidRPr="00D44936">
        <w:rPr>
          <w:color w:val="000000" w:themeColor="text1"/>
        </w:rPr>
        <w:t>apache</w:t>
      </w:r>
      <w:proofErr w:type="spellEnd"/>
      <w:r w:rsidRPr="00D44936">
        <w:rPr>
          <w:color w:val="000000" w:themeColor="text1"/>
        </w:rPr>
        <w:t xml:space="preserve"> </w:t>
      </w:r>
      <w:proofErr w:type="spellStart"/>
      <w:r w:rsidRPr="00D44936">
        <w:rPr>
          <w:color w:val="000000" w:themeColor="text1"/>
        </w:rPr>
        <w:t>mysql</w:t>
      </w:r>
      <w:proofErr w:type="spellEnd"/>
      <w:r w:rsidRPr="00D44936">
        <w:rPr>
          <w:color w:val="000000" w:themeColor="text1"/>
        </w:rPr>
        <w:t xml:space="preserve">. The project will need an IDE like visual studio for modifying configuration files. The project will need load testing tools like Apache </w:t>
      </w:r>
      <w:proofErr w:type="spellStart"/>
      <w:r w:rsidRPr="00D44936">
        <w:rPr>
          <w:color w:val="000000" w:themeColor="text1"/>
        </w:rPr>
        <w:t>Jmeter</w:t>
      </w:r>
      <w:proofErr w:type="spellEnd"/>
      <w:r w:rsidRPr="00D44936">
        <w:rPr>
          <w:color w:val="000000" w:themeColor="text1"/>
        </w:rPr>
        <w:t xml:space="preserve"> for monitoring network traffic and performance.</w:t>
      </w:r>
    </w:p>
    <w:p w14:paraId="5899DEA9" w14:textId="77777777" w:rsidR="003C66A9" w:rsidRPr="00D44936" w:rsidRDefault="003C66A9" w:rsidP="00AA3C4B">
      <w:pPr>
        <w:rPr>
          <w:color w:val="000000" w:themeColor="text1"/>
        </w:rPr>
      </w:pPr>
    </w:p>
    <w:p w14:paraId="21FFE55E" w14:textId="77777777" w:rsidR="00AA3C4B" w:rsidRDefault="00AA3C4B" w:rsidP="00AA3C4B"/>
    <w:p w14:paraId="710F172B" w14:textId="480720C7" w:rsidR="00AA3C4B" w:rsidRDefault="004D4655" w:rsidP="00B85043">
      <w:pPr>
        <w:pStyle w:val="Heading2"/>
      </w:pPr>
      <w:bookmarkStart w:id="71" w:name="_Toc136617703"/>
      <w:bookmarkStart w:id="72" w:name="_Toc136861485"/>
      <w:r>
        <w:t>Test</w:t>
      </w:r>
      <w:bookmarkEnd w:id="71"/>
      <w:bookmarkEnd w:id="72"/>
      <w:r>
        <w:t xml:space="preserve"> </w:t>
      </w:r>
    </w:p>
    <w:p w14:paraId="6AF8CC85" w14:textId="77777777" w:rsidR="00AA3C4B" w:rsidRDefault="004D4655" w:rsidP="00AA3C4B">
      <w:r>
        <w:t xml:space="preserve">After the load balancing code has been added to the design, the testing will commence. This phase will greatly help in analyzing vulnerabilities and checking weaknesses. Feedback will be taken from this phase and written as increment 1. The feedback will be very helpful going forward as it will set the tone for increment 2, increment 3, and so forth. </w:t>
      </w:r>
    </w:p>
    <w:p w14:paraId="65CB0CEA" w14:textId="77777777" w:rsidR="00FF7FBF" w:rsidRDefault="004D4655" w:rsidP="00AA3C4B">
      <w:r>
        <w:t xml:space="preserve">In this, there will be a checking of the </w:t>
      </w:r>
      <w:r w:rsidR="008D2519">
        <w:t>allocation</w:t>
      </w:r>
      <w:r>
        <w:t xml:space="preserve"> of requests against the proposed Weighted Round Robin algorithm.</w:t>
      </w:r>
    </w:p>
    <w:p w14:paraId="39BB5DED" w14:textId="77777777" w:rsidR="00AA3C4B" w:rsidRDefault="00AA3C4B" w:rsidP="00AA3C4B"/>
    <w:p w14:paraId="640F1CAB" w14:textId="33693D0B" w:rsidR="00AA3C4B" w:rsidRDefault="004D4655" w:rsidP="00B85043">
      <w:pPr>
        <w:pStyle w:val="Heading2"/>
      </w:pPr>
      <w:bookmarkStart w:id="73" w:name="_Toc136617704"/>
      <w:bookmarkStart w:id="74" w:name="_Toc136861486"/>
      <w:r>
        <w:t>Deployment</w:t>
      </w:r>
      <w:bookmarkEnd w:id="73"/>
      <w:bookmarkEnd w:id="74"/>
    </w:p>
    <w:p w14:paraId="32CBC894" w14:textId="77777777" w:rsidR="00AA3C4B" w:rsidRDefault="004D4655" w:rsidP="00AA3C4B">
      <w:r>
        <w:t>After solving all vulnerabilities and weaknesses, the load-balancing solution will be deployed into an e-commerce platform.</w:t>
      </w:r>
    </w:p>
    <w:p w14:paraId="4EDAA44A" w14:textId="77777777" w:rsidR="00FF7FBF" w:rsidRPr="00D44936" w:rsidRDefault="004D4655" w:rsidP="00AA3C4B">
      <w:pPr>
        <w:rPr>
          <w:color w:val="000000" w:themeColor="text1"/>
        </w:rPr>
      </w:pPr>
      <w:r w:rsidRPr="00D44936">
        <w:rPr>
          <w:color w:val="000000" w:themeColor="text1"/>
        </w:rPr>
        <w:t>This is outside the scope of this process, however, detailed d</w:t>
      </w:r>
      <w:r w:rsidR="00D44936" w:rsidRPr="00D44936">
        <w:rPr>
          <w:color w:val="000000" w:themeColor="text1"/>
        </w:rPr>
        <w:t>o</w:t>
      </w:r>
      <w:r w:rsidRPr="00D44936">
        <w:rPr>
          <w:color w:val="000000" w:themeColor="text1"/>
        </w:rPr>
        <w:t>c</w:t>
      </w:r>
      <w:r w:rsidR="00D44936" w:rsidRPr="00D44936">
        <w:rPr>
          <w:color w:val="000000" w:themeColor="text1"/>
        </w:rPr>
        <w:t>u</w:t>
      </w:r>
      <w:r w:rsidRPr="00D44936">
        <w:rPr>
          <w:color w:val="000000" w:themeColor="text1"/>
        </w:rPr>
        <w:t>mentation on</w:t>
      </w:r>
      <w:r w:rsidR="00517110" w:rsidRPr="00D44936">
        <w:rPr>
          <w:color w:val="000000" w:themeColor="text1"/>
        </w:rPr>
        <w:t xml:space="preserve"> the configuration process and a possible deployment plan can be provided for this project</w:t>
      </w:r>
    </w:p>
    <w:p w14:paraId="34DD9282" w14:textId="77777777" w:rsidR="00AA3C4B" w:rsidRDefault="00AA3C4B" w:rsidP="00AA3C4B"/>
    <w:p w14:paraId="334A6716" w14:textId="4E584662" w:rsidR="00AA3C4B" w:rsidRDefault="004D4655" w:rsidP="00B85043">
      <w:pPr>
        <w:pStyle w:val="Heading2"/>
      </w:pPr>
      <w:bookmarkStart w:id="75" w:name="_Toc136617705"/>
      <w:bookmarkStart w:id="76" w:name="_Toc136861487"/>
      <w:r>
        <w:lastRenderedPageBreak/>
        <w:t>Deliverables</w:t>
      </w:r>
      <w:bookmarkEnd w:id="75"/>
      <w:bookmarkEnd w:id="76"/>
    </w:p>
    <w:p w14:paraId="48617302" w14:textId="77777777" w:rsidR="00D44936" w:rsidRDefault="004D4655" w:rsidP="002C48C7">
      <w:pPr>
        <w:pStyle w:val="ListParagraph"/>
        <w:numPr>
          <w:ilvl w:val="0"/>
          <w:numId w:val="36"/>
        </w:numPr>
      </w:pPr>
      <w:r>
        <w:t>Proposal</w:t>
      </w:r>
    </w:p>
    <w:p w14:paraId="5D860085" w14:textId="77777777" w:rsidR="00D44936" w:rsidRDefault="004D4655" w:rsidP="002C48C7">
      <w:pPr>
        <w:pStyle w:val="ListParagraph"/>
        <w:numPr>
          <w:ilvl w:val="0"/>
          <w:numId w:val="36"/>
        </w:numPr>
      </w:pPr>
      <w:r>
        <w:t>Analysis and Design Diagrams</w:t>
      </w:r>
    </w:p>
    <w:p w14:paraId="78CEE4A0" w14:textId="77777777" w:rsidR="00D44936" w:rsidRDefault="004D4655" w:rsidP="00D44936">
      <w:pPr>
        <w:pStyle w:val="ListParagraph"/>
        <w:numPr>
          <w:ilvl w:val="0"/>
          <w:numId w:val="36"/>
        </w:numPr>
      </w:pPr>
      <w:r>
        <w:t>Prototype of a solution that has a weighted round-robin algorithm implemented on a Citrix ADC configuration</w:t>
      </w:r>
    </w:p>
    <w:p w14:paraId="3425C70F" w14:textId="77777777" w:rsidR="00D44936" w:rsidRDefault="004D4655" w:rsidP="003D5D07">
      <w:pPr>
        <w:pStyle w:val="ListParagraph"/>
        <w:numPr>
          <w:ilvl w:val="0"/>
          <w:numId w:val="36"/>
        </w:numPr>
      </w:pPr>
      <w:r>
        <w:t>Test Cases</w:t>
      </w:r>
    </w:p>
    <w:p w14:paraId="28526AE2" w14:textId="77777777" w:rsidR="003D5D07" w:rsidRDefault="004D4655" w:rsidP="003D5D07">
      <w:pPr>
        <w:pStyle w:val="ListParagraph"/>
        <w:numPr>
          <w:ilvl w:val="0"/>
          <w:numId w:val="36"/>
        </w:numPr>
      </w:pPr>
      <w:r>
        <w:t>Final documentation Report</w:t>
      </w:r>
    </w:p>
    <w:p w14:paraId="7CDB312C" w14:textId="77777777" w:rsidR="002C48C7" w:rsidRPr="002C48C7" w:rsidRDefault="002C48C7" w:rsidP="002C48C7"/>
    <w:p w14:paraId="7FFA535A" w14:textId="73C1AE4D" w:rsidR="00AA3C4B" w:rsidRDefault="004D4655" w:rsidP="00B85043">
      <w:pPr>
        <w:pStyle w:val="Heading2"/>
      </w:pPr>
      <w:bookmarkStart w:id="77" w:name="_Toc136617706"/>
      <w:bookmarkStart w:id="78" w:name="_Toc136861488"/>
      <w:r>
        <w:t>Tools and Techniques</w:t>
      </w:r>
      <w:bookmarkEnd w:id="77"/>
      <w:bookmarkEnd w:id="78"/>
    </w:p>
    <w:p w14:paraId="415C92F7" w14:textId="768DA087" w:rsidR="00AA3C4B" w:rsidRDefault="004D4655" w:rsidP="00B85043">
      <w:pPr>
        <w:pStyle w:val="Heading3"/>
      </w:pPr>
      <w:bookmarkStart w:id="79" w:name="_Toc136617707"/>
      <w:bookmarkStart w:id="80" w:name="_Toc136861489"/>
      <w:r>
        <w:t>Software requirements</w:t>
      </w:r>
      <w:bookmarkEnd w:id="79"/>
      <w:bookmarkEnd w:id="80"/>
    </w:p>
    <w:p w14:paraId="177EDD88" w14:textId="77777777" w:rsidR="00C228DC" w:rsidRDefault="004D4655" w:rsidP="00751990">
      <w:pPr>
        <w:pStyle w:val="ListParagraph"/>
        <w:numPr>
          <w:ilvl w:val="0"/>
          <w:numId w:val="39"/>
        </w:numPr>
      </w:pPr>
      <w:r>
        <w:t>Citrix ADC load balancer</w:t>
      </w:r>
    </w:p>
    <w:p w14:paraId="79056F0A" w14:textId="77777777" w:rsidR="00C228DC" w:rsidRDefault="00C228DC" w:rsidP="00751990">
      <w:pPr>
        <w:pStyle w:val="ListParagraph"/>
        <w:numPr>
          <w:ilvl w:val="0"/>
          <w:numId w:val="39"/>
        </w:numPr>
      </w:pPr>
      <w:proofErr w:type="spellStart"/>
      <w:r>
        <w:t>Virtualbox</w:t>
      </w:r>
      <w:proofErr w:type="spellEnd"/>
    </w:p>
    <w:p w14:paraId="6081BB28" w14:textId="77777777" w:rsidR="00C228DC" w:rsidRDefault="00C228DC" w:rsidP="00751990">
      <w:pPr>
        <w:pStyle w:val="ListParagraph"/>
        <w:numPr>
          <w:ilvl w:val="0"/>
          <w:numId w:val="39"/>
        </w:numPr>
      </w:pPr>
      <w:r>
        <w:t xml:space="preserve">Apache </w:t>
      </w:r>
      <w:proofErr w:type="spellStart"/>
      <w:r>
        <w:t>Jmeter</w:t>
      </w:r>
      <w:proofErr w:type="spellEnd"/>
    </w:p>
    <w:p w14:paraId="6BF5D65B" w14:textId="77777777" w:rsidR="00C228DC" w:rsidRDefault="00C228DC" w:rsidP="00751990">
      <w:pPr>
        <w:pStyle w:val="ListParagraph"/>
        <w:numPr>
          <w:ilvl w:val="0"/>
          <w:numId w:val="39"/>
        </w:numPr>
      </w:pPr>
      <w:r>
        <w:t xml:space="preserve">Apache </w:t>
      </w:r>
      <w:proofErr w:type="spellStart"/>
      <w:r>
        <w:t>mysql</w:t>
      </w:r>
      <w:proofErr w:type="spellEnd"/>
    </w:p>
    <w:p w14:paraId="512D3F51" w14:textId="77777777" w:rsidR="00C228DC" w:rsidRDefault="00C228DC" w:rsidP="00751990"/>
    <w:p w14:paraId="4FE2F3BF" w14:textId="77777777" w:rsidR="00751990" w:rsidRDefault="00751990" w:rsidP="00751990"/>
    <w:p w14:paraId="50ADC0C0" w14:textId="77777777" w:rsidR="00243570" w:rsidRDefault="00243570" w:rsidP="00B85043">
      <w:pPr>
        <w:pStyle w:val="Heading1"/>
        <w:numPr>
          <w:ilvl w:val="0"/>
          <w:numId w:val="0"/>
        </w:numPr>
      </w:pPr>
    </w:p>
    <w:p w14:paraId="34C861D6" w14:textId="77777777" w:rsidR="0045012F" w:rsidRDefault="0045012F" w:rsidP="00B85043">
      <w:pPr>
        <w:pStyle w:val="Heading1"/>
        <w:numPr>
          <w:ilvl w:val="0"/>
          <w:numId w:val="0"/>
        </w:numPr>
      </w:pPr>
    </w:p>
    <w:p w14:paraId="065E31A7" w14:textId="77777777" w:rsidR="002C48C7" w:rsidRDefault="004D4655" w:rsidP="00B85043">
      <w:pPr>
        <w:pStyle w:val="Heading1"/>
        <w:numPr>
          <w:ilvl w:val="0"/>
          <w:numId w:val="0"/>
        </w:numPr>
      </w:pPr>
      <w:r>
        <w:br w:type="page"/>
      </w:r>
    </w:p>
    <w:p w14:paraId="66A37E26" w14:textId="77777777" w:rsidR="00751990" w:rsidRDefault="004D4655" w:rsidP="00B85043">
      <w:pPr>
        <w:pStyle w:val="Heading1"/>
        <w:numPr>
          <w:ilvl w:val="0"/>
          <w:numId w:val="0"/>
        </w:numPr>
      </w:pPr>
      <w:bookmarkStart w:id="81" w:name="_Toc136617708"/>
      <w:bookmarkStart w:id="82" w:name="_Toc136861490"/>
      <w:r>
        <w:lastRenderedPageBreak/>
        <w:t>BIBLIOGRAPHY</w:t>
      </w:r>
      <w:bookmarkEnd w:id="81"/>
      <w:bookmarkEnd w:id="82"/>
    </w:p>
    <w:p w14:paraId="292B77A2" w14:textId="77777777" w:rsidR="00153EC6" w:rsidRPr="00153EC6" w:rsidRDefault="004D4655" w:rsidP="00153EC6">
      <w:pPr>
        <w:pStyle w:val="Bibliography"/>
        <w:rPr>
          <w:rFonts w:cs="Times New Roman"/>
        </w:rPr>
      </w:pPr>
      <w:r>
        <w:fldChar w:fldCharType="begin"/>
      </w:r>
      <w:r>
        <w:instrText xml:space="preserve"> ADDIN ZOTERO_BIBL {"uncited":[],"omitted":[],"custom":[]} CSL_BIBLIOGRAPHY </w:instrText>
      </w:r>
      <w:r>
        <w:fldChar w:fldCharType="separate"/>
      </w:r>
      <w:r w:rsidRPr="00153EC6">
        <w:rPr>
          <w:rFonts w:cs="Times New Roman"/>
        </w:rPr>
        <w:t xml:space="preserve">Deepa, T., &amp; Cheelu, D. (2017). A comparative study of static and dynamic load balancing algorithms in cloud computing. </w:t>
      </w:r>
      <w:r w:rsidRPr="00153EC6">
        <w:rPr>
          <w:rFonts w:cs="Times New Roman"/>
          <w:i/>
          <w:iCs/>
        </w:rPr>
        <w:t>2017 International Conference on Energy, Communication, Data Analytics and Soft Computing (ICECDS)</w:t>
      </w:r>
      <w:r w:rsidRPr="00153EC6">
        <w:rPr>
          <w:rFonts w:cs="Times New Roman"/>
        </w:rPr>
        <w:t>, 3375–3378. https://doi.org/10.1109/ICECDS.2017.8390086</w:t>
      </w:r>
    </w:p>
    <w:p w14:paraId="0399570D" w14:textId="77777777" w:rsidR="00153EC6" w:rsidRPr="00153EC6" w:rsidRDefault="004D4655" w:rsidP="00153EC6">
      <w:pPr>
        <w:pStyle w:val="Bibliography"/>
        <w:rPr>
          <w:rFonts w:cs="Times New Roman"/>
        </w:rPr>
      </w:pPr>
      <w:r w:rsidRPr="00873855">
        <w:rPr>
          <w:rFonts w:cs="Times New Roman"/>
          <w:lang w:val="fr-FR"/>
        </w:rPr>
        <w:t xml:space="preserve">Manirabona, A., Boudjit, S., &amp; Fourati, L. C. (2016). </w:t>
      </w:r>
      <w:r w:rsidRPr="00153EC6">
        <w:rPr>
          <w:rFonts w:cs="Times New Roman"/>
        </w:rPr>
        <w:t xml:space="preserve">A Priority-Weighted Round Robin scheduling strategy for a WBAN-based healthcare monitoring system. </w:t>
      </w:r>
      <w:r w:rsidRPr="00153EC6">
        <w:rPr>
          <w:rFonts w:cs="Times New Roman"/>
          <w:i/>
          <w:iCs/>
        </w:rPr>
        <w:t>2016 13th IEEE Annual Consumer Communications &amp; Networking Conference (CCNC)</w:t>
      </w:r>
      <w:r w:rsidRPr="00153EC6">
        <w:rPr>
          <w:rFonts w:cs="Times New Roman"/>
        </w:rPr>
        <w:t>, 224–229. https://doi.org/10.1109/CCNC.2016.7444760</w:t>
      </w:r>
    </w:p>
    <w:p w14:paraId="2CAD2EFE" w14:textId="77777777" w:rsidR="00153EC6" w:rsidRPr="00153EC6" w:rsidRDefault="004D4655" w:rsidP="00153EC6">
      <w:pPr>
        <w:pStyle w:val="Bibliography"/>
        <w:rPr>
          <w:rFonts w:cs="Times New Roman"/>
        </w:rPr>
      </w:pPr>
      <w:r w:rsidRPr="00153EC6">
        <w:rPr>
          <w:rFonts w:cs="Times New Roman"/>
        </w:rPr>
        <w:t xml:space="preserve">Mohammed, M. A., Hasan, R. A., Ahmed, M. A., Tapus, N., Shanan, M. A., Khaleel, M. K., &amp; Ali, Ahmed. H. (2018). A Focal load balancer based algorithm for task assignment in cloud environment. </w:t>
      </w:r>
      <w:r w:rsidRPr="00153EC6">
        <w:rPr>
          <w:rFonts w:cs="Times New Roman"/>
          <w:i/>
          <w:iCs/>
        </w:rPr>
        <w:t>2018 10th International Conference on Electronics, Computers and Artificial Intelligence (ECAI)</w:t>
      </w:r>
      <w:r w:rsidRPr="00153EC6">
        <w:rPr>
          <w:rFonts w:cs="Times New Roman"/>
        </w:rPr>
        <w:t>, 1–4. https://doi.org/10.1109/ECAI.2018.8679043</w:t>
      </w:r>
    </w:p>
    <w:p w14:paraId="0AF092A1" w14:textId="77777777" w:rsidR="00153EC6" w:rsidRPr="00153EC6" w:rsidRDefault="004D4655" w:rsidP="00153EC6">
      <w:pPr>
        <w:pStyle w:val="Bibliography"/>
        <w:rPr>
          <w:rFonts w:cs="Times New Roman"/>
        </w:rPr>
      </w:pPr>
      <w:r w:rsidRPr="00153EC6">
        <w:rPr>
          <w:rFonts w:cs="Times New Roman"/>
        </w:rPr>
        <w:t xml:space="preserve">Raghul, S., Subashri, T., &amp; Vimal, K. R. (2017). Literature survey on traffic-based server load balancing using SDN and open flow. </w:t>
      </w:r>
      <w:r w:rsidRPr="00153EC6">
        <w:rPr>
          <w:rFonts w:cs="Times New Roman"/>
          <w:i/>
          <w:iCs/>
        </w:rPr>
        <w:t>2017 Fourth International Conference on Signal Processing, Communication and Networking (ICSCN)</w:t>
      </w:r>
      <w:r w:rsidRPr="00153EC6">
        <w:rPr>
          <w:rFonts w:cs="Times New Roman"/>
        </w:rPr>
        <w:t>, 1–6. https://doi.org/10.1109/ICSCN.2017.8085416</w:t>
      </w:r>
    </w:p>
    <w:p w14:paraId="4A35E17C" w14:textId="77777777" w:rsidR="00153EC6" w:rsidRPr="00153EC6" w:rsidRDefault="004D4655" w:rsidP="00153EC6">
      <w:pPr>
        <w:pStyle w:val="Bibliography"/>
        <w:rPr>
          <w:rFonts w:cs="Times New Roman"/>
        </w:rPr>
      </w:pPr>
      <w:r w:rsidRPr="00153EC6">
        <w:rPr>
          <w:rFonts w:cs="Times New Roman"/>
        </w:rPr>
        <w:t xml:space="preserve">Sadia, F., Jahan, N., Rawshan, L., Jeba, M. T., &amp; Bhuiyan, T. (2017). A priority based dynamic resource mapping algorithm for load balancing in cloud. </w:t>
      </w:r>
      <w:r w:rsidRPr="00153EC6">
        <w:rPr>
          <w:rFonts w:cs="Times New Roman"/>
          <w:i/>
          <w:iCs/>
        </w:rPr>
        <w:t>2017 4th International Conference on Advances in Electrical Engineering (ICAEE)</w:t>
      </w:r>
      <w:r w:rsidRPr="00153EC6">
        <w:rPr>
          <w:rFonts w:cs="Times New Roman"/>
        </w:rPr>
        <w:t>, 176–180. https://doi.org/10.1109/ICAEE.2017.8255349</w:t>
      </w:r>
    </w:p>
    <w:p w14:paraId="10183854" w14:textId="77777777" w:rsidR="00153EC6" w:rsidRPr="00153EC6" w:rsidRDefault="004D4655" w:rsidP="00153EC6">
      <w:pPr>
        <w:pStyle w:val="Bibliography"/>
        <w:rPr>
          <w:rFonts w:cs="Times New Roman"/>
        </w:rPr>
      </w:pPr>
      <w:r w:rsidRPr="00153EC6">
        <w:rPr>
          <w:rFonts w:cs="Times New Roman"/>
        </w:rPr>
        <w:t xml:space="preserve">Sharma, D. (2018). Response Time Based Balancing of Load in Web Server Clusters. </w:t>
      </w:r>
      <w:r w:rsidRPr="00153EC6">
        <w:rPr>
          <w:rFonts w:cs="Times New Roman"/>
          <w:i/>
          <w:iCs/>
        </w:rPr>
        <w:t xml:space="preserve">2018 7th International Conference on Reliability, Infocom Technologies and Optimization (Trends </w:t>
      </w:r>
      <w:r w:rsidRPr="00153EC6">
        <w:rPr>
          <w:rFonts w:cs="Times New Roman"/>
          <w:i/>
          <w:iCs/>
        </w:rPr>
        <w:lastRenderedPageBreak/>
        <w:t>and Future Directions) (ICRITO)</w:t>
      </w:r>
      <w:r w:rsidRPr="00153EC6">
        <w:rPr>
          <w:rFonts w:cs="Times New Roman"/>
        </w:rPr>
        <w:t>, 471–476. https://doi.org/10.1109/ICRITO.2018.8748373</w:t>
      </w:r>
    </w:p>
    <w:p w14:paraId="0C359FAC" w14:textId="77777777" w:rsidR="00153EC6" w:rsidRPr="00153EC6" w:rsidRDefault="004D4655" w:rsidP="00153EC6">
      <w:pPr>
        <w:pStyle w:val="Bibliography"/>
        <w:rPr>
          <w:rFonts w:cs="Times New Roman"/>
        </w:rPr>
      </w:pPr>
      <w:r w:rsidRPr="00153EC6">
        <w:rPr>
          <w:rFonts w:cs="Times New Roman"/>
        </w:rPr>
        <w:t xml:space="preserve">Xiao, G., Wenjun, W., Jiaming, Z., Chao, F., &amp; Yanhua, Z. (2017). An Openflow Based Dynamic Traffic Scheduling Strategy for Load Balancing. </w:t>
      </w:r>
      <w:r w:rsidRPr="00153EC6">
        <w:rPr>
          <w:rFonts w:cs="Times New Roman"/>
          <w:i/>
          <w:iCs/>
        </w:rPr>
        <w:t>2017 3rd IEEE International Conference on Computer and Communications (ICCC)</w:t>
      </w:r>
      <w:r w:rsidRPr="00153EC6">
        <w:rPr>
          <w:rFonts w:cs="Times New Roman"/>
        </w:rPr>
        <w:t>, 531–535. https://doi.org/10.1109/CompComm.2017.8322602</w:t>
      </w:r>
    </w:p>
    <w:p w14:paraId="003B42F5" w14:textId="77777777" w:rsidR="00153EC6" w:rsidRPr="00153EC6" w:rsidRDefault="004D4655" w:rsidP="00153EC6">
      <w:pPr>
        <w:pStyle w:val="Bibliography"/>
        <w:rPr>
          <w:rFonts w:cs="Times New Roman"/>
        </w:rPr>
      </w:pPr>
      <w:r w:rsidRPr="00153EC6">
        <w:rPr>
          <w:rFonts w:cs="Times New Roman"/>
        </w:rPr>
        <w:t xml:space="preserve">Zhao, L., Chuang, Z., &amp; Ke-fu, X. (2015). SpeedStream: A real-time stream data processing platform in the cloud. </w:t>
      </w:r>
      <w:r w:rsidRPr="00153EC6">
        <w:rPr>
          <w:rFonts w:cs="Times New Roman"/>
          <w:i/>
          <w:iCs/>
        </w:rPr>
        <w:t>2015 IEEE 34th International Performance Computing and Communications Conference (IPCCC)</w:t>
      </w:r>
      <w:r w:rsidRPr="00153EC6">
        <w:rPr>
          <w:rFonts w:cs="Times New Roman"/>
        </w:rPr>
        <w:t>, 1–10. https://doi.org/10.1109/PCCC.2015.7410267</w:t>
      </w:r>
    </w:p>
    <w:p w14:paraId="7C8470B1" w14:textId="77777777" w:rsidR="00153EC6" w:rsidRPr="00153EC6" w:rsidRDefault="004D4655" w:rsidP="00153EC6">
      <w:pPr>
        <w:pStyle w:val="Bibliography"/>
        <w:rPr>
          <w:rFonts w:cs="Times New Roman"/>
        </w:rPr>
      </w:pPr>
      <w:r w:rsidRPr="00153EC6">
        <w:rPr>
          <w:rFonts w:cs="Times New Roman"/>
        </w:rPr>
        <w:t xml:space="preserve">Zongyu, X., &amp; Xingxuan, W. (2015). A predictive modified round robin scheduling algorithm for web server clusters. </w:t>
      </w:r>
      <w:r w:rsidRPr="00153EC6">
        <w:rPr>
          <w:rFonts w:cs="Times New Roman"/>
          <w:i/>
          <w:iCs/>
        </w:rPr>
        <w:t>2015 34th Chinese Control Conference (CCC)</w:t>
      </w:r>
      <w:r w:rsidRPr="00153EC6">
        <w:rPr>
          <w:rFonts w:cs="Times New Roman"/>
        </w:rPr>
        <w:t>, 5804–5808. https://doi.org/10.1109/ChiCC.2015.7260546</w:t>
      </w:r>
    </w:p>
    <w:p w14:paraId="7FE41F46" w14:textId="20397F42" w:rsidR="00751990" w:rsidRDefault="004D4655" w:rsidP="00751990">
      <w:r>
        <w:fldChar w:fldCharType="end"/>
      </w:r>
    </w:p>
    <w:p w14:paraId="4FEF2B6E" w14:textId="2B6C70DA" w:rsidR="00705AE5" w:rsidRDefault="00705AE5" w:rsidP="00751990"/>
    <w:p w14:paraId="7A322539" w14:textId="77777777" w:rsidR="00705AE5" w:rsidRDefault="00705AE5">
      <w:pPr>
        <w:spacing w:line="240" w:lineRule="auto"/>
        <w:jc w:val="left"/>
      </w:pPr>
      <w:r>
        <w:br w:type="page"/>
      </w:r>
    </w:p>
    <w:p w14:paraId="37514D1B" w14:textId="77777777" w:rsidR="00705AE5" w:rsidRPr="00705AE5" w:rsidRDefault="00705AE5" w:rsidP="00705AE5">
      <w:pPr>
        <w:ind w:hanging="2"/>
        <w:jc w:val="center"/>
        <w:rPr>
          <w:rFonts w:eastAsia="Tahoma" w:cs="Times New Roman"/>
          <w:b/>
        </w:rPr>
      </w:pPr>
      <w:r w:rsidRPr="00705AE5">
        <w:rPr>
          <w:rFonts w:eastAsia="Tahoma" w:cs="Times New Roman"/>
          <w:b/>
        </w:rPr>
        <w:lastRenderedPageBreak/>
        <w:t xml:space="preserve">Strathmore University </w:t>
      </w:r>
    </w:p>
    <w:p w14:paraId="4507E1A5" w14:textId="77777777" w:rsidR="00705AE5" w:rsidRPr="00705AE5" w:rsidRDefault="00705AE5" w:rsidP="00705AE5">
      <w:pPr>
        <w:ind w:hanging="2"/>
        <w:jc w:val="center"/>
        <w:rPr>
          <w:rFonts w:eastAsia="Tahoma" w:cs="Times New Roman"/>
          <w:b/>
        </w:rPr>
      </w:pPr>
      <w:r w:rsidRPr="00705AE5">
        <w:rPr>
          <w:rFonts w:eastAsia="Tahoma" w:cs="Times New Roman"/>
          <w:b/>
        </w:rPr>
        <w:t>School of Computing and Engineering Sciences</w:t>
      </w:r>
    </w:p>
    <w:p w14:paraId="5A6852CD" w14:textId="77777777" w:rsidR="00705AE5" w:rsidRPr="00705AE5" w:rsidRDefault="00705AE5" w:rsidP="00705AE5">
      <w:pPr>
        <w:ind w:hanging="2"/>
        <w:jc w:val="center"/>
        <w:rPr>
          <w:rFonts w:eastAsia="Tahoma" w:cs="Times New Roman"/>
          <w:b/>
        </w:rPr>
      </w:pPr>
      <w:r w:rsidRPr="00705AE5">
        <w:rPr>
          <w:rFonts w:eastAsia="Tahoma" w:cs="Times New Roman"/>
          <w:b/>
        </w:rPr>
        <w:t>Project Proposal Assessment Guide</w:t>
      </w:r>
    </w:p>
    <w:p w14:paraId="6F3D76D5" w14:textId="77777777" w:rsidR="00705AE5" w:rsidRPr="00705AE5" w:rsidRDefault="00705AE5" w:rsidP="00705AE5">
      <w:pPr>
        <w:ind w:hanging="2"/>
        <w:rPr>
          <w:rFonts w:eastAsia="Tahoma" w:cs="Times New Roman"/>
        </w:rPr>
      </w:pPr>
    </w:p>
    <w:tbl>
      <w:tblPr>
        <w:tblW w:w="921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838"/>
        <w:gridCol w:w="7378"/>
      </w:tblGrid>
      <w:tr w:rsidR="00705AE5" w:rsidRPr="00705AE5" w14:paraId="57F570F1" w14:textId="77777777" w:rsidTr="00781892">
        <w:trPr>
          <w:trHeight w:val="332"/>
        </w:trPr>
        <w:tc>
          <w:tcPr>
            <w:tcW w:w="1838" w:type="dxa"/>
          </w:tcPr>
          <w:p w14:paraId="2404CCF4" w14:textId="77777777" w:rsidR="00705AE5" w:rsidRPr="00705AE5" w:rsidRDefault="00705AE5" w:rsidP="00781892">
            <w:pPr>
              <w:ind w:hanging="2"/>
              <w:rPr>
                <w:rFonts w:eastAsia="Tahoma" w:cs="Times New Roman"/>
                <w:b/>
                <w:bCs/>
              </w:rPr>
            </w:pPr>
            <w:r w:rsidRPr="00705AE5">
              <w:rPr>
                <w:rFonts w:eastAsia="Tahoma" w:cs="Times New Roman"/>
                <w:b/>
                <w:bCs/>
              </w:rPr>
              <w:t>Student Number</w:t>
            </w:r>
          </w:p>
        </w:tc>
        <w:tc>
          <w:tcPr>
            <w:tcW w:w="7378" w:type="dxa"/>
          </w:tcPr>
          <w:p w14:paraId="673784FB" w14:textId="04CA7F5A" w:rsidR="00705AE5" w:rsidRPr="00705AE5" w:rsidRDefault="007F5885" w:rsidP="00781892">
            <w:pPr>
              <w:ind w:hanging="2"/>
              <w:rPr>
                <w:rFonts w:eastAsia="Tahoma" w:cs="Times New Roman"/>
                <w:b/>
                <w:bCs/>
              </w:rPr>
            </w:pPr>
            <w:r>
              <w:rPr>
                <w:rFonts w:eastAsia="Tahoma" w:cs="Times New Roman"/>
                <w:b/>
                <w:bCs/>
              </w:rPr>
              <w:t>133481</w:t>
            </w:r>
          </w:p>
        </w:tc>
      </w:tr>
      <w:tr w:rsidR="00705AE5" w:rsidRPr="00705AE5" w14:paraId="2D228EC0" w14:textId="77777777" w:rsidTr="00781892">
        <w:trPr>
          <w:trHeight w:val="381"/>
        </w:trPr>
        <w:tc>
          <w:tcPr>
            <w:tcW w:w="1838" w:type="dxa"/>
          </w:tcPr>
          <w:p w14:paraId="7DFAACA2" w14:textId="77777777" w:rsidR="00705AE5" w:rsidRPr="00705AE5" w:rsidRDefault="00705AE5" w:rsidP="00781892">
            <w:pPr>
              <w:ind w:hanging="2"/>
              <w:rPr>
                <w:rFonts w:eastAsia="Tahoma" w:cs="Times New Roman"/>
                <w:b/>
                <w:bCs/>
              </w:rPr>
            </w:pPr>
          </w:p>
          <w:p w14:paraId="14BDAFF3" w14:textId="77777777" w:rsidR="00705AE5" w:rsidRPr="00705AE5" w:rsidRDefault="00705AE5" w:rsidP="00781892">
            <w:pPr>
              <w:ind w:hanging="2"/>
              <w:rPr>
                <w:rFonts w:eastAsia="Tahoma" w:cs="Times New Roman"/>
                <w:b/>
                <w:bCs/>
              </w:rPr>
            </w:pPr>
            <w:r w:rsidRPr="00705AE5">
              <w:rPr>
                <w:rFonts w:eastAsia="Tahoma" w:cs="Times New Roman"/>
                <w:b/>
                <w:bCs/>
              </w:rPr>
              <w:t>Working Title:</w:t>
            </w:r>
          </w:p>
        </w:tc>
        <w:tc>
          <w:tcPr>
            <w:tcW w:w="7378" w:type="dxa"/>
          </w:tcPr>
          <w:p w14:paraId="4C13C2BC" w14:textId="2641A323" w:rsidR="00705AE5" w:rsidRPr="00705AE5" w:rsidRDefault="007F5885" w:rsidP="00781892">
            <w:pPr>
              <w:ind w:hanging="2"/>
              <w:rPr>
                <w:rFonts w:cs="Times New Roman"/>
                <w:b/>
                <w:bCs/>
              </w:rPr>
            </w:pPr>
            <w:r>
              <w:t>Weighted Fair Distribution of Web Requests on E-commerce Platforms Using Citrix ADC Load Balancer</w:t>
            </w:r>
          </w:p>
        </w:tc>
      </w:tr>
    </w:tbl>
    <w:p w14:paraId="21CB172C" w14:textId="77777777" w:rsidR="00705AE5" w:rsidRPr="00705AE5" w:rsidRDefault="00705AE5" w:rsidP="00705AE5">
      <w:pPr>
        <w:rPr>
          <w:rFonts w:cs="Times New Roman"/>
        </w:rPr>
      </w:pPr>
    </w:p>
    <w:tbl>
      <w:tblPr>
        <w:tblW w:w="10152" w:type="dxa"/>
        <w:tblInd w:w="-108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5900"/>
        <w:gridCol w:w="992"/>
        <w:gridCol w:w="851"/>
        <w:gridCol w:w="2409"/>
      </w:tblGrid>
      <w:tr w:rsidR="00705AE5" w:rsidRPr="00705AE5" w14:paraId="53511986" w14:textId="77777777" w:rsidTr="007F5885">
        <w:tc>
          <w:tcPr>
            <w:tcW w:w="5900" w:type="dxa"/>
            <w:shd w:val="clear" w:color="auto" w:fill="F2F2F2"/>
          </w:tcPr>
          <w:p w14:paraId="0744A80A" w14:textId="77777777" w:rsidR="00705AE5" w:rsidRPr="00705AE5" w:rsidRDefault="00705AE5" w:rsidP="00781892">
            <w:pPr>
              <w:ind w:hanging="2"/>
              <w:jc w:val="center"/>
              <w:rPr>
                <w:rFonts w:eastAsia="Century Gothic" w:cs="Times New Roman"/>
                <w:b/>
              </w:rPr>
            </w:pPr>
            <w:r w:rsidRPr="00705AE5">
              <w:rPr>
                <w:rFonts w:eastAsia="Century Gothic" w:cs="Times New Roman"/>
                <w:b/>
              </w:rPr>
              <w:t>Evaluation Areas</w:t>
            </w:r>
          </w:p>
        </w:tc>
        <w:tc>
          <w:tcPr>
            <w:tcW w:w="992" w:type="dxa"/>
            <w:shd w:val="clear" w:color="auto" w:fill="F2F2F2"/>
            <w:vAlign w:val="center"/>
          </w:tcPr>
          <w:p w14:paraId="6FEF2BD2" w14:textId="77777777" w:rsidR="00705AE5" w:rsidRPr="00705AE5" w:rsidRDefault="00705AE5" w:rsidP="00781892">
            <w:pPr>
              <w:ind w:hanging="2"/>
              <w:rPr>
                <w:rFonts w:eastAsia="Century Gothic" w:cs="Times New Roman"/>
              </w:rPr>
            </w:pPr>
            <w:r w:rsidRPr="00705AE5">
              <w:rPr>
                <w:rFonts w:eastAsia="Century Gothic" w:cs="Times New Roman"/>
                <w:b/>
              </w:rPr>
              <w:t>Weight</w:t>
            </w:r>
          </w:p>
        </w:tc>
        <w:tc>
          <w:tcPr>
            <w:tcW w:w="851" w:type="dxa"/>
            <w:shd w:val="clear" w:color="auto" w:fill="F2F2F2"/>
          </w:tcPr>
          <w:p w14:paraId="45710D3A" w14:textId="77777777" w:rsidR="00705AE5" w:rsidRPr="00705AE5" w:rsidRDefault="00705AE5" w:rsidP="00781892">
            <w:pPr>
              <w:ind w:hanging="2"/>
              <w:jc w:val="center"/>
              <w:rPr>
                <w:rFonts w:eastAsia="Century Gothic" w:cs="Times New Roman"/>
              </w:rPr>
            </w:pPr>
            <w:r w:rsidRPr="00705AE5">
              <w:rPr>
                <w:rFonts w:eastAsia="Century Gothic" w:cs="Times New Roman"/>
                <w:b/>
              </w:rPr>
              <w:t>Score</w:t>
            </w:r>
          </w:p>
        </w:tc>
        <w:tc>
          <w:tcPr>
            <w:tcW w:w="2409" w:type="dxa"/>
            <w:shd w:val="clear" w:color="auto" w:fill="F2F2F2"/>
            <w:vAlign w:val="center"/>
          </w:tcPr>
          <w:p w14:paraId="1D154051" w14:textId="77777777" w:rsidR="00705AE5" w:rsidRPr="00705AE5" w:rsidRDefault="00705AE5" w:rsidP="00781892">
            <w:pPr>
              <w:ind w:hanging="2"/>
              <w:jc w:val="center"/>
              <w:rPr>
                <w:rFonts w:eastAsia="Century Gothic" w:cs="Times New Roman"/>
              </w:rPr>
            </w:pPr>
            <w:r w:rsidRPr="00705AE5">
              <w:rPr>
                <w:rFonts w:eastAsia="Century Gothic" w:cs="Times New Roman"/>
                <w:b/>
              </w:rPr>
              <w:t>Notes</w:t>
            </w:r>
          </w:p>
        </w:tc>
      </w:tr>
      <w:tr w:rsidR="00705AE5" w:rsidRPr="00705AE5" w14:paraId="7F38F9F3" w14:textId="77777777" w:rsidTr="007F5885">
        <w:tc>
          <w:tcPr>
            <w:tcW w:w="5900" w:type="dxa"/>
          </w:tcPr>
          <w:p w14:paraId="694D0910" w14:textId="77777777" w:rsidR="00705AE5" w:rsidRPr="00705AE5" w:rsidRDefault="00705AE5" w:rsidP="00781892">
            <w:pPr>
              <w:ind w:hanging="2"/>
              <w:rPr>
                <w:rFonts w:eastAsia="Tahoma" w:cs="Times New Roman"/>
              </w:rPr>
            </w:pPr>
            <w:r w:rsidRPr="00705AE5">
              <w:rPr>
                <w:rFonts w:eastAsia="Tahoma" w:cs="Times New Roman"/>
                <w:b/>
              </w:rPr>
              <w:t xml:space="preserve">Title page: </w:t>
            </w:r>
          </w:p>
          <w:p w14:paraId="4B618D6B" w14:textId="77777777" w:rsidR="00705AE5" w:rsidRPr="00705AE5" w:rsidRDefault="00705AE5" w:rsidP="00781892">
            <w:pPr>
              <w:pBdr>
                <w:top w:val="nil"/>
                <w:left w:val="nil"/>
                <w:bottom w:val="nil"/>
                <w:right w:val="nil"/>
                <w:between w:val="nil"/>
              </w:pBdr>
              <w:spacing w:line="240" w:lineRule="auto"/>
              <w:ind w:hanging="2"/>
              <w:rPr>
                <w:rFonts w:eastAsia="Tahoma" w:cs="Times New Roman"/>
                <w:color w:val="000000"/>
              </w:rPr>
            </w:pPr>
            <w:r w:rsidRPr="00705AE5">
              <w:rPr>
                <w:rFonts w:eastAsia="Tahoma" w:cs="Times New Roman"/>
                <w:color w:val="000000"/>
              </w:rPr>
              <w:t>Informative, concise, and appropriate</w:t>
            </w:r>
          </w:p>
        </w:tc>
        <w:tc>
          <w:tcPr>
            <w:tcW w:w="992" w:type="dxa"/>
            <w:vAlign w:val="center"/>
          </w:tcPr>
          <w:p w14:paraId="787B1D35" w14:textId="77777777" w:rsidR="00705AE5" w:rsidRPr="00705AE5" w:rsidRDefault="00705AE5" w:rsidP="00781892">
            <w:pPr>
              <w:ind w:hanging="2"/>
              <w:jc w:val="center"/>
              <w:rPr>
                <w:rFonts w:eastAsia="Tahoma" w:cs="Times New Roman"/>
              </w:rPr>
            </w:pPr>
            <w:r w:rsidRPr="00705AE5">
              <w:rPr>
                <w:rFonts w:eastAsia="Tahoma" w:cs="Times New Roman"/>
                <w:b/>
              </w:rPr>
              <w:t>2 pts</w:t>
            </w:r>
          </w:p>
        </w:tc>
        <w:tc>
          <w:tcPr>
            <w:tcW w:w="851" w:type="dxa"/>
            <w:vAlign w:val="center"/>
          </w:tcPr>
          <w:p w14:paraId="261C6434" w14:textId="77777777" w:rsidR="00705AE5" w:rsidRPr="00705AE5" w:rsidRDefault="00705AE5" w:rsidP="00781892">
            <w:pPr>
              <w:ind w:hanging="2"/>
              <w:jc w:val="center"/>
              <w:rPr>
                <w:rFonts w:eastAsia="Tahoma" w:cs="Times New Roman"/>
              </w:rPr>
            </w:pPr>
          </w:p>
        </w:tc>
        <w:tc>
          <w:tcPr>
            <w:tcW w:w="2409" w:type="dxa"/>
            <w:vAlign w:val="center"/>
          </w:tcPr>
          <w:p w14:paraId="2A3CF2BD" w14:textId="77777777" w:rsidR="00705AE5" w:rsidRPr="00705AE5" w:rsidRDefault="00705AE5" w:rsidP="00781892">
            <w:pPr>
              <w:ind w:hanging="2"/>
              <w:rPr>
                <w:rFonts w:eastAsia="Tahoma" w:cs="Times New Roman"/>
              </w:rPr>
            </w:pPr>
          </w:p>
        </w:tc>
      </w:tr>
      <w:tr w:rsidR="00705AE5" w:rsidRPr="00705AE5" w14:paraId="03ED1745" w14:textId="77777777" w:rsidTr="007F5885">
        <w:tc>
          <w:tcPr>
            <w:tcW w:w="5900" w:type="dxa"/>
          </w:tcPr>
          <w:p w14:paraId="47D9CF72" w14:textId="77777777" w:rsidR="00705AE5" w:rsidRPr="00705AE5" w:rsidRDefault="00705AE5" w:rsidP="00781892">
            <w:pPr>
              <w:ind w:hanging="2"/>
              <w:rPr>
                <w:rFonts w:eastAsia="Tahoma" w:cs="Times New Roman"/>
                <w:b/>
              </w:rPr>
            </w:pPr>
            <w:r w:rsidRPr="00705AE5">
              <w:rPr>
                <w:rFonts w:eastAsia="Tahoma" w:cs="Times New Roman"/>
                <w:b/>
              </w:rPr>
              <w:t>Abstract</w:t>
            </w:r>
          </w:p>
          <w:p w14:paraId="09F81F1C" w14:textId="77777777" w:rsidR="00705AE5" w:rsidRPr="00705AE5" w:rsidRDefault="00705AE5" w:rsidP="00781892">
            <w:pPr>
              <w:rPr>
                <w:rFonts w:eastAsia="Tahoma" w:cs="Times New Roman"/>
              </w:rPr>
            </w:pPr>
            <w:r w:rsidRPr="00705AE5">
              <w:rPr>
                <w:rFonts w:eastAsia="Tahoma" w:cs="Times New Roman"/>
              </w:rPr>
              <w:t>To have background, problem, solution, methodology (approach data and tools) outcomes and expectations</w:t>
            </w:r>
          </w:p>
        </w:tc>
        <w:tc>
          <w:tcPr>
            <w:tcW w:w="992" w:type="dxa"/>
            <w:vAlign w:val="center"/>
          </w:tcPr>
          <w:p w14:paraId="0ECE2EB8" w14:textId="77777777" w:rsidR="00705AE5" w:rsidRPr="00705AE5" w:rsidRDefault="00705AE5" w:rsidP="00781892">
            <w:pPr>
              <w:ind w:hanging="2"/>
              <w:jc w:val="center"/>
              <w:rPr>
                <w:rFonts w:eastAsia="Tahoma" w:cs="Times New Roman"/>
              </w:rPr>
            </w:pPr>
            <w:r w:rsidRPr="00705AE5">
              <w:rPr>
                <w:rFonts w:eastAsia="Tahoma" w:cs="Times New Roman"/>
                <w:b/>
              </w:rPr>
              <w:t>2 pts</w:t>
            </w:r>
          </w:p>
        </w:tc>
        <w:tc>
          <w:tcPr>
            <w:tcW w:w="851" w:type="dxa"/>
            <w:vAlign w:val="center"/>
          </w:tcPr>
          <w:p w14:paraId="16E30F81" w14:textId="77777777" w:rsidR="00705AE5" w:rsidRPr="00705AE5" w:rsidRDefault="00705AE5" w:rsidP="00781892">
            <w:pPr>
              <w:ind w:hanging="2"/>
              <w:jc w:val="center"/>
              <w:rPr>
                <w:rFonts w:eastAsia="Tahoma" w:cs="Times New Roman"/>
              </w:rPr>
            </w:pPr>
          </w:p>
        </w:tc>
        <w:tc>
          <w:tcPr>
            <w:tcW w:w="2409" w:type="dxa"/>
            <w:vAlign w:val="center"/>
          </w:tcPr>
          <w:p w14:paraId="1FD6865B" w14:textId="77777777" w:rsidR="00705AE5" w:rsidRPr="00705AE5" w:rsidRDefault="00705AE5" w:rsidP="00781892">
            <w:pPr>
              <w:rPr>
                <w:rFonts w:eastAsia="Tahoma" w:cs="Times New Roman"/>
              </w:rPr>
            </w:pPr>
            <w:r w:rsidRPr="00705AE5">
              <w:rPr>
                <w:rFonts w:eastAsia="Tahoma" w:cs="Times New Roman"/>
              </w:rPr>
              <w:t xml:space="preserve"> </w:t>
            </w:r>
          </w:p>
        </w:tc>
      </w:tr>
      <w:tr w:rsidR="00705AE5" w:rsidRPr="00705AE5" w14:paraId="044BFC36" w14:textId="77777777" w:rsidTr="007F5885">
        <w:tc>
          <w:tcPr>
            <w:tcW w:w="5900" w:type="dxa"/>
          </w:tcPr>
          <w:p w14:paraId="39A26D1C" w14:textId="77777777" w:rsidR="00705AE5" w:rsidRPr="00705AE5" w:rsidRDefault="00705AE5" w:rsidP="00781892">
            <w:pPr>
              <w:ind w:hanging="2"/>
              <w:rPr>
                <w:rFonts w:eastAsia="Tahoma" w:cs="Times New Roman"/>
              </w:rPr>
            </w:pPr>
            <w:r w:rsidRPr="00705AE5">
              <w:rPr>
                <w:rFonts w:eastAsia="Tahoma" w:cs="Times New Roman"/>
                <w:b/>
              </w:rPr>
              <w:t>Introduction</w:t>
            </w:r>
          </w:p>
          <w:p w14:paraId="2740AA1C" w14:textId="77777777" w:rsidR="00705AE5" w:rsidRPr="00705AE5" w:rsidRDefault="00705AE5" w:rsidP="00781892">
            <w:pPr>
              <w:ind w:hanging="2"/>
              <w:rPr>
                <w:rFonts w:eastAsia="Tahoma" w:cs="Times New Roman"/>
                <w:b/>
              </w:rPr>
            </w:pPr>
            <w:r w:rsidRPr="00705AE5">
              <w:rPr>
                <w:rFonts w:eastAsia="Tahoma" w:cs="Times New Roman"/>
              </w:rPr>
              <w:t xml:space="preserve">Background </w:t>
            </w:r>
            <w:r w:rsidRPr="00705AE5">
              <w:rPr>
                <w:rFonts w:eastAsia="Tahoma" w:cs="Times New Roman"/>
                <w:b/>
              </w:rPr>
              <w:t>(2)</w:t>
            </w:r>
          </w:p>
          <w:p w14:paraId="76CAACF7" w14:textId="77777777" w:rsidR="00705AE5" w:rsidRPr="00705AE5" w:rsidRDefault="00705AE5" w:rsidP="00781892">
            <w:pPr>
              <w:rPr>
                <w:rFonts w:eastAsia="Tahoma" w:cs="Times New Roman"/>
                <w:i/>
              </w:rPr>
            </w:pPr>
            <w:r w:rsidRPr="00705AE5">
              <w:rPr>
                <w:rFonts w:eastAsia="Tahoma" w:cs="Times New Roman"/>
                <w:i/>
              </w:rPr>
              <w:t>A clear illustration of issue, context and audience</w:t>
            </w:r>
          </w:p>
          <w:p w14:paraId="585A73CB" w14:textId="77777777" w:rsidR="00705AE5" w:rsidRPr="00705AE5" w:rsidRDefault="00705AE5" w:rsidP="00781892">
            <w:pPr>
              <w:rPr>
                <w:rFonts w:eastAsia="Tahoma" w:cs="Times New Roman"/>
                <w:b/>
              </w:rPr>
            </w:pPr>
            <w:r w:rsidRPr="00705AE5">
              <w:rPr>
                <w:rFonts w:eastAsia="Tahoma" w:cs="Times New Roman"/>
              </w:rPr>
              <w:t xml:space="preserve">Problem Statement </w:t>
            </w:r>
            <w:r w:rsidRPr="00705AE5">
              <w:rPr>
                <w:rFonts w:eastAsia="Tahoma" w:cs="Times New Roman"/>
                <w:b/>
              </w:rPr>
              <w:t>(2)</w:t>
            </w:r>
          </w:p>
          <w:p w14:paraId="21191A86" w14:textId="77777777" w:rsidR="00705AE5" w:rsidRPr="00705AE5" w:rsidRDefault="00705AE5" w:rsidP="00781892">
            <w:pPr>
              <w:spacing w:after="160" w:line="240" w:lineRule="auto"/>
              <w:rPr>
                <w:rFonts w:eastAsia="Tahoma" w:cs="Times New Roman"/>
                <w:i/>
              </w:rPr>
            </w:pPr>
            <w:r w:rsidRPr="00705AE5">
              <w:rPr>
                <w:rFonts w:eastAsia="Tahoma" w:cs="Times New Roman"/>
                <w:i/>
                <w:highlight w:val="white"/>
              </w:rPr>
              <w:t xml:space="preserve">Pain points, audience, who is affected and how solution comes in to fix the pain. </w:t>
            </w:r>
          </w:p>
          <w:p w14:paraId="5B1B501C" w14:textId="77777777" w:rsidR="00705AE5" w:rsidRPr="00705AE5" w:rsidRDefault="00705AE5" w:rsidP="00781892">
            <w:pPr>
              <w:spacing w:after="160" w:line="240" w:lineRule="auto"/>
              <w:rPr>
                <w:rFonts w:eastAsia="Tahoma" w:cs="Times New Roman"/>
                <w:i/>
                <w:highlight w:val="white"/>
              </w:rPr>
            </w:pPr>
            <w:r w:rsidRPr="00705AE5">
              <w:rPr>
                <w:rFonts w:eastAsia="Tahoma" w:cs="Times New Roman"/>
              </w:rPr>
              <w:t xml:space="preserve">Objectives (S.M.A.R.T and Linked to Problem Statement) </w:t>
            </w:r>
            <w:r w:rsidRPr="00705AE5">
              <w:rPr>
                <w:rFonts w:eastAsia="Tahoma" w:cs="Times New Roman"/>
                <w:b/>
              </w:rPr>
              <w:t>(2)</w:t>
            </w:r>
          </w:p>
          <w:p w14:paraId="41DD1C50" w14:textId="77777777" w:rsidR="00705AE5" w:rsidRPr="00705AE5" w:rsidRDefault="00705AE5" w:rsidP="00781892">
            <w:pPr>
              <w:spacing w:line="240" w:lineRule="auto"/>
              <w:ind w:hanging="2"/>
              <w:rPr>
                <w:rFonts w:eastAsia="Tahoma" w:cs="Times New Roman"/>
                <w:b/>
              </w:rPr>
            </w:pPr>
            <w:r w:rsidRPr="00705AE5">
              <w:rPr>
                <w:rFonts w:eastAsia="Tahoma" w:cs="Times New Roman"/>
              </w:rPr>
              <w:t xml:space="preserve">Research questions </w:t>
            </w:r>
            <w:r w:rsidRPr="00705AE5">
              <w:rPr>
                <w:rFonts w:eastAsia="Tahoma" w:cs="Times New Roman"/>
                <w:b/>
              </w:rPr>
              <w:t>(1)</w:t>
            </w:r>
          </w:p>
          <w:p w14:paraId="5A93F03E" w14:textId="77777777" w:rsidR="00705AE5" w:rsidRPr="00705AE5" w:rsidRDefault="00705AE5" w:rsidP="00781892">
            <w:pPr>
              <w:spacing w:after="160" w:line="240" w:lineRule="auto"/>
              <w:rPr>
                <w:rFonts w:eastAsia="Tahoma" w:cs="Times New Roman"/>
                <w:i/>
                <w:highlight w:val="white"/>
              </w:rPr>
            </w:pPr>
            <w:r w:rsidRPr="00705AE5">
              <w:rPr>
                <w:rFonts w:eastAsia="Tahoma" w:cs="Times New Roman"/>
                <w:i/>
                <w:highlight w:val="white"/>
              </w:rPr>
              <w:t xml:space="preserve">Alignment of questions with objectives </w:t>
            </w:r>
          </w:p>
          <w:p w14:paraId="787469CA" w14:textId="77777777" w:rsidR="00705AE5" w:rsidRPr="00705AE5" w:rsidRDefault="00705AE5" w:rsidP="00781892">
            <w:pPr>
              <w:spacing w:line="240" w:lineRule="auto"/>
              <w:ind w:hanging="2"/>
              <w:rPr>
                <w:rFonts w:eastAsia="Tahoma" w:cs="Times New Roman"/>
              </w:rPr>
            </w:pPr>
            <w:r w:rsidRPr="00705AE5">
              <w:rPr>
                <w:rFonts w:eastAsia="Tahoma" w:cs="Times New Roman"/>
              </w:rPr>
              <w:t xml:space="preserve">Justification </w:t>
            </w:r>
            <w:r w:rsidRPr="00705AE5">
              <w:rPr>
                <w:rFonts w:eastAsia="Tahoma" w:cs="Times New Roman"/>
                <w:b/>
              </w:rPr>
              <w:t>(2)</w:t>
            </w:r>
          </w:p>
          <w:p w14:paraId="250B6079" w14:textId="77777777" w:rsidR="00705AE5" w:rsidRPr="00705AE5" w:rsidRDefault="00705AE5" w:rsidP="00781892">
            <w:pPr>
              <w:spacing w:after="160" w:line="240" w:lineRule="auto"/>
              <w:rPr>
                <w:rFonts w:eastAsia="Tahoma" w:cs="Times New Roman"/>
                <w:i/>
                <w:highlight w:val="white"/>
              </w:rPr>
            </w:pPr>
            <w:r w:rsidRPr="00705AE5">
              <w:rPr>
                <w:rFonts w:eastAsia="Tahoma" w:cs="Times New Roman"/>
                <w:i/>
                <w:highlight w:val="white"/>
              </w:rPr>
              <w:t xml:space="preserve">Should be research supported. </w:t>
            </w:r>
          </w:p>
          <w:p w14:paraId="4080BFA0" w14:textId="77777777" w:rsidR="00705AE5" w:rsidRPr="00705AE5" w:rsidRDefault="00705AE5" w:rsidP="00781892">
            <w:pPr>
              <w:spacing w:line="240" w:lineRule="auto"/>
              <w:ind w:hanging="2"/>
              <w:rPr>
                <w:rFonts w:eastAsia="Tahoma" w:cs="Times New Roman"/>
              </w:rPr>
            </w:pPr>
            <w:r w:rsidRPr="00705AE5">
              <w:rPr>
                <w:rFonts w:eastAsia="Tahoma" w:cs="Times New Roman"/>
              </w:rPr>
              <w:t xml:space="preserve">Scope of Project </w:t>
            </w:r>
            <w:r w:rsidRPr="00705AE5">
              <w:rPr>
                <w:rFonts w:eastAsia="Tahoma" w:cs="Times New Roman"/>
                <w:b/>
              </w:rPr>
              <w:t>(2)</w:t>
            </w:r>
          </w:p>
          <w:p w14:paraId="26442369" w14:textId="77777777" w:rsidR="00705AE5" w:rsidRPr="00705AE5" w:rsidRDefault="00705AE5" w:rsidP="00781892">
            <w:pPr>
              <w:spacing w:after="160" w:line="240" w:lineRule="auto"/>
              <w:rPr>
                <w:rFonts w:eastAsia="Tahoma" w:cs="Times New Roman"/>
                <w:i/>
                <w:highlight w:val="white"/>
              </w:rPr>
            </w:pPr>
            <w:r w:rsidRPr="00705AE5">
              <w:rPr>
                <w:rFonts w:eastAsia="Tahoma" w:cs="Times New Roman"/>
                <w:i/>
                <w:highlight w:val="white"/>
              </w:rPr>
              <w:t>Specify boundaries of people process, HW/SW, data etc.</w:t>
            </w:r>
          </w:p>
          <w:p w14:paraId="1F0F3529" w14:textId="77777777" w:rsidR="00705AE5" w:rsidRPr="00705AE5" w:rsidRDefault="00705AE5" w:rsidP="00781892">
            <w:pPr>
              <w:spacing w:line="240" w:lineRule="auto"/>
              <w:ind w:hanging="2"/>
              <w:rPr>
                <w:rFonts w:eastAsia="Tahoma" w:cs="Times New Roman"/>
                <w:b/>
              </w:rPr>
            </w:pPr>
            <w:r w:rsidRPr="00705AE5">
              <w:rPr>
                <w:rFonts w:eastAsia="Tahoma" w:cs="Times New Roman"/>
              </w:rPr>
              <w:t xml:space="preserve">Limitations </w:t>
            </w:r>
            <w:r w:rsidRPr="00705AE5">
              <w:rPr>
                <w:rFonts w:eastAsia="Tahoma" w:cs="Times New Roman"/>
                <w:b/>
              </w:rPr>
              <w:t>(1)</w:t>
            </w:r>
          </w:p>
          <w:p w14:paraId="25771A59" w14:textId="77777777" w:rsidR="00705AE5" w:rsidRPr="00705AE5" w:rsidRDefault="00705AE5" w:rsidP="00781892">
            <w:pPr>
              <w:spacing w:line="240" w:lineRule="auto"/>
              <w:ind w:hanging="2"/>
              <w:rPr>
                <w:rFonts w:eastAsia="Tahoma" w:cs="Times New Roman"/>
                <w:i/>
              </w:rPr>
            </w:pPr>
            <w:r w:rsidRPr="00705AE5">
              <w:rPr>
                <w:rFonts w:eastAsia="Tahoma" w:cs="Times New Roman"/>
                <w:i/>
              </w:rPr>
              <w:t>Challenges Expected</w:t>
            </w:r>
          </w:p>
          <w:p w14:paraId="653A8180" w14:textId="77777777" w:rsidR="00705AE5" w:rsidRPr="00705AE5" w:rsidRDefault="00705AE5" w:rsidP="00781892">
            <w:pPr>
              <w:spacing w:line="240" w:lineRule="auto"/>
              <w:ind w:hanging="2"/>
              <w:rPr>
                <w:rFonts w:eastAsia="Tahoma" w:cs="Times New Roman"/>
                <w:b/>
              </w:rPr>
            </w:pPr>
            <w:r w:rsidRPr="00705AE5">
              <w:rPr>
                <w:rFonts w:eastAsia="Tahoma" w:cs="Times New Roman"/>
              </w:rPr>
              <w:t xml:space="preserve">Delimitation </w:t>
            </w:r>
            <w:r w:rsidRPr="00705AE5">
              <w:rPr>
                <w:rFonts w:eastAsia="Tahoma" w:cs="Times New Roman"/>
                <w:b/>
              </w:rPr>
              <w:t>(1)</w:t>
            </w:r>
          </w:p>
          <w:p w14:paraId="1086FC0C" w14:textId="77777777" w:rsidR="00705AE5" w:rsidRPr="00705AE5" w:rsidRDefault="00705AE5" w:rsidP="00781892">
            <w:pPr>
              <w:spacing w:line="240" w:lineRule="auto"/>
              <w:ind w:hanging="2"/>
              <w:rPr>
                <w:rFonts w:eastAsia="Tahoma" w:cs="Times New Roman"/>
                <w:i/>
              </w:rPr>
            </w:pPr>
            <w:r w:rsidRPr="00705AE5">
              <w:rPr>
                <w:rFonts w:eastAsia="Tahoma" w:cs="Times New Roman"/>
                <w:i/>
              </w:rPr>
              <w:t>To do to counter anticipated challenges</w:t>
            </w:r>
          </w:p>
        </w:tc>
        <w:tc>
          <w:tcPr>
            <w:tcW w:w="992" w:type="dxa"/>
            <w:vAlign w:val="center"/>
          </w:tcPr>
          <w:p w14:paraId="25800518" w14:textId="77777777" w:rsidR="00705AE5" w:rsidRPr="00705AE5" w:rsidRDefault="00705AE5" w:rsidP="00781892">
            <w:pPr>
              <w:rPr>
                <w:rFonts w:eastAsia="Tahoma" w:cs="Times New Roman"/>
              </w:rPr>
            </w:pPr>
            <w:r w:rsidRPr="00705AE5">
              <w:rPr>
                <w:rFonts w:eastAsia="Tahoma" w:cs="Times New Roman"/>
                <w:b/>
              </w:rPr>
              <w:t>(13 pts)</w:t>
            </w:r>
          </w:p>
          <w:p w14:paraId="3B502E0E" w14:textId="77777777" w:rsidR="00705AE5" w:rsidRPr="00705AE5" w:rsidRDefault="00705AE5" w:rsidP="00781892">
            <w:pPr>
              <w:ind w:hanging="2"/>
              <w:jc w:val="center"/>
              <w:rPr>
                <w:rFonts w:eastAsia="Tahoma" w:cs="Times New Roman"/>
              </w:rPr>
            </w:pPr>
          </w:p>
          <w:p w14:paraId="0E039BBE" w14:textId="77777777" w:rsidR="00705AE5" w:rsidRPr="00705AE5" w:rsidRDefault="00705AE5" w:rsidP="00781892">
            <w:pPr>
              <w:ind w:hanging="2"/>
              <w:jc w:val="center"/>
              <w:rPr>
                <w:rFonts w:eastAsia="Tahoma" w:cs="Times New Roman"/>
              </w:rPr>
            </w:pPr>
          </w:p>
          <w:p w14:paraId="3B7A7488" w14:textId="77777777" w:rsidR="00705AE5" w:rsidRPr="00705AE5" w:rsidRDefault="00705AE5" w:rsidP="00781892">
            <w:pPr>
              <w:ind w:hanging="2"/>
              <w:jc w:val="center"/>
              <w:rPr>
                <w:rFonts w:eastAsia="Tahoma" w:cs="Times New Roman"/>
              </w:rPr>
            </w:pPr>
          </w:p>
          <w:p w14:paraId="63D55B33" w14:textId="77777777" w:rsidR="00705AE5" w:rsidRPr="00705AE5" w:rsidRDefault="00705AE5" w:rsidP="00781892">
            <w:pPr>
              <w:ind w:hanging="2"/>
              <w:jc w:val="center"/>
              <w:rPr>
                <w:rFonts w:eastAsia="Tahoma" w:cs="Times New Roman"/>
              </w:rPr>
            </w:pPr>
          </w:p>
          <w:p w14:paraId="0B188C8C" w14:textId="77777777" w:rsidR="00705AE5" w:rsidRPr="00705AE5" w:rsidRDefault="00705AE5" w:rsidP="00781892">
            <w:pPr>
              <w:ind w:hanging="2"/>
              <w:jc w:val="center"/>
              <w:rPr>
                <w:rFonts w:eastAsia="Tahoma" w:cs="Times New Roman"/>
              </w:rPr>
            </w:pPr>
          </w:p>
        </w:tc>
        <w:tc>
          <w:tcPr>
            <w:tcW w:w="851" w:type="dxa"/>
            <w:vAlign w:val="center"/>
          </w:tcPr>
          <w:p w14:paraId="47D4823E" w14:textId="77777777" w:rsidR="00705AE5" w:rsidRPr="00705AE5" w:rsidRDefault="00705AE5" w:rsidP="00781892">
            <w:pPr>
              <w:ind w:hanging="2"/>
              <w:jc w:val="center"/>
              <w:rPr>
                <w:rFonts w:eastAsia="Tahoma" w:cs="Times New Roman"/>
              </w:rPr>
            </w:pPr>
          </w:p>
        </w:tc>
        <w:tc>
          <w:tcPr>
            <w:tcW w:w="2409" w:type="dxa"/>
            <w:vAlign w:val="center"/>
          </w:tcPr>
          <w:p w14:paraId="3E9564E2" w14:textId="77777777" w:rsidR="00705AE5" w:rsidRPr="00705AE5" w:rsidRDefault="00705AE5" w:rsidP="00781892">
            <w:pPr>
              <w:spacing w:after="160"/>
              <w:rPr>
                <w:rFonts w:eastAsia="Tahoma" w:cs="Times New Roman"/>
                <w:highlight w:val="white"/>
              </w:rPr>
            </w:pPr>
          </w:p>
        </w:tc>
      </w:tr>
      <w:tr w:rsidR="00705AE5" w:rsidRPr="00705AE5" w14:paraId="3DE3D2F3" w14:textId="77777777" w:rsidTr="007F5885">
        <w:trPr>
          <w:trHeight w:val="917"/>
        </w:trPr>
        <w:tc>
          <w:tcPr>
            <w:tcW w:w="5900" w:type="dxa"/>
          </w:tcPr>
          <w:p w14:paraId="72174961" w14:textId="77777777" w:rsidR="00705AE5" w:rsidRPr="00705AE5" w:rsidRDefault="00705AE5" w:rsidP="00781892">
            <w:pPr>
              <w:pStyle w:val="Heading2"/>
              <w:ind w:left="0" w:hanging="2"/>
              <w:rPr>
                <w:rFonts w:eastAsia="Tahoma" w:cs="Times New Roman"/>
                <w:szCs w:val="24"/>
              </w:rPr>
            </w:pPr>
            <w:r w:rsidRPr="00705AE5">
              <w:rPr>
                <w:rFonts w:eastAsia="Tahoma" w:cs="Times New Roman"/>
                <w:szCs w:val="24"/>
              </w:rPr>
              <w:lastRenderedPageBreak/>
              <w:t>Literature Review/Related Work</w:t>
            </w:r>
          </w:p>
          <w:p w14:paraId="0266FD10" w14:textId="77777777" w:rsidR="00705AE5" w:rsidRPr="00705AE5" w:rsidRDefault="00705AE5" w:rsidP="00781892">
            <w:pPr>
              <w:ind w:hanging="2"/>
              <w:rPr>
                <w:rFonts w:eastAsia="Tahoma" w:cs="Times New Roman"/>
              </w:rPr>
            </w:pPr>
          </w:p>
          <w:p w14:paraId="4406F4CD" w14:textId="77777777" w:rsidR="00705AE5" w:rsidRPr="00705AE5" w:rsidRDefault="00705AE5" w:rsidP="00781892">
            <w:pPr>
              <w:ind w:hanging="2"/>
              <w:rPr>
                <w:rFonts w:eastAsia="Tahoma" w:cs="Times New Roman"/>
                <w:b/>
              </w:rPr>
            </w:pPr>
            <w:r w:rsidRPr="00705AE5">
              <w:rPr>
                <w:rFonts w:eastAsia="Tahoma" w:cs="Times New Roman"/>
              </w:rPr>
              <w:t xml:space="preserve">Objectives mapping to Literature Review </w:t>
            </w:r>
            <w:r w:rsidRPr="00705AE5">
              <w:rPr>
                <w:rFonts w:eastAsia="Tahoma" w:cs="Times New Roman"/>
                <w:b/>
              </w:rPr>
              <w:t>(2)</w:t>
            </w:r>
          </w:p>
          <w:p w14:paraId="59EA39D6" w14:textId="77777777" w:rsidR="00705AE5" w:rsidRPr="00705AE5" w:rsidRDefault="00705AE5" w:rsidP="00781892">
            <w:pPr>
              <w:ind w:hanging="2"/>
              <w:rPr>
                <w:rFonts w:eastAsia="Tahoma" w:cs="Times New Roman"/>
              </w:rPr>
            </w:pPr>
            <w:r w:rsidRPr="00705AE5">
              <w:rPr>
                <w:rFonts w:eastAsia="Tahoma" w:cs="Times New Roman"/>
              </w:rPr>
              <w:t>Critique of Theoretical framework and content adequacy (</w:t>
            </w:r>
            <w:r w:rsidRPr="00705AE5">
              <w:rPr>
                <w:rFonts w:eastAsia="Tahoma" w:cs="Times New Roman"/>
                <w:b/>
                <w:bCs/>
              </w:rPr>
              <w:t>2</w:t>
            </w:r>
            <w:r w:rsidRPr="00705AE5">
              <w:rPr>
                <w:rFonts w:eastAsia="Tahoma" w:cs="Times New Roman"/>
              </w:rPr>
              <w:t>)</w:t>
            </w:r>
          </w:p>
          <w:p w14:paraId="09B99DAA" w14:textId="77777777" w:rsidR="00705AE5" w:rsidRPr="00705AE5" w:rsidRDefault="00705AE5" w:rsidP="00781892">
            <w:pPr>
              <w:ind w:hanging="2"/>
              <w:rPr>
                <w:rFonts w:eastAsia="Tahoma" w:cs="Times New Roman"/>
                <w:i/>
                <w:iCs/>
              </w:rPr>
            </w:pPr>
            <w:r w:rsidRPr="00705AE5">
              <w:rPr>
                <w:rFonts w:eastAsia="Tahoma" w:cs="Times New Roman"/>
                <w:i/>
                <w:iCs/>
              </w:rPr>
              <w:t xml:space="preserve">Principles, parameters of consideration </w:t>
            </w:r>
          </w:p>
          <w:p w14:paraId="30E22AD8" w14:textId="77777777" w:rsidR="00705AE5" w:rsidRPr="00705AE5" w:rsidRDefault="00705AE5" w:rsidP="00781892">
            <w:pPr>
              <w:ind w:hanging="2"/>
              <w:rPr>
                <w:rFonts w:eastAsia="Tahoma" w:cs="Times New Roman"/>
              </w:rPr>
            </w:pPr>
            <w:r w:rsidRPr="00705AE5">
              <w:rPr>
                <w:rFonts w:eastAsia="Tahoma" w:cs="Times New Roman"/>
              </w:rPr>
              <w:t xml:space="preserve">Discussion of technologies contextualization for the proposed work </w:t>
            </w:r>
            <w:r w:rsidRPr="00705AE5">
              <w:rPr>
                <w:rFonts w:eastAsia="Tahoma" w:cs="Times New Roman"/>
                <w:b/>
              </w:rPr>
              <w:t>(2)</w:t>
            </w:r>
          </w:p>
          <w:p w14:paraId="6F928120" w14:textId="77777777" w:rsidR="00705AE5" w:rsidRPr="00705AE5" w:rsidRDefault="00705AE5" w:rsidP="00781892">
            <w:pPr>
              <w:ind w:hanging="2"/>
              <w:rPr>
                <w:rFonts w:eastAsia="Tahoma" w:cs="Times New Roman"/>
                <w:b/>
              </w:rPr>
            </w:pPr>
            <w:r w:rsidRPr="00705AE5">
              <w:rPr>
                <w:rFonts w:eastAsia="Tahoma" w:cs="Times New Roman"/>
              </w:rPr>
              <w:t xml:space="preserve">Citations of </w:t>
            </w:r>
            <w:proofErr w:type="gramStart"/>
            <w:r w:rsidRPr="00705AE5">
              <w:rPr>
                <w:rFonts w:eastAsia="Tahoma" w:cs="Times New Roman"/>
              </w:rPr>
              <w:t>content  and</w:t>
            </w:r>
            <w:proofErr w:type="gramEnd"/>
            <w:r w:rsidRPr="00705AE5">
              <w:rPr>
                <w:rFonts w:eastAsia="Tahoma" w:cs="Times New Roman"/>
              </w:rPr>
              <w:t xml:space="preserve"> alignment to work </w:t>
            </w:r>
            <w:r w:rsidRPr="00705AE5">
              <w:rPr>
                <w:rFonts w:eastAsia="Tahoma" w:cs="Times New Roman"/>
                <w:b/>
              </w:rPr>
              <w:t>(2)</w:t>
            </w:r>
          </w:p>
          <w:p w14:paraId="62708E9A" w14:textId="77777777" w:rsidR="00705AE5" w:rsidRPr="00705AE5" w:rsidRDefault="00705AE5" w:rsidP="00781892">
            <w:pPr>
              <w:ind w:hanging="2"/>
              <w:rPr>
                <w:rFonts w:eastAsia="Tahoma" w:cs="Times New Roman"/>
                <w:b/>
              </w:rPr>
            </w:pPr>
            <w:r w:rsidRPr="00705AE5">
              <w:rPr>
                <w:rFonts w:eastAsia="Tahoma" w:cs="Times New Roman"/>
              </w:rPr>
              <w:t xml:space="preserve">Review of at least 3 systems comprehensively the working behind it </w:t>
            </w:r>
            <w:r w:rsidRPr="00705AE5">
              <w:rPr>
                <w:rFonts w:eastAsia="Tahoma" w:cs="Times New Roman"/>
                <w:b/>
              </w:rPr>
              <w:t>(2)</w:t>
            </w:r>
          </w:p>
          <w:p w14:paraId="131B8C08" w14:textId="77777777" w:rsidR="00705AE5" w:rsidRPr="00705AE5" w:rsidRDefault="00705AE5" w:rsidP="00781892">
            <w:pPr>
              <w:ind w:hanging="2"/>
              <w:rPr>
                <w:rFonts w:eastAsia="Tahoma" w:cs="Times New Roman"/>
                <w:b/>
              </w:rPr>
            </w:pPr>
            <w:r w:rsidRPr="00705AE5">
              <w:rPr>
                <w:rFonts w:eastAsia="Tahoma" w:cs="Times New Roman"/>
              </w:rPr>
              <w:t xml:space="preserve">Gaps identification, analysis relative to the proposed solution </w:t>
            </w:r>
            <w:r w:rsidRPr="00705AE5">
              <w:rPr>
                <w:rFonts w:eastAsia="Tahoma" w:cs="Times New Roman"/>
                <w:b/>
              </w:rPr>
              <w:t>(1)</w:t>
            </w:r>
          </w:p>
          <w:p w14:paraId="22D7B978" w14:textId="77777777" w:rsidR="00705AE5" w:rsidRPr="00705AE5" w:rsidRDefault="00705AE5" w:rsidP="00781892">
            <w:pPr>
              <w:ind w:hanging="2"/>
              <w:rPr>
                <w:rFonts w:eastAsia="Tahoma" w:cs="Times New Roman"/>
                <w:b/>
              </w:rPr>
            </w:pPr>
            <w:r w:rsidRPr="00705AE5">
              <w:rPr>
                <w:rFonts w:eastAsia="Tahoma" w:cs="Times New Roman"/>
              </w:rPr>
              <w:t xml:space="preserve">Conceptual Framework clear to communicate how it works, data flows, processing, actors </w:t>
            </w:r>
            <w:r w:rsidRPr="00705AE5">
              <w:rPr>
                <w:rFonts w:eastAsia="Tahoma" w:cs="Times New Roman"/>
                <w:b/>
              </w:rPr>
              <w:t>(3)</w:t>
            </w:r>
          </w:p>
          <w:p w14:paraId="48F2EAAA" w14:textId="77777777" w:rsidR="00705AE5" w:rsidRPr="00705AE5" w:rsidRDefault="00705AE5" w:rsidP="00781892">
            <w:pPr>
              <w:ind w:hanging="2"/>
              <w:rPr>
                <w:rFonts w:eastAsia="Tahoma" w:cs="Times New Roman"/>
                <w:i/>
                <w:iCs/>
              </w:rPr>
            </w:pPr>
            <w:r w:rsidRPr="00705AE5">
              <w:rPr>
                <w:rFonts w:eastAsia="Tahoma" w:cs="Times New Roman"/>
                <w:i/>
                <w:iCs/>
              </w:rPr>
              <w:t>Diagram that’s clear; discussion of diagram.</w:t>
            </w:r>
          </w:p>
          <w:p w14:paraId="2A214CD5" w14:textId="77777777" w:rsidR="00705AE5" w:rsidRPr="00705AE5" w:rsidRDefault="00705AE5" w:rsidP="00781892">
            <w:pPr>
              <w:ind w:hanging="2"/>
              <w:rPr>
                <w:rFonts w:eastAsia="Tahoma" w:cs="Times New Roman"/>
                <w:i/>
                <w:iCs/>
              </w:rPr>
            </w:pPr>
            <w:r w:rsidRPr="00705AE5">
              <w:rPr>
                <w:rFonts w:eastAsia="Tahoma" w:cs="Times New Roman"/>
                <w:i/>
                <w:iCs/>
              </w:rPr>
              <w:t>Describe input process output storage boundaries.</w:t>
            </w:r>
          </w:p>
          <w:p w14:paraId="5A8D4F62" w14:textId="77777777" w:rsidR="00705AE5" w:rsidRPr="00705AE5" w:rsidRDefault="00705AE5" w:rsidP="00781892">
            <w:pPr>
              <w:ind w:hanging="2"/>
              <w:rPr>
                <w:rFonts w:eastAsia="Tahoma" w:cs="Times New Roman"/>
              </w:rPr>
            </w:pPr>
          </w:p>
        </w:tc>
        <w:tc>
          <w:tcPr>
            <w:tcW w:w="992" w:type="dxa"/>
            <w:vAlign w:val="center"/>
          </w:tcPr>
          <w:p w14:paraId="7A2B51CB" w14:textId="77777777" w:rsidR="00705AE5" w:rsidRPr="00705AE5" w:rsidRDefault="00705AE5" w:rsidP="00781892">
            <w:pPr>
              <w:ind w:hanging="2"/>
              <w:jc w:val="center"/>
              <w:rPr>
                <w:rFonts w:eastAsia="Tahoma" w:cs="Times New Roman"/>
              </w:rPr>
            </w:pPr>
            <w:r w:rsidRPr="00705AE5">
              <w:rPr>
                <w:rFonts w:eastAsia="Tahoma" w:cs="Times New Roman"/>
                <w:b/>
              </w:rPr>
              <w:t>(14 pts)</w:t>
            </w:r>
          </w:p>
          <w:p w14:paraId="6AEDC7DD" w14:textId="77777777" w:rsidR="00705AE5" w:rsidRPr="00705AE5" w:rsidRDefault="00705AE5" w:rsidP="00781892">
            <w:pPr>
              <w:ind w:hanging="2"/>
              <w:jc w:val="center"/>
              <w:rPr>
                <w:rFonts w:eastAsia="Tahoma" w:cs="Times New Roman"/>
              </w:rPr>
            </w:pPr>
          </w:p>
          <w:p w14:paraId="3F195183" w14:textId="77777777" w:rsidR="00705AE5" w:rsidRPr="00705AE5" w:rsidRDefault="00705AE5" w:rsidP="00781892">
            <w:pPr>
              <w:ind w:hanging="2"/>
              <w:jc w:val="center"/>
              <w:rPr>
                <w:rFonts w:eastAsia="Tahoma" w:cs="Times New Roman"/>
              </w:rPr>
            </w:pPr>
          </w:p>
        </w:tc>
        <w:tc>
          <w:tcPr>
            <w:tcW w:w="851" w:type="dxa"/>
            <w:vAlign w:val="center"/>
          </w:tcPr>
          <w:p w14:paraId="4958DB8A" w14:textId="77777777" w:rsidR="00705AE5" w:rsidRPr="00705AE5" w:rsidRDefault="00705AE5" w:rsidP="00781892">
            <w:pPr>
              <w:rPr>
                <w:rFonts w:eastAsia="Tahoma" w:cs="Times New Roman"/>
              </w:rPr>
            </w:pPr>
          </w:p>
          <w:p w14:paraId="70EB2BE0" w14:textId="77777777" w:rsidR="00705AE5" w:rsidRPr="00705AE5" w:rsidRDefault="00705AE5" w:rsidP="00781892">
            <w:pPr>
              <w:rPr>
                <w:rFonts w:eastAsia="Tahoma" w:cs="Times New Roman"/>
              </w:rPr>
            </w:pPr>
          </w:p>
        </w:tc>
        <w:tc>
          <w:tcPr>
            <w:tcW w:w="2409" w:type="dxa"/>
            <w:vAlign w:val="center"/>
          </w:tcPr>
          <w:p w14:paraId="08FF1C0D" w14:textId="77777777" w:rsidR="00705AE5" w:rsidRPr="00705AE5" w:rsidRDefault="00705AE5" w:rsidP="00781892">
            <w:pPr>
              <w:ind w:hanging="2"/>
              <w:rPr>
                <w:rFonts w:eastAsia="Tahoma" w:cs="Times New Roman"/>
              </w:rPr>
            </w:pPr>
            <w:r w:rsidRPr="00705AE5">
              <w:rPr>
                <w:rFonts w:eastAsia="Tahoma" w:cs="Times New Roman"/>
              </w:rPr>
              <w:t xml:space="preserve"> </w:t>
            </w:r>
          </w:p>
        </w:tc>
      </w:tr>
      <w:tr w:rsidR="00705AE5" w:rsidRPr="00705AE5" w14:paraId="38BDE4BB" w14:textId="77777777" w:rsidTr="007F5885">
        <w:trPr>
          <w:trHeight w:val="1565"/>
        </w:trPr>
        <w:tc>
          <w:tcPr>
            <w:tcW w:w="5900" w:type="dxa"/>
          </w:tcPr>
          <w:p w14:paraId="68207EE7" w14:textId="77777777" w:rsidR="00705AE5" w:rsidRPr="00705AE5" w:rsidRDefault="00705AE5" w:rsidP="00781892">
            <w:pPr>
              <w:pStyle w:val="Heading2"/>
              <w:ind w:left="0" w:firstLine="0"/>
              <w:rPr>
                <w:rFonts w:eastAsia="Tahoma" w:cs="Times New Roman"/>
                <w:szCs w:val="24"/>
              </w:rPr>
            </w:pPr>
            <w:r w:rsidRPr="00705AE5">
              <w:rPr>
                <w:rFonts w:eastAsia="Tahoma" w:cs="Times New Roman"/>
                <w:szCs w:val="24"/>
              </w:rPr>
              <w:t>Methodology</w:t>
            </w:r>
          </w:p>
          <w:p w14:paraId="41B160D3" w14:textId="77777777" w:rsidR="00705AE5" w:rsidRPr="00705AE5" w:rsidRDefault="00705AE5" w:rsidP="00781892">
            <w:pPr>
              <w:rPr>
                <w:rFonts w:eastAsia="Tahoma" w:cs="Times New Roman"/>
                <w:iCs/>
              </w:rPr>
            </w:pPr>
            <w:r w:rsidRPr="00705AE5">
              <w:rPr>
                <w:rFonts w:eastAsia="Tahoma" w:cs="Times New Roman"/>
                <w:iCs/>
              </w:rPr>
              <w:t>Methodology and justification (</w:t>
            </w:r>
            <w:r w:rsidRPr="00705AE5">
              <w:rPr>
                <w:rFonts w:eastAsia="Tahoma" w:cs="Times New Roman"/>
                <w:b/>
                <w:bCs/>
                <w:iCs/>
              </w:rPr>
              <w:t>2</w:t>
            </w:r>
            <w:r w:rsidRPr="00705AE5">
              <w:rPr>
                <w:rFonts w:eastAsia="Tahoma" w:cs="Times New Roman"/>
                <w:iCs/>
              </w:rPr>
              <w:t>)</w:t>
            </w:r>
          </w:p>
          <w:p w14:paraId="4CDC50A0" w14:textId="77777777" w:rsidR="00705AE5" w:rsidRPr="00705AE5" w:rsidRDefault="00705AE5" w:rsidP="00781892">
            <w:pPr>
              <w:rPr>
                <w:rFonts w:eastAsia="Tahoma" w:cs="Times New Roman"/>
                <w:iCs/>
              </w:rPr>
            </w:pPr>
            <w:r w:rsidRPr="00705AE5">
              <w:rPr>
                <w:rFonts w:eastAsia="Tahoma" w:cs="Times New Roman"/>
                <w:iCs/>
              </w:rPr>
              <w:t>Correct Methodology Application (</w:t>
            </w:r>
            <w:r w:rsidRPr="00705AE5">
              <w:rPr>
                <w:rFonts w:eastAsia="Tahoma" w:cs="Times New Roman"/>
                <w:b/>
                <w:bCs/>
                <w:iCs/>
              </w:rPr>
              <w:t>1</w:t>
            </w:r>
            <w:r w:rsidRPr="00705AE5">
              <w:rPr>
                <w:rFonts w:eastAsia="Tahoma" w:cs="Times New Roman"/>
                <w:iCs/>
              </w:rPr>
              <w:t xml:space="preserve">), </w:t>
            </w:r>
          </w:p>
          <w:p w14:paraId="3B0DD906" w14:textId="77777777" w:rsidR="00705AE5" w:rsidRPr="00705AE5" w:rsidRDefault="00705AE5" w:rsidP="00781892">
            <w:pPr>
              <w:rPr>
                <w:rFonts w:eastAsia="Tahoma" w:cs="Times New Roman"/>
                <w:iCs/>
              </w:rPr>
            </w:pPr>
            <w:r w:rsidRPr="00705AE5">
              <w:rPr>
                <w:rFonts w:eastAsia="Tahoma" w:cs="Times New Roman"/>
                <w:iCs/>
              </w:rPr>
              <w:t>Design and Development tools (</w:t>
            </w:r>
            <w:r w:rsidRPr="00705AE5">
              <w:rPr>
                <w:rFonts w:eastAsia="Tahoma" w:cs="Times New Roman"/>
                <w:b/>
                <w:bCs/>
                <w:iCs/>
              </w:rPr>
              <w:t>2</w:t>
            </w:r>
            <w:r w:rsidRPr="00705AE5">
              <w:rPr>
                <w:rFonts w:eastAsia="Tahoma" w:cs="Times New Roman"/>
                <w:iCs/>
              </w:rPr>
              <w:t>)</w:t>
            </w:r>
          </w:p>
          <w:p w14:paraId="1D4B9F49" w14:textId="77777777" w:rsidR="00705AE5" w:rsidRPr="00705AE5" w:rsidRDefault="00705AE5" w:rsidP="00781892">
            <w:pPr>
              <w:rPr>
                <w:rFonts w:eastAsia="Tahoma" w:cs="Times New Roman"/>
                <w:iCs/>
              </w:rPr>
            </w:pPr>
            <w:r w:rsidRPr="00705AE5">
              <w:rPr>
                <w:rFonts w:eastAsia="Tahoma" w:cs="Times New Roman"/>
                <w:iCs/>
              </w:rPr>
              <w:t xml:space="preserve">Deliverables and milestones </w:t>
            </w:r>
            <w:r w:rsidRPr="00705AE5">
              <w:rPr>
                <w:rFonts w:eastAsia="Tahoma" w:cs="Times New Roman"/>
                <w:b/>
                <w:iCs/>
              </w:rPr>
              <w:t>(2)</w:t>
            </w:r>
          </w:p>
          <w:p w14:paraId="792A80C4" w14:textId="77777777" w:rsidR="00705AE5" w:rsidRPr="00705AE5" w:rsidRDefault="00705AE5" w:rsidP="00781892">
            <w:pPr>
              <w:ind w:hanging="2"/>
              <w:rPr>
                <w:rFonts w:eastAsia="Tahoma" w:cs="Times New Roman"/>
                <w:i/>
              </w:rPr>
            </w:pPr>
            <w:r w:rsidRPr="00705AE5">
              <w:rPr>
                <w:rFonts w:eastAsia="Tahoma" w:cs="Times New Roman"/>
                <w:i/>
              </w:rPr>
              <w:t>Examinable bits from ideation</w:t>
            </w:r>
          </w:p>
          <w:p w14:paraId="6E9AE9D1" w14:textId="77777777" w:rsidR="00705AE5" w:rsidRPr="00705AE5" w:rsidRDefault="00705AE5" w:rsidP="00781892">
            <w:pPr>
              <w:ind w:hanging="2"/>
              <w:rPr>
                <w:rFonts w:eastAsia="Tahoma" w:cs="Times New Roman"/>
                <w:i/>
              </w:rPr>
            </w:pPr>
            <w:r w:rsidRPr="00705AE5">
              <w:rPr>
                <w:rFonts w:eastAsia="Tahoma" w:cs="Times New Roman"/>
                <w:i/>
              </w:rPr>
              <w:t>Proposal, design, test cases documentation doc</w:t>
            </w:r>
          </w:p>
          <w:p w14:paraId="4808F8A0" w14:textId="77777777" w:rsidR="00705AE5" w:rsidRPr="00705AE5" w:rsidRDefault="00705AE5" w:rsidP="00781892">
            <w:pPr>
              <w:rPr>
                <w:rFonts w:eastAsia="Tahoma" w:cs="Times New Roman"/>
                <w:i/>
              </w:rPr>
            </w:pPr>
            <w:r w:rsidRPr="00705AE5">
              <w:rPr>
                <w:rFonts w:eastAsia="Tahoma" w:cs="Times New Roman"/>
                <w:i/>
              </w:rPr>
              <w:t>Proof of concept- modules</w:t>
            </w:r>
          </w:p>
          <w:p w14:paraId="1B36FC27" w14:textId="77777777" w:rsidR="00705AE5" w:rsidRPr="00705AE5" w:rsidRDefault="00705AE5" w:rsidP="00781892">
            <w:pPr>
              <w:rPr>
                <w:rFonts w:eastAsia="Tahoma" w:cs="Times New Roman"/>
                <w:iCs/>
              </w:rPr>
            </w:pPr>
            <w:r w:rsidRPr="00705AE5">
              <w:rPr>
                <w:rFonts w:eastAsia="Tahoma" w:cs="Times New Roman"/>
                <w:iCs/>
              </w:rPr>
              <w:t xml:space="preserve">Gantt Chart that makes sense relative to the project </w:t>
            </w:r>
            <w:r w:rsidRPr="00705AE5">
              <w:rPr>
                <w:rFonts w:eastAsia="Tahoma" w:cs="Times New Roman"/>
                <w:b/>
                <w:bCs/>
                <w:iCs/>
              </w:rPr>
              <w:t>(1)</w:t>
            </w:r>
          </w:p>
        </w:tc>
        <w:tc>
          <w:tcPr>
            <w:tcW w:w="992" w:type="dxa"/>
            <w:vAlign w:val="center"/>
          </w:tcPr>
          <w:p w14:paraId="27741878" w14:textId="77777777" w:rsidR="00705AE5" w:rsidRPr="00705AE5" w:rsidRDefault="00705AE5" w:rsidP="00781892">
            <w:pPr>
              <w:ind w:hanging="2"/>
              <w:rPr>
                <w:rFonts w:eastAsia="Tahoma" w:cs="Times New Roman"/>
              </w:rPr>
            </w:pPr>
            <w:r w:rsidRPr="00705AE5">
              <w:rPr>
                <w:rFonts w:eastAsia="Tahoma" w:cs="Times New Roman"/>
                <w:b/>
              </w:rPr>
              <w:t>(8 pts)</w:t>
            </w:r>
          </w:p>
          <w:p w14:paraId="2BDB8531" w14:textId="77777777" w:rsidR="00705AE5" w:rsidRPr="00705AE5" w:rsidRDefault="00705AE5" w:rsidP="00781892">
            <w:pPr>
              <w:ind w:hanging="2"/>
              <w:jc w:val="center"/>
              <w:rPr>
                <w:rFonts w:eastAsia="Tahoma" w:cs="Times New Roman"/>
              </w:rPr>
            </w:pPr>
          </w:p>
        </w:tc>
        <w:tc>
          <w:tcPr>
            <w:tcW w:w="851" w:type="dxa"/>
            <w:vAlign w:val="center"/>
          </w:tcPr>
          <w:p w14:paraId="1F917B39" w14:textId="77777777" w:rsidR="00705AE5" w:rsidRPr="00705AE5" w:rsidRDefault="00705AE5" w:rsidP="00781892">
            <w:pPr>
              <w:ind w:hanging="2"/>
              <w:jc w:val="center"/>
              <w:rPr>
                <w:rFonts w:eastAsia="Tahoma" w:cs="Times New Roman"/>
              </w:rPr>
            </w:pPr>
          </w:p>
        </w:tc>
        <w:tc>
          <w:tcPr>
            <w:tcW w:w="2409" w:type="dxa"/>
            <w:vAlign w:val="center"/>
          </w:tcPr>
          <w:p w14:paraId="2B310C0E" w14:textId="77777777" w:rsidR="00705AE5" w:rsidRPr="00705AE5" w:rsidRDefault="00705AE5" w:rsidP="00781892">
            <w:pPr>
              <w:rPr>
                <w:rFonts w:eastAsia="Tahoma" w:cs="Times New Roman"/>
              </w:rPr>
            </w:pPr>
          </w:p>
          <w:p w14:paraId="13A84078" w14:textId="77777777" w:rsidR="00705AE5" w:rsidRPr="00705AE5" w:rsidRDefault="00705AE5" w:rsidP="00781892">
            <w:pPr>
              <w:ind w:hanging="2"/>
              <w:rPr>
                <w:rFonts w:eastAsia="Tahoma" w:cs="Times New Roman"/>
              </w:rPr>
            </w:pPr>
          </w:p>
        </w:tc>
      </w:tr>
      <w:tr w:rsidR="00705AE5" w:rsidRPr="00705AE5" w14:paraId="63E0C2C7" w14:textId="77777777" w:rsidTr="007F5885">
        <w:tc>
          <w:tcPr>
            <w:tcW w:w="5900" w:type="dxa"/>
          </w:tcPr>
          <w:p w14:paraId="67FCA90E" w14:textId="77777777" w:rsidR="00705AE5" w:rsidRPr="00705AE5" w:rsidRDefault="00705AE5" w:rsidP="00781892">
            <w:pPr>
              <w:pStyle w:val="Heading2"/>
              <w:ind w:left="0" w:hanging="2"/>
              <w:rPr>
                <w:rFonts w:eastAsia="Tahoma" w:cs="Times New Roman"/>
                <w:szCs w:val="24"/>
              </w:rPr>
            </w:pPr>
            <w:r w:rsidRPr="00705AE5">
              <w:rPr>
                <w:rFonts w:eastAsia="Tahoma" w:cs="Times New Roman"/>
                <w:szCs w:val="24"/>
              </w:rPr>
              <w:lastRenderedPageBreak/>
              <w:t>Proposal Presentation</w:t>
            </w:r>
          </w:p>
          <w:p w14:paraId="62EE7718" w14:textId="77777777" w:rsidR="00705AE5" w:rsidRPr="00705AE5" w:rsidRDefault="00705AE5" w:rsidP="00781892">
            <w:pPr>
              <w:ind w:hanging="2"/>
              <w:rPr>
                <w:rFonts w:eastAsia="Tahoma" w:cs="Times New Roman"/>
              </w:rPr>
            </w:pPr>
            <w:r w:rsidRPr="00705AE5">
              <w:rPr>
                <w:rFonts w:eastAsia="Tahoma" w:cs="Times New Roman"/>
              </w:rPr>
              <w:t xml:space="preserve">Table of Contents and List of Figures </w:t>
            </w:r>
            <w:r w:rsidRPr="00705AE5">
              <w:rPr>
                <w:rFonts w:eastAsia="Tahoma" w:cs="Times New Roman"/>
                <w:b/>
              </w:rPr>
              <w:t>(2)</w:t>
            </w:r>
          </w:p>
          <w:p w14:paraId="715BBAF8" w14:textId="77777777" w:rsidR="00705AE5" w:rsidRPr="00705AE5" w:rsidRDefault="00705AE5" w:rsidP="00781892">
            <w:pPr>
              <w:ind w:hanging="2"/>
              <w:rPr>
                <w:rFonts w:eastAsia="Tahoma" w:cs="Times New Roman"/>
              </w:rPr>
            </w:pPr>
            <w:r w:rsidRPr="00705AE5">
              <w:rPr>
                <w:rFonts w:eastAsia="Tahoma" w:cs="Times New Roman"/>
              </w:rPr>
              <w:t xml:space="preserve">Are relevant references provided and formatted correctly? </w:t>
            </w:r>
            <w:r w:rsidRPr="00705AE5">
              <w:rPr>
                <w:rFonts w:eastAsia="Tahoma" w:cs="Times New Roman"/>
                <w:b/>
              </w:rPr>
              <w:t>(2)</w:t>
            </w:r>
          </w:p>
          <w:p w14:paraId="6720A178" w14:textId="77777777" w:rsidR="00705AE5" w:rsidRPr="00705AE5" w:rsidRDefault="00705AE5" w:rsidP="00781892">
            <w:pPr>
              <w:ind w:hanging="2"/>
              <w:rPr>
                <w:rFonts w:eastAsia="Tahoma" w:cs="Times New Roman"/>
              </w:rPr>
            </w:pPr>
            <w:r w:rsidRPr="00705AE5">
              <w:rPr>
                <w:rFonts w:eastAsia="Tahoma" w:cs="Times New Roman"/>
              </w:rPr>
              <w:t xml:space="preserve">Is there a clear and proper use of language? </w:t>
            </w:r>
            <w:r w:rsidRPr="00705AE5">
              <w:rPr>
                <w:rFonts w:eastAsia="Tahoma" w:cs="Times New Roman"/>
                <w:b/>
              </w:rPr>
              <w:t>(1)</w:t>
            </w:r>
          </w:p>
          <w:p w14:paraId="69DF6FA7" w14:textId="77777777" w:rsidR="00705AE5" w:rsidRPr="00705AE5" w:rsidRDefault="00705AE5" w:rsidP="00781892">
            <w:pPr>
              <w:ind w:hanging="2"/>
              <w:rPr>
                <w:rFonts w:eastAsia="Tahoma" w:cs="Times New Roman"/>
              </w:rPr>
            </w:pPr>
            <w:r w:rsidRPr="00705AE5">
              <w:rPr>
                <w:rFonts w:eastAsia="Tahoma" w:cs="Times New Roman"/>
              </w:rPr>
              <w:t xml:space="preserve">Effective report structure (chapters and sections) and layout </w:t>
            </w:r>
            <w:r w:rsidRPr="00705AE5">
              <w:rPr>
                <w:rFonts w:eastAsia="Tahoma" w:cs="Times New Roman"/>
                <w:b/>
              </w:rPr>
              <w:t>(2)</w:t>
            </w:r>
          </w:p>
        </w:tc>
        <w:tc>
          <w:tcPr>
            <w:tcW w:w="992" w:type="dxa"/>
            <w:vAlign w:val="center"/>
          </w:tcPr>
          <w:p w14:paraId="3BCB4B8F" w14:textId="77777777" w:rsidR="00705AE5" w:rsidRPr="00705AE5" w:rsidRDefault="00705AE5" w:rsidP="00781892">
            <w:pPr>
              <w:ind w:hanging="2"/>
              <w:jc w:val="center"/>
              <w:rPr>
                <w:rFonts w:eastAsia="Tahoma" w:cs="Times New Roman"/>
              </w:rPr>
            </w:pPr>
            <w:r w:rsidRPr="00705AE5">
              <w:rPr>
                <w:rFonts w:eastAsia="Tahoma" w:cs="Times New Roman"/>
                <w:b/>
              </w:rPr>
              <w:t>(6 pts)</w:t>
            </w:r>
          </w:p>
          <w:p w14:paraId="011E8A64" w14:textId="77777777" w:rsidR="00705AE5" w:rsidRPr="00705AE5" w:rsidRDefault="00705AE5" w:rsidP="00781892">
            <w:pPr>
              <w:ind w:hanging="2"/>
              <w:jc w:val="center"/>
              <w:rPr>
                <w:rFonts w:eastAsia="Tahoma" w:cs="Times New Roman"/>
              </w:rPr>
            </w:pPr>
          </w:p>
        </w:tc>
        <w:tc>
          <w:tcPr>
            <w:tcW w:w="851" w:type="dxa"/>
            <w:vAlign w:val="center"/>
          </w:tcPr>
          <w:p w14:paraId="0BAFBEDA" w14:textId="77777777" w:rsidR="00705AE5" w:rsidRPr="00705AE5" w:rsidRDefault="00705AE5" w:rsidP="00781892">
            <w:pPr>
              <w:ind w:hanging="2"/>
              <w:rPr>
                <w:rFonts w:eastAsia="Tahoma" w:cs="Times New Roman"/>
              </w:rPr>
            </w:pPr>
          </w:p>
        </w:tc>
        <w:tc>
          <w:tcPr>
            <w:tcW w:w="2409" w:type="dxa"/>
            <w:vAlign w:val="center"/>
          </w:tcPr>
          <w:p w14:paraId="70395E3A" w14:textId="77777777" w:rsidR="00705AE5" w:rsidRPr="00705AE5" w:rsidRDefault="00705AE5" w:rsidP="00781892">
            <w:pPr>
              <w:spacing w:after="160"/>
              <w:ind w:hanging="2"/>
              <w:rPr>
                <w:rFonts w:eastAsia="Tahoma" w:cs="Times New Roman"/>
              </w:rPr>
            </w:pPr>
          </w:p>
        </w:tc>
      </w:tr>
      <w:tr w:rsidR="00705AE5" w:rsidRPr="00705AE5" w14:paraId="34417974" w14:textId="77777777" w:rsidTr="007F5885">
        <w:tc>
          <w:tcPr>
            <w:tcW w:w="5900" w:type="dxa"/>
          </w:tcPr>
          <w:p w14:paraId="409D3D83" w14:textId="77777777" w:rsidR="00705AE5" w:rsidRPr="00705AE5" w:rsidRDefault="00705AE5" w:rsidP="00781892">
            <w:pPr>
              <w:pStyle w:val="Heading2"/>
              <w:ind w:left="0" w:hanging="2"/>
              <w:rPr>
                <w:rFonts w:eastAsia="Tahoma" w:cs="Times New Roman"/>
                <w:szCs w:val="24"/>
              </w:rPr>
            </w:pPr>
            <w:r w:rsidRPr="00705AE5">
              <w:rPr>
                <w:rFonts w:eastAsia="Tahoma" w:cs="Times New Roman"/>
                <w:szCs w:val="24"/>
              </w:rPr>
              <w:t>Total Marks</w:t>
            </w:r>
          </w:p>
        </w:tc>
        <w:tc>
          <w:tcPr>
            <w:tcW w:w="992" w:type="dxa"/>
            <w:vAlign w:val="center"/>
          </w:tcPr>
          <w:p w14:paraId="6B4D8FAC" w14:textId="77777777" w:rsidR="00705AE5" w:rsidRPr="00705AE5" w:rsidRDefault="00705AE5" w:rsidP="00781892">
            <w:pPr>
              <w:ind w:hanging="2"/>
              <w:jc w:val="center"/>
              <w:rPr>
                <w:rFonts w:eastAsia="Tahoma" w:cs="Times New Roman"/>
              </w:rPr>
            </w:pPr>
            <w:r w:rsidRPr="00705AE5">
              <w:rPr>
                <w:rFonts w:eastAsia="Tahoma" w:cs="Times New Roman"/>
                <w:b/>
              </w:rPr>
              <w:t>45</w:t>
            </w:r>
          </w:p>
        </w:tc>
        <w:tc>
          <w:tcPr>
            <w:tcW w:w="851" w:type="dxa"/>
            <w:vAlign w:val="center"/>
          </w:tcPr>
          <w:p w14:paraId="198DA575" w14:textId="77777777" w:rsidR="00705AE5" w:rsidRPr="00705AE5" w:rsidRDefault="00705AE5" w:rsidP="00781892">
            <w:pPr>
              <w:ind w:hanging="2"/>
              <w:jc w:val="center"/>
              <w:rPr>
                <w:rFonts w:eastAsia="Tahoma" w:cs="Times New Roman"/>
              </w:rPr>
            </w:pPr>
          </w:p>
        </w:tc>
        <w:tc>
          <w:tcPr>
            <w:tcW w:w="2409" w:type="dxa"/>
            <w:vAlign w:val="center"/>
          </w:tcPr>
          <w:p w14:paraId="6A11499A" w14:textId="77777777" w:rsidR="00705AE5" w:rsidRPr="00705AE5" w:rsidRDefault="00705AE5" w:rsidP="00781892">
            <w:pPr>
              <w:rPr>
                <w:rFonts w:eastAsia="Tahoma" w:cs="Times New Roman"/>
                <w:b/>
                <w:color w:val="FF0000"/>
              </w:rPr>
            </w:pPr>
          </w:p>
        </w:tc>
      </w:tr>
    </w:tbl>
    <w:p w14:paraId="4EDD2F2E" w14:textId="77777777" w:rsidR="00705AE5" w:rsidRPr="00705AE5" w:rsidRDefault="00705AE5" w:rsidP="00705AE5">
      <w:pPr>
        <w:ind w:hanging="2"/>
        <w:rPr>
          <w:rFonts w:eastAsia="Tahoma" w:cs="Times New Roman"/>
        </w:rPr>
      </w:pPr>
    </w:p>
    <w:tbl>
      <w:tblPr>
        <w:tblW w:w="6615" w:type="dxa"/>
        <w:tblInd w:w="410" w:type="dxa"/>
        <w:tblLayout w:type="fixed"/>
        <w:tblLook w:val="0000" w:firstRow="0" w:lastRow="0" w:firstColumn="0" w:lastColumn="0" w:noHBand="0" w:noVBand="0"/>
      </w:tblPr>
      <w:tblGrid>
        <w:gridCol w:w="2520"/>
        <w:gridCol w:w="2250"/>
        <w:gridCol w:w="1845"/>
      </w:tblGrid>
      <w:tr w:rsidR="00705AE5" w:rsidRPr="00705AE5" w14:paraId="03ADD40C" w14:textId="77777777" w:rsidTr="00781892">
        <w:trPr>
          <w:trHeight w:val="206"/>
        </w:trPr>
        <w:tc>
          <w:tcPr>
            <w:tcW w:w="2520" w:type="dxa"/>
          </w:tcPr>
          <w:p w14:paraId="1667E1F6" w14:textId="77777777" w:rsidR="00705AE5" w:rsidRPr="00705AE5" w:rsidRDefault="00705AE5" w:rsidP="00781892">
            <w:pPr>
              <w:ind w:hanging="2"/>
              <w:jc w:val="center"/>
              <w:rPr>
                <w:rFonts w:eastAsia="Tahoma" w:cs="Times New Roman"/>
              </w:rPr>
            </w:pPr>
            <w:r w:rsidRPr="00705AE5">
              <w:rPr>
                <w:rFonts w:eastAsia="Tahoma" w:cs="Times New Roman"/>
              </w:rPr>
              <w:t>Verdict (Please tick)</w:t>
            </w:r>
          </w:p>
          <w:p w14:paraId="2A546393" w14:textId="77777777" w:rsidR="00705AE5" w:rsidRPr="00705AE5" w:rsidRDefault="00705AE5" w:rsidP="00781892">
            <w:pPr>
              <w:ind w:hanging="2"/>
              <w:jc w:val="center"/>
              <w:rPr>
                <w:rFonts w:eastAsia="Tahoma" w:cs="Times New Roman"/>
              </w:rPr>
            </w:pPr>
          </w:p>
        </w:tc>
        <w:tc>
          <w:tcPr>
            <w:tcW w:w="2250" w:type="dxa"/>
          </w:tcPr>
          <w:p w14:paraId="027CC3A4" w14:textId="77777777" w:rsidR="00705AE5" w:rsidRPr="00705AE5" w:rsidRDefault="00705AE5" w:rsidP="00781892">
            <w:pPr>
              <w:ind w:hanging="2"/>
              <w:jc w:val="center"/>
              <w:rPr>
                <w:rFonts w:eastAsia="Tahoma" w:cs="Times New Roman"/>
              </w:rPr>
            </w:pPr>
            <w:r w:rsidRPr="00705AE5">
              <w:rPr>
                <w:rFonts w:cs="Times New Roman"/>
                <w:noProof/>
              </w:rPr>
              <mc:AlternateContent>
                <mc:Choice Requires="wps">
                  <w:drawing>
                    <wp:anchor distT="0" distB="0" distL="114300" distR="114300" simplePos="0" relativeHeight="251659264" behindDoc="0" locked="0" layoutInCell="1" hidden="0" allowOverlap="1" wp14:anchorId="6F269B0E" wp14:editId="37175AF4">
                      <wp:simplePos x="0" y="0"/>
                      <wp:positionH relativeFrom="column">
                        <wp:posOffset>-39942</wp:posOffset>
                      </wp:positionH>
                      <wp:positionV relativeFrom="paragraph">
                        <wp:posOffset>29971</wp:posOffset>
                      </wp:positionV>
                      <wp:extent cx="257175" cy="200025"/>
                      <wp:effectExtent l="0" t="0" r="28575" b="28575"/>
                      <wp:wrapNone/>
                      <wp:docPr id="10" name="Rectangle 10"/>
                      <wp:cNvGraphicFramePr/>
                      <a:graphic xmlns:a="http://schemas.openxmlformats.org/drawingml/2006/main">
                        <a:graphicData uri="http://schemas.microsoft.com/office/word/2010/wordprocessingShape">
                          <wps:wsp>
                            <wps:cNvSpPr/>
                            <wps:spPr>
                              <a:xfrm>
                                <a:off x="0" y="0"/>
                                <a:ext cx="257175" cy="200025"/>
                              </a:xfrm>
                              <a:prstGeom prst="rect">
                                <a:avLst/>
                              </a:prstGeom>
                              <a:solidFill>
                                <a:srgbClr val="FFFFFF"/>
                              </a:solidFill>
                              <a:ln w="9525" cap="flat" cmpd="sng">
                                <a:solidFill>
                                  <a:srgbClr val="000000"/>
                                </a:solidFill>
                                <a:prstDash val="solid"/>
                                <a:miter lim="800000"/>
                                <a:headEnd type="none" w="sm" len="sm"/>
                                <a:tailEnd type="none" w="sm" len="sm"/>
                              </a:ln>
                            </wps:spPr>
                            <wps:txbx>
                              <w:txbxContent>
                                <w:p w14:paraId="33158F16" w14:textId="77777777" w:rsidR="00705AE5" w:rsidRDefault="00705AE5" w:rsidP="00705AE5">
                                  <w:pPr>
                                    <w:spacing w:line="240" w:lineRule="auto"/>
                                    <w:ind w:hanging="2"/>
                                  </w:pPr>
                                </w:p>
                              </w:txbxContent>
                            </wps:txbx>
                            <wps:bodyPr spcFirstLastPara="1" wrap="square" lIns="91425" tIns="91425" rIns="91425" bIns="91425" anchor="ctr" anchorCtr="0">
                              <a:noAutofit/>
                            </wps:bodyPr>
                          </wps:wsp>
                        </a:graphicData>
                      </a:graphic>
                    </wp:anchor>
                  </w:drawing>
                </mc:Choice>
                <mc:Fallback>
                  <w:pict>
                    <v:rect w14:anchorId="6F269B0E" id="Rectangle 10" o:spid="_x0000_s1026" style="position:absolute;left:0;text-align:left;margin-left:-3.15pt;margin-top:2.35pt;width:20.25pt;height:15.7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">
                      <v:stroke startarrowwidth="narrow" startarrowlength="short" endarrowwidth="narrow" endarrowlength="short"/>
                      <v:textbox inset="2.53958mm,2.53958mm,2.53958mm,2.53958mm">
                        <w:txbxContent>
                          <w:p w14:paraId="33158F16" w14:textId="77777777" w:rsidR="00705AE5" w:rsidRDefault="00705AE5" w:rsidP="00705AE5">
                            <w:pPr>
                              <w:spacing w:line="240" w:lineRule="auto"/>
                              <w:ind w:hanging="2"/>
                            </w:pPr>
                          </w:p>
                        </w:txbxContent>
                      </v:textbox>
                    </v:rect>
                  </w:pict>
                </mc:Fallback>
              </mc:AlternateContent>
            </w:r>
            <w:r w:rsidRPr="00705AE5">
              <w:rPr>
                <w:rFonts w:eastAsia="Tahoma" w:cs="Times New Roman"/>
              </w:rPr>
              <w:t>Accept</w:t>
            </w:r>
          </w:p>
          <w:p w14:paraId="076A17C3" w14:textId="77777777" w:rsidR="00705AE5" w:rsidRPr="00705AE5" w:rsidRDefault="00705AE5" w:rsidP="00781892">
            <w:pPr>
              <w:ind w:hanging="2"/>
              <w:jc w:val="center"/>
              <w:rPr>
                <w:rFonts w:eastAsia="Tahoma" w:cs="Times New Roman"/>
              </w:rPr>
            </w:pPr>
          </w:p>
        </w:tc>
        <w:tc>
          <w:tcPr>
            <w:tcW w:w="1845" w:type="dxa"/>
          </w:tcPr>
          <w:p w14:paraId="0C1E5BA1" w14:textId="77777777" w:rsidR="00705AE5" w:rsidRPr="00705AE5" w:rsidRDefault="00705AE5" w:rsidP="00781892">
            <w:pPr>
              <w:ind w:left="1" w:hanging="3"/>
              <w:jc w:val="center"/>
              <w:rPr>
                <w:rFonts w:eastAsia="Tahoma" w:cs="Times New Roman"/>
              </w:rPr>
            </w:pPr>
            <w:r w:rsidRPr="00705AE5">
              <w:rPr>
                <w:rFonts w:cs="Times New Roman"/>
                <w:noProof/>
              </w:rPr>
              <mc:AlternateContent>
                <mc:Choice Requires="wps">
                  <w:drawing>
                    <wp:anchor distT="0" distB="0" distL="114300" distR="114300" simplePos="0" relativeHeight="251660288" behindDoc="0" locked="0" layoutInCell="1" hidden="0" allowOverlap="1" wp14:anchorId="160907A7" wp14:editId="7377504E">
                      <wp:simplePos x="0" y="0"/>
                      <wp:positionH relativeFrom="column">
                        <wp:posOffset>-31548</wp:posOffset>
                      </wp:positionH>
                      <wp:positionV relativeFrom="paragraph">
                        <wp:posOffset>33768</wp:posOffset>
                      </wp:positionV>
                      <wp:extent cx="257175" cy="200025"/>
                      <wp:effectExtent l="0" t="0" r="0" b="0"/>
                      <wp:wrapNone/>
                      <wp:docPr id="9" name="Rectangle 9"/>
                      <wp:cNvGraphicFramePr/>
                      <a:graphic xmlns:a="http://schemas.openxmlformats.org/drawingml/2006/main">
                        <a:graphicData uri="http://schemas.microsoft.com/office/word/2010/wordprocessingShape">
                          <wps:wsp>
                            <wps:cNvSpPr/>
                            <wps:spPr>
                              <a:xfrm>
                                <a:off x="0" y="0"/>
                                <a:ext cx="257175" cy="200025"/>
                              </a:xfrm>
                              <a:prstGeom prst="rect">
                                <a:avLst/>
                              </a:prstGeom>
                              <a:solidFill>
                                <a:srgbClr val="FFFFFF"/>
                              </a:solidFill>
                              <a:ln w="9525" cap="flat" cmpd="sng">
                                <a:solidFill>
                                  <a:srgbClr val="000000"/>
                                </a:solidFill>
                                <a:prstDash val="solid"/>
                                <a:miter lim="800000"/>
                                <a:headEnd type="none" w="sm" len="sm"/>
                                <a:tailEnd type="none" w="sm" len="sm"/>
                              </a:ln>
                            </wps:spPr>
                            <wps:txbx>
                              <w:txbxContent>
                                <w:p w14:paraId="0C0000F4" w14:textId="77777777" w:rsidR="00705AE5" w:rsidRDefault="00705AE5" w:rsidP="00705AE5">
                                  <w:pPr>
                                    <w:spacing w:line="240" w:lineRule="auto"/>
                                    <w:ind w:hanging="2"/>
                                  </w:pPr>
                                </w:p>
                              </w:txbxContent>
                            </wps:txbx>
                            <wps:bodyPr spcFirstLastPara="1" wrap="square" lIns="91425" tIns="91425" rIns="91425" bIns="91425" anchor="ctr" anchorCtr="0">
                              <a:noAutofit/>
                            </wps:bodyPr>
                          </wps:wsp>
                        </a:graphicData>
                      </a:graphic>
                      <wp14:sizeRelH relativeFrom="margin">
                        <wp14:pctWidth>0</wp14:pctWidth>
                      </wp14:sizeRelH>
                      <wp14:sizeRelV relativeFrom="margin">
                        <wp14:pctHeight>0</wp14:pctHeight>
                      </wp14:sizeRelV>
                    </wp:anchor>
                  </w:drawing>
                </mc:Choice>
                <mc:Fallback>
                  <w:pict>
                    <v:rect w14:anchorId="160907A7" id="Rectangle 9" o:spid="_x0000_s1027" style="position:absolute;left:0;text-align:left;margin-left:-2.5pt;margin-top:2.65pt;width:20.25pt;height:15.7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">
                      <v:stroke startarrowwidth="narrow" startarrowlength="short" endarrowwidth="narrow" endarrowlength="short"/>
                      <v:textbox inset="2.53958mm,2.53958mm,2.53958mm,2.53958mm">
                        <w:txbxContent>
                          <w:p w14:paraId="0C0000F4" w14:textId="77777777" w:rsidR="00705AE5" w:rsidRDefault="00705AE5" w:rsidP="00705AE5">
                            <w:pPr>
                              <w:spacing w:line="240" w:lineRule="auto"/>
                              <w:ind w:hanging="2"/>
                            </w:pPr>
                          </w:p>
                        </w:txbxContent>
                      </v:textbox>
                    </v:rect>
                  </w:pict>
                </mc:Fallback>
              </mc:AlternateContent>
            </w:r>
            <w:r w:rsidRPr="00705AE5">
              <w:rPr>
                <w:rFonts w:eastAsia="Tahoma" w:cs="Times New Roman"/>
              </w:rPr>
              <w:t xml:space="preserve">Reject   </w:t>
            </w:r>
          </w:p>
        </w:tc>
      </w:tr>
    </w:tbl>
    <w:p w14:paraId="3EAC8D28" w14:textId="77777777" w:rsidR="00705AE5" w:rsidRPr="00705AE5" w:rsidRDefault="00705AE5" w:rsidP="00705AE5">
      <w:pPr>
        <w:ind w:hanging="2"/>
        <w:rPr>
          <w:rFonts w:eastAsia="Tahoma" w:cs="Times New Roman"/>
        </w:rPr>
      </w:pPr>
    </w:p>
    <w:p w14:paraId="7CAFFE53" w14:textId="77777777" w:rsidR="00705AE5" w:rsidRPr="00705AE5" w:rsidRDefault="00705AE5" w:rsidP="00705AE5">
      <w:pPr>
        <w:ind w:hanging="2"/>
        <w:rPr>
          <w:rFonts w:eastAsia="Tahoma" w:cs="Times New Roman"/>
        </w:rPr>
      </w:pPr>
    </w:p>
    <w:p w14:paraId="06BCC006" w14:textId="77777777" w:rsidR="00705AE5" w:rsidRPr="00705AE5" w:rsidRDefault="00705AE5" w:rsidP="00705AE5">
      <w:pPr>
        <w:ind w:hanging="2"/>
        <w:rPr>
          <w:rFonts w:eastAsia="Tahoma" w:cs="Times New Roman"/>
        </w:rPr>
      </w:pPr>
    </w:p>
    <w:p w14:paraId="121F620D" w14:textId="77777777" w:rsidR="00705AE5" w:rsidRPr="00705AE5" w:rsidRDefault="00705AE5" w:rsidP="00705AE5">
      <w:pPr>
        <w:ind w:hanging="2"/>
        <w:rPr>
          <w:rFonts w:eastAsia="Tahoma" w:cs="Times New Roman"/>
        </w:rPr>
      </w:pPr>
      <w:r w:rsidRPr="00705AE5">
        <w:rPr>
          <w:rFonts w:eastAsia="Tahoma" w:cs="Times New Roman"/>
        </w:rPr>
        <w:t>Comments (</w:t>
      </w:r>
      <w:r w:rsidRPr="00705AE5">
        <w:rPr>
          <w:rFonts w:eastAsia="Tahoma" w:cs="Times New Roman"/>
          <w:b/>
        </w:rPr>
        <w:t>Reasons for Reject/Accept</w:t>
      </w:r>
      <w:r w:rsidRPr="00705AE5">
        <w:rPr>
          <w:rFonts w:eastAsia="Tahoma" w:cs="Times New Roman"/>
        </w:rPr>
        <w:t>)</w:t>
      </w:r>
    </w:p>
    <w:p w14:paraId="59014538" w14:textId="77777777" w:rsidR="00705AE5" w:rsidRPr="00705AE5" w:rsidRDefault="00705AE5" w:rsidP="00705AE5">
      <w:pPr>
        <w:ind w:hanging="2"/>
        <w:rPr>
          <w:rFonts w:eastAsia="Tahoma" w:cs="Times New Roman"/>
        </w:rPr>
      </w:pPr>
      <w:r w:rsidRPr="00705AE5">
        <w:rPr>
          <w:rFonts w:eastAsia="Tahoma" w:cs="Times New Roman"/>
          <w:u w:val="single"/>
        </w:rPr>
        <w:tab/>
      </w:r>
      <w:r w:rsidRPr="00705AE5">
        <w:rPr>
          <w:rFonts w:eastAsia="Tahoma" w:cs="Times New Roman"/>
          <w:u w:val="single"/>
        </w:rPr>
        <w:tab/>
      </w:r>
      <w:r w:rsidRPr="00705AE5">
        <w:rPr>
          <w:rFonts w:eastAsia="Tahoma" w:cs="Times New Roman"/>
          <w:u w:val="single"/>
        </w:rPr>
        <w:tab/>
      </w:r>
      <w:r w:rsidRPr="00705AE5">
        <w:rPr>
          <w:rFonts w:eastAsia="Tahoma" w:cs="Times New Roman"/>
          <w:u w:val="single"/>
        </w:rPr>
        <w:tab/>
      </w:r>
      <w:r w:rsidRPr="00705AE5">
        <w:rPr>
          <w:rFonts w:eastAsia="Tahoma" w:cs="Times New Roman"/>
          <w:u w:val="single"/>
        </w:rPr>
        <w:tab/>
      </w:r>
      <w:r w:rsidRPr="00705AE5">
        <w:rPr>
          <w:rFonts w:eastAsia="Tahoma" w:cs="Times New Roman"/>
          <w:u w:val="single"/>
        </w:rPr>
        <w:tab/>
      </w:r>
      <w:r w:rsidRPr="00705AE5">
        <w:rPr>
          <w:rFonts w:eastAsia="Tahoma" w:cs="Times New Roman"/>
          <w:u w:val="single"/>
        </w:rPr>
        <w:tab/>
      </w:r>
      <w:r w:rsidRPr="00705AE5">
        <w:rPr>
          <w:rFonts w:eastAsia="Tahoma" w:cs="Times New Roman"/>
          <w:u w:val="single"/>
        </w:rPr>
        <w:tab/>
      </w:r>
      <w:r w:rsidRPr="00705AE5">
        <w:rPr>
          <w:rFonts w:eastAsia="Tahoma" w:cs="Times New Roman"/>
          <w:u w:val="single"/>
        </w:rPr>
        <w:tab/>
      </w:r>
      <w:r w:rsidRPr="00705AE5">
        <w:rPr>
          <w:rFonts w:eastAsia="Tahoma" w:cs="Times New Roman"/>
          <w:u w:val="single"/>
        </w:rPr>
        <w:tab/>
      </w:r>
      <w:r w:rsidRPr="00705AE5">
        <w:rPr>
          <w:rFonts w:eastAsia="Tahoma" w:cs="Times New Roman"/>
          <w:u w:val="single"/>
        </w:rPr>
        <w:tab/>
      </w:r>
      <w:r w:rsidRPr="00705AE5">
        <w:rPr>
          <w:rFonts w:eastAsia="Tahoma" w:cs="Times New Roman"/>
          <w:u w:val="single"/>
        </w:rPr>
        <w:tab/>
      </w:r>
      <w:r w:rsidRPr="00705AE5">
        <w:rPr>
          <w:rFonts w:eastAsia="Tahoma" w:cs="Times New Roman"/>
          <w:u w:val="single"/>
        </w:rPr>
        <w:tab/>
      </w:r>
      <w:r w:rsidRPr="00705AE5">
        <w:rPr>
          <w:rFonts w:eastAsia="Tahoma" w:cs="Times New Roman"/>
          <w:u w:val="single"/>
        </w:rPr>
        <w:tab/>
      </w:r>
      <w:r w:rsidRPr="00705AE5">
        <w:rPr>
          <w:rFonts w:eastAsia="Tahoma" w:cs="Times New Roman"/>
          <w:u w:val="single"/>
        </w:rPr>
        <w:tab/>
      </w:r>
      <w:r w:rsidRPr="00705AE5">
        <w:rPr>
          <w:rFonts w:eastAsia="Tahoma" w:cs="Times New Roman"/>
          <w:u w:val="single"/>
        </w:rPr>
        <w:tab/>
      </w:r>
      <w:r w:rsidRPr="00705AE5">
        <w:rPr>
          <w:rFonts w:eastAsia="Tahoma" w:cs="Times New Roman"/>
          <w:u w:val="single"/>
        </w:rPr>
        <w:tab/>
      </w:r>
      <w:r w:rsidRPr="00705AE5">
        <w:rPr>
          <w:rFonts w:eastAsia="Tahoma" w:cs="Times New Roman"/>
          <w:u w:val="single"/>
        </w:rPr>
        <w:tab/>
      </w:r>
      <w:r w:rsidRPr="00705AE5">
        <w:rPr>
          <w:rFonts w:eastAsia="Tahoma" w:cs="Times New Roman"/>
          <w:u w:val="single"/>
        </w:rPr>
        <w:tab/>
      </w:r>
      <w:r w:rsidRPr="00705AE5">
        <w:rPr>
          <w:rFonts w:eastAsia="Tahoma" w:cs="Times New Roman"/>
          <w:u w:val="single"/>
        </w:rPr>
        <w:tab/>
      </w:r>
      <w:r w:rsidRPr="00705AE5">
        <w:rPr>
          <w:rFonts w:eastAsia="Tahoma" w:cs="Times New Roman"/>
          <w:u w:val="single"/>
        </w:rPr>
        <w:tab/>
      </w:r>
      <w:r w:rsidRPr="00705AE5">
        <w:rPr>
          <w:rFonts w:eastAsia="Tahoma" w:cs="Times New Roman"/>
          <w:u w:val="single"/>
        </w:rPr>
        <w:tab/>
      </w:r>
      <w:r w:rsidRPr="00705AE5">
        <w:rPr>
          <w:rFonts w:eastAsia="Tahoma" w:cs="Times New Roman"/>
          <w:u w:val="single"/>
        </w:rPr>
        <w:tab/>
      </w:r>
      <w:r w:rsidRPr="00705AE5">
        <w:rPr>
          <w:rFonts w:eastAsia="Tahoma" w:cs="Times New Roman"/>
          <w:u w:val="single"/>
        </w:rPr>
        <w:tab/>
      </w:r>
      <w:r w:rsidRPr="00705AE5">
        <w:rPr>
          <w:rFonts w:eastAsia="Tahoma" w:cs="Times New Roman"/>
          <w:u w:val="single"/>
        </w:rPr>
        <w:tab/>
      </w:r>
      <w:r w:rsidRPr="00705AE5">
        <w:rPr>
          <w:rFonts w:eastAsia="Tahoma" w:cs="Times New Roman"/>
          <w:u w:val="single"/>
        </w:rPr>
        <w:tab/>
      </w:r>
      <w:r w:rsidRPr="00705AE5">
        <w:rPr>
          <w:rFonts w:eastAsia="Tahoma" w:cs="Times New Roman"/>
          <w:u w:val="single"/>
        </w:rPr>
        <w:tab/>
      </w:r>
      <w:r w:rsidRPr="00705AE5">
        <w:rPr>
          <w:rFonts w:eastAsia="Tahoma" w:cs="Times New Roman"/>
          <w:u w:val="single"/>
        </w:rPr>
        <w:tab/>
      </w:r>
      <w:r w:rsidRPr="00705AE5">
        <w:rPr>
          <w:rFonts w:eastAsia="Tahoma" w:cs="Times New Roman"/>
          <w:u w:val="single"/>
        </w:rPr>
        <w:tab/>
      </w:r>
      <w:r w:rsidRPr="00705AE5">
        <w:rPr>
          <w:rFonts w:eastAsia="Tahoma" w:cs="Times New Roman"/>
          <w:u w:val="single"/>
        </w:rPr>
        <w:tab/>
      </w:r>
      <w:r w:rsidRPr="00705AE5">
        <w:rPr>
          <w:rFonts w:eastAsia="Tahoma" w:cs="Times New Roman"/>
          <w:u w:val="single"/>
        </w:rPr>
        <w:tab/>
      </w:r>
      <w:r w:rsidRPr="00705AE5">
        <w:rPr>
          <w:rFonts w:eastAsia="Tahoma" w:cs="Times New Roman"/>
          <w:u w:val="single"/>
        </w:rPr>
        <w:tab/>
      </w:r>
      <w:r w:rsidRPr="00705AE5">
        <w:rPr>
          <w:rFonts w:eastAsia="Tahoma" w:cs="Times New Roman"/>
          <w:u w:val="single"/>
        </w:rPr>
        <w:tab/>
      </w:r>
      <w:r w:rsidRPr="00705AE5">
        <w:rPr>
          <w:rFonts w:eastAsia="Tahoma" w:cs="Times New Roman"/>
          <w:u w:val="single"/>
        </w:rPr>
        <w:tab/>
      </w:r>
      <w:r w:rsidRPr="00705AE5">
        <w:rPr>
          <w:rFonts w:eastAsia="Tahoma" w:cs="Times New Roman"/>
          <w:u w:val="single"/>
        </w:rPr>
        <w:tab/>
      </w:r>
      <w:r w:rsidRPr="00705AE5">
        <w:rPr>
          <w:rFonts w:eastAsia="Tahoma" w:cs="Times New Roman"/>
          <w:u w:val="single"/>
        </w:rPr>
        <w:tab/>
      </w:r>
      <w:r w:rsidRPr="00705AE5">
        <w:rPr>
          <w:rFonts w:eastAsia="Tahoma" w:cs="Times New Roman"/>
          <w:u w:val="single"/>
        </w:rPr>
        <w:tab/>
      </w:r>
      <w:r w:rsidRPr="00705AE5">
        <w:rPr>
          <w:rFonts w:eastAsia="Tahoma" w:cs="Times New Roman"/>
          <w:u w:val="single"/>
        </w:rPr>
        <w:tab/>
      </w:r>
      <w:r w:rsidRPr="00705AE5">
        <w:rPr>
          <w:rFonts w:eastAsia="Tahoma" w:cs="Times New Roman"/>
          <w:u w:val="single"/>
        </w:rPr>
        <w:tab/>
      </w:r>
      <w:r w:rsidRPr="00705AE5">
        <w:rPr>
          <w:rFonts w:eastAsia="Tahoma" w:cs="Times New Roman"/>
          <w:u w:val="single"/>
        </w:rPr>
        <w:tab/>
      </w:r>
      <w:r w:rsidRPr="00705AE5">
        <w:rPr>
          <w:rFonts w:eastAsia="Tahoma" w:cs="Times New Roman"/>
          <w:u w:val="single"/>
        </w:rPr>
        <w:tab/>
      </w:r>
      <w:r w:rsidRPr="00705AE5">
        <w:rPr>
          <w:rFonts w:eastAsia="Tahoma" w:cs="Times New Roman"/>
          <w:u w:val="single"/>
        </w:rPr>
        <w:tab/>
      </w:r>
      <w:r w:rsidRPr="00705AE5">
        <w:rPr>
          <w:rFonts w:eastAsia="Tahoma" w:cs="Times New Roman"/>
          <w:u w:val="single"/>
        </w:rPr>
        <w:tab/>
      </w:r>
      <w:r w:rsidRPr="00705AE5">
        <w:rPr>
          <w:rFonts w:eastAsia="Tahoma" w:cs="Times New Roman"/>
          <w:u w:val="single"/>
        </w:rPr>
        <w:tab/>
      </w:r>
      <w:r w:rsidRPr="00705AE5">
        <w:rPr>
          <w:rFonts w:eastAsia="Tahoma" w:cs="Times New Roman"/>
          <w:u w:val="single"/>
        </w:rPr>
        <w:tab/>
      </w:r>
      <w:r w:rsidRPr="00705AE5">
        <w:rPr>
          <w:rFonts w:eastAsia="Tahoma" w:cs="Times New Roman"/>
          <w:u w:val="single"/>
        </w:rPr>
        <w:tab/>
      </w:r>
      <w:r w:rsidRPr="00705AE5">
        <w:rPr>
          <w:rFonts w:eastAsia="Tahoma" w:cs="Times New Roman"/>
          <w:u w:val="single"/>
        </w:rPr>
        <w:tab/>
      </w:r>
      <w:r w:rsidRPr="00705AE5">
        <w:rPr>
          <w:rFonts w:eastAsia="Tahoma" w:cs="Times New Roman"/>
          <w:u w:val="single"/>
        </w:rPr>
        <w:tab/>
      </w:r>
    </w:p>
    <w:p w14:paraId="20C94D89" w14:textId="77777777" w:rsidR="00705AE5" w:rsidRPr="00705AE5" w:rsidRDefault="00705AE5" w:rsidP="00705AE5">
      <w:pPr>
        <w:ind w:hanging="2"/>
        <w:rPr>
          <w:rFonts w:eastAsia="Tahoma" w:cs="Times New Roman"/>
        </w:rPr>
      </w:pPr>
      <w:r w:rsidRPr="00705AE5">
        <w:rPr>
          <w:rFonts w:eastAsia="Tahoma" w:cs="Times New Roman"/>
          <w:u w:val="single"/>
        </w:rPr>
        <w:tab/>
      </w:r>
      <w:r w:rsidRPr="00705AE5">
        <w:rPr>
          <w:rFonts w:eastAsia="Tahoma" w:cs="Times New Roman"/>
          <w:u w:val="single"/>
        </w:rPr>
        <w:tab/>
      </w:r>
      <w:r w:rsidRPr="00705AE5">
        <w:rPr>
          <w:rFonts w:eastAsia="Tahoma" w:cs="Times New Roman"/>
          <w:u w:val="single"/>
        </w:rPr>
        <w:tab/>
      </w:r>
      <w:r w:rsidRPr="00705AE5">
        <w:rPr>
          <w:rFonts w:eastAsia="Tahoma" w:cs="Times New Roman"/>
          <w:u w:val="single"/>
        </w:rPr>
        <w:tab/>
      </w:r>
      <w:r w:rsidRPr="00705AE5">
        <w:rPr>
          <w:rFonts w:eastAsia="Tahoma" w:cs="Times New Roman"/>
          <w:u w:val="single"/>
        </w:rPr>
        <w:tab/>
      </w:r>
      <w:r w:rsidRPr="00705AE5">
        <w:rPr>
          <w:rFonts w:eastAsia="Tahoma" w:cs="Times New Roman"/>
          <w:u w:val="single"/>
        </w:rPr>
        <w:tab/>
      </w:r>
      <w:r w:rsidRPr="00705AE5">
        <w:rPr>
          <w:rFonts w:eastAsia="Tahoma" w:cs="Times New Roman"/>
          <w:u w:val="single"/>
        </w:rPr>
        <w:tab/>
      </w:r>
      <w:r w:rsidRPr="00705AE5">
        <w:rPr>
          <w:rFonts w:eastAsia="Tahoma" w:cs="Times New Roman"/>
          <w:u w:val="single"/>
        </w:rPr>
        <w:tab/>
      </w:r>
      <w:r w:rsidRPr="00705AE5">
        <w:rPr>
          <w:rFonts w:eastAsia="Tahoma" w:cs="Times New Roman"/>
          <w:u w:val="single"/>
        </w:rPr>
        <w:tab/>
      </w:r>
      <w:r w:rsidRPr="00705AE5">
        <w:rPr>
          <w:rFonts w:eastAsia="Tahoma" w:cs="Times New Roman"/>
          <w:u w:val="single"/>
        </w:rPr>
        <w:tab/>
      </w:r>
      <w:r w:rsidRPr="00705AE5">
        <w:rPr>
          <w:rFonts w:eastAsia="Tahoma" w:cs="Times New Roman"/>
          <w:u w:val="single"/>
        </w:rPr>
        <w:tab/>
      </w:r>
      <w:r w:rsidRPr="00705AE5">
        <w:rPr>
          <w:rFonts w:eastAsia="Tahoma" w:cs="Times New Roman"/>
          <w:u w:val="single"/>
        </w:rPr>
        <w:tab/>
      </w:r>
      <w:r w:rsidRPr="00705AE5">
        <w:rPr>
          <w:rFonts w:eastAsia="Tahoma" w:cs="Times New Roman"/>
          <w:u w:val="single"/>
        </w:rPr>
        <w:tab/>
      </w:r>
      <w:r w:rsidRPr="00705AE5">
        <w:rPr>
          <w:rFonts w:eastAsia="Tahoma" w:cs="Times New Roman"/>
          <w:u w:val="single"/>
        </w:rPr>
        <w:tab/>
      </w:r>
      <w:r w:rsidRPr="00705AE5">
        <w:rPr>
          <w:rFonts w:eastAsia="Tahoma" w:cs="Times New Roman"/>
          <w:u w:val="single"/>
        </w:rPr>
        <w:tab/>
      </w:r>
      <w:r w:rsidRPr="00705AE5">
        <w:rPr>
          <w:rFonts w:eastAsia="Tahoma" w:cs="Times New Roman"/>
          <w:u w:val="single"/>
        </w:rPr>
        <w:tab/>
      </w:r>
      <w:r w:rsidRPr="00705AE5">
        <w:rPr>
          <w:rFonts w:eastAsia="Tahoma" w:cs="Times New Roman"/>
          <w:u w:val="single"/>
        </w:rPr>
        <w:tab/>
      </w:r>
      <w:r w:rsidRPr="00705AE5">
        <w:rPr>
          <w:rFonts w:eastAsia="Tahoma" w:cs="Times New Roman"/>
          <w:u w:val="single"/>
        </w:rPr>
        <w:tab/>
      </w:r>
      <w:r w:rsidRPr="00705AE5">
        <w:rPr>
          <w:rFonts w:eastAsia="Tahoma" w:cs="Times New Roman"/>
          <w:u w:val="single"/>
        </w:rPr>
        <w:tab/>
      </w:r>
      <w:r w:rsidRPr="00705AE5">
        <w:rPr>
          <w:rFonts w:eastAsia="Tahoma" w:cs="Times New Roman"/>
          <w:u w:val="single"/>
        </w:rPr>
        <w:tab/>
      </w:r>
      <w:r w:rsidRPr="00705AE5">
        <w:rPr>
          <w:rFonts w:eastAsia="Tahoma" w:cs="Times New Roman"/>
          <w:u w:val="single"/>
        </w:rPr>
        <w:tab/>
      </w:r>
      <w:r w:rsidRPr="00705AE5">
        <w:rPr>
          <w:rFonts w:eastAsia="Tahoma" w:cs="Times New Roman"/>
          <w:u w:val="single"/>
        </w:rPr>
        <w:tab/>
      </w:r>
      <w:r w:rsidRPr="00705AE5">
        <w:rPr>
          <w:rFonts w:eastAsia="Tahoma" w:cs="Times New Roman"/>
          <w:u w:val="single"/>
        </w:rPr>
        <w:tab/>
      </w:r>
    </w:p>
    <w:p w14:paraId="65B05297" w14:textId="77777777" w:rsidR="00705AE5" w:rsidRPr="00705AE5" w:rsidRDefault="00705AE5" w:rsidP="00705AE5">
      <w:pPr>
        <w:ind w:hanging="2"/>
        <w:rPr>
          <w:rFonts w:eastAsia="Tahoma" w:cs="Times New Roman"/>
        </w:rPr>
      </w:pPr>
      <w:r w:rsidRPr="00705AE5">
        <w:rPr>
          <w:rFonts w:eastAsia="Tahoma" w:cs="Times New Roman"/>
          <w:u w:val="single"/>
        </w:rPr>
        <w:tab/>
      </w:r>
      <w:r w:rsidRPr="00705AE5">
        <w:rPr>
          <w:rFonts w:eastAsia="Tahoma" w:cs="Times New Roman"/>
          <w:u w:val="single"/>
        </w:rPr>
        <w:tab/>
      </w:r>
      <w:r w:rsidRPr="00705AE5">
        <w:rPr>
          <w:rFonts w:eastAsia="Tahoma" w:cs="Times New Roman"/>
          <w:u w:val="single"/>
        </w:rPr>
        <w:tab/>
      </w:r>
      <w:r w:rsidRPr="00705AE5">
        <w:rPr>
          <w:rFonts w:eastAsia="Tahoma" w:cs="Times New Roman"/>
          <w:u w:val="single"/>
        </w:rPr>
        <w:tab/>
      </w:r>
      <w:r w:rsidRPr="00705AE5">
        <w:rPr>
          <w:rFonts w:eastAsia="Tahoma" w:cs="Times New Roman"/>
          <w:u w:val="single"/>
        </w:rPr>
        <w:tab/>
      </w:r>
      <w:r w:rsidRPr="00705AE5">
        <w:rPr>
          <w:rFonts w:eastAsia="Tahoma" w:cs="Times New Roman"/>
          <w:u w:val="single"/>
        </w:rPr>
        <w:tab/>
      </w:r>
      <w:r w:rsidRPr="00705AE5">
        <w:rPr>
          <w:rFonts w:eastAsia="Tahoma" w:cs="Times New Roman"/>
          <w:u w:val="single"/>
        </w:rPr>
        <w:tab/>
      </w:r>
      <w:r w:rsidRPr="00705AE5">
        <w:rPr>
          <w:rFonts w:eastAsia="Tahoma" w:cs="Times New Roman"/>
          <w:u w:val="single"/>
        </w:rPr>
        <w:tab/>
      </w:r>
      <w:r w:rsidRPr="00705AE5">
        <w:rPr>
          <w:rFonts w:eastAsia="Tahoma" w:cs="Times New Roman"/>
          <w:u w:val="single"/>
        </w:rPr>
        <w:tab/>
      </w:r>
      <w:r w:rsidRPr="00705AE5">
        <w:rPr>
          <w:rFonts w:eastAsia="Tahoma" w:cs="Times New Roman"/>
          <w:u w:val="single"/>
        </w:rPr>
        <w:tab/>
      </w:r>
      <w:r w:rsidRPr="00705AE5">
        <w:rPr>
          <w:rFonts w:eastAsia="Tahoma" w:cs="Times New Roman"/>
          <w:u w:val="single"/>
        </w:rPr>
        <w:tab/>
      </w:r>
      <w:r w:rsidRPr="00705AE5">
        <w:rPr>
          <w:rFonts w:eastAsia="Tahoma" w:cs="Times New Roman"/>
          <w:u w:val="single"/>
        </w:rPr>
        <w:tab/>
      </w:r>
      <w:r w:rsidRPr="00705AE5">
        <w:rPr>
          <w:rFonts w:eastAsia="Tahoma" w:cs="Times New Roman"/>
          <w:u w:val="single"/>
        </w:rPr>
        <w:tab/>
      </w:r>
      <w:r w:rsidRPr="00705AE5">
        <w:rPr>
          <w:rFonts w:eastAsia="Tahoma" w:cs="Times New Roman"/>
          <w:u w:val="single"/>
        </w:rPr>
        <w:tab/>
      </w:r>
      <w:r w:rsidRPr="00705AE5">
        <w:rPr>
          <w:rFonts w:eastAsia="Tahoma" w:cs="Times New Roman"/>
          <w:u w:val="single"/>
        </w:rPr>
        <w:tab/>
      </w:r>
      <w:r w:rsidRPr="00705AE5">
        <w:rPr>
          <w:rFonts w:eastAsia="Tahoma" w:cs="Times New Roman"/>
          <w:u w:val="single"/>
        </w:rPr>
        <w:tab/>
      </w:r>
      <w:r w:rsidRPr="00705AE5">
        <w:rPr>
          <w:rFonts w:eastAsia="Tahoma" w:cs="Times New Roman"/>
          <w:u w:val="single"/>
        </w:rPr>
        <w:tab/>
      </w:r>
      <w:r w:rsidRPr="00705AE5">
        <w:rPr>
          <w:rFonts w:eastAsia="Tahoma" w:cs="Times New Roman"/>
          <w:u w:val="single"/>
        </w:rPr>
        <w:tab/>
      </w:r>
      <w:r w:rsidRPr="00705AE5">
        <w:rPr>
          <w:rFonts w:eastAsia="Tahoma" w:cs="Times New Roman"/>
          <w:u w:val="single"/>
        </w:rPr>
        <w:tab/>
      </w:r>
      <w:r w:rsidRPr="00705AE5">
        <w:rPr>
          <w:rFonts w:eastAsia="Tahoma" w:cs="Times New Roman"/>
          <w:u w:val="single"/>
        </w:rPr>
        <w:tab/>
      </w:r>
      <w:r w:rsidRPr="00705AE5">
        <w:rPr>
          <w:rFonts w:eastAsia="Tahoma" w:cs="Times New Roman"/>
          <w:u w:val="single"/>
        </w:rPr>
        <w:tab/>
      </w:r>
      <w:r w:rsidRPr="00705AE5">
        <w:rPr>
          <w:rFonts w:eastAsia="Tahoma" w:cs="Times New Roman"/>
          <w:u w:val="single"/>
        </w:rPr>
        <w:tab/>
      </w:r>
      <w:r w:rsidRPr="00705AE5">
        <w:rPr>
          <w:rFonts w:eastAsia="Tahoma" w:cs="Times New Roman"/>
          <w:u w:val="single"/>
        </w:rPr>
        <w:tab/>
      </w:r>
    </w:p>
    <w:p w14:paraId="385D522F" w14:textId="77777777" w:rsidR="00705AE5" w:rsidRPr="00705AE5" w:rsidRDefault="00705AE5" w:rsidP="00705AE5">
      <w:pPr>
        <w:ind w:hanging="2"/>
        <w:rPr>
          <w:rFonts w:eastAsia="Tahoma" w:cs="Times New Roman"/>
        </w:rPr>
      </w:pPr>
    </w:p>
    <w:p w14:paraId="60C61DA7" w14:textId="77777777" w:rsidR="00705AE5" w:rsidRPr="00705AE5" w:rsidRDefault="00705AE5" w:rsidP="00751990">
      <w:pPr>
        <w:rPr>
          <w:rFonts w:cs="Times New Roman"/>
        </w:rPr>
      </w:pPr>
    </w:p>
    <w:sectPr w:rsidR="00705AE5" w:rsidRPr="00705AE5" w:rsidSect="00683CB9">
      <w:pgSz w:w="12240" w:h="15840"/>
      <w:pgMar w:top="1440" w:right="1440" w:bottom="1440" w:left="1440" w:header="720" w:footer="720" w:gutter="0"/>
      <w:pgNumType w:start="2"/>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44850A9" w14:textId="77777777" w:rsidR="001B1AFD" w:rsidRDefault="001B1AFD">
      <w:pPr>
        <w:spacing w:line="240" w:lineRule="auto"/>
      </w:pPr>
      <w:r>
        <w:separator/>
      </w:r>
    </w:p>
  </w:endnote>
  <w:endnote w:type="continuationSeparator" w:id="0">
    <w:p w14:paraId="2E17EAE8" w14:textId="77777777" w:rsidR="001B1AFD" w:rsidRDefault="001B1AF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ppleSystemUIFont">
    <w:altName w:val="Calibri"/>
    <w:panose1 w:val="020B0604020202020204"/>
    <w:charset w:val="00"/>
    <w:family w:val="auto"/>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entury Gothic">
    <w:panose1 w:val="020B0502020202020204"/>
    <w:charset w:val="00"/>
    <w:family w:val="swiss"/>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60195509"/>
      <w:docPartObj>
        <w:docPartGallery w:val="Page Numbers (Bottom of Page)"/>
        <w:docPartUnique/>
      </w:docPartObj>
    </w:sdtPr>
    <w:sdtEndPr>
      <w:rPr>
        <w:noProof/>
      </w:rPr>
    </w:sdtEndPr>
    <w:sdtContent>
      <w:p w14:paraId="5637C389" w14:textId="22578C43" w:rsidR="00F3405B" w:rsidRDefault="00F3405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7DB14D1" w14:textId="77777777" w:rsidR="004D712E" w:rsidRDefault="004D712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F4D6215" w14:textId="77777777" w:rsidR="001B1AFD" w:rsidRDefault="001B1AFD">
      <w:pPr>
        <w:spacing w:line="240" w:lineRule="auto"/>
      </w:pPr>
      <w:r>
        <w:separator/>
      </w:r>
    </w:p>
  </w:footnote>
  <w:footnote w:type="continuationSeparator" w:id="0">
    <w:p w14:paraId="0B3BFA78" w14:textId="77777777" w:rsidR="001B1AFD" w:rsidRDefault="001B1AFD">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E81784"/>
    <w:multiLevelType w:val="multilevel"/>
    <w:tmpl w:val="359E6CC4"/>
    <w:lvl w:ilvl="0">
      <w:start w:val="1"/>
      <w:numFmt w:val="decimal"/>
      <w:lvlText w:val="%1."/>
      <w:lvlJc w:val="left"/>
      <w:pPr>
        <w:ind w:left="720" w:hanging="360"/>
      </w:pPr>
      <w:rPr>
        <w:rFonts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6202C61"/>
    <w:multiLevelType w:val="hybridMultilevel"/>
    <w:tmpl w:val="8CB2252C"/>
    <w:lvl w:ilvl="0" w:tplc="31C80FAE">
      <w:start w:val="1"/>
      <w:numFmt w:val="lowerRoman"/>
      <w:lvlText w:val="%1."/>
      <w:lvlJc w:val="right"/>
      <w:pPr>
        <w:ind w:left="720" w:hanging="360"/>
      </w:pPr>
    </w:lvl>
    <w:lvl w:ilvl="1" w:tplc="CA4A0616" w:tentative="1">
      <w:start w:val="1"/>
      <w:numFmt w:val="lowerLetter"/>
      <w:lvlText w:val="%2."/>
      <w:lvlJc w:val="left"/>
      <w:pPr>
        <w:ind w:left="1440" w:hanging="360"/>
      </w:pPr>
    </w:lvl>
    <w:lvl w:ilvl="2" w:tplc="B798D42A" w:tentative="1">
      <w:start w:val="1"/>
      <w:numFmt w:val="lowerRoman"/>
      <w:lvlText w:val="%3."/>
      <w:lvlJc w:val="right"/>
      <w:pPr>
        <w:ind w:left="2160" w:hanging="180"/>
      </w:pPr>
    </w:lvl>
    <w:lvl w:ilvl="3" w:tplc="FF6C90F4" w:tentative="1">
      <w:start w:val="1"/>
      <w:numFmt w:val="decimal"/>
      <w:lvlText w:val="%4."/>
      <w:lvlJc w:val="left"/>
      <w:pPr>
        <w:ind w:left="2880" w:hanging="360"/>
      </w:pPr>
    </w:lvl>
    <w:lvl w:ilvl="4" w:tplc="60AC26FE" w:tentative="1">
      <w:start w:val="1"/>
      <w:numFmt w:val="lowerLetter"/>
      <w:lvlText w:val="%5."/>
      <w:lvlJc w:val="left"/>
      <w:pPr>
        <w:ind w:left="3600" w:hanging="360"/>
      </w:pPr>
    </w:lvl>
    <w:lvl w:ilvl="5" w:tplc="553AE6D2" w:tentative="1">
      <w:start w:val="1"/>
      <w:numFmt w:val="lowerRoman"/>
      <w:lvlText w:val="%6."/>
      <w:lvlJc w:val="right"/>
      <w:pPr>
        <w:ind w:left="4320" w:hanging="180"/>
      </w:pPr>
    </w:lvl>
    <w:lvl w:ilvl="6" w:tplc="97644F7C" w:tentative="1">
      <w:start w:val="1"/>
      <w:numFmt w:val="decimal"/>
      <w:lvlText w:val="%7."/>
      <w:lvlJc w:val="left"/>
      <w:pPr>
        <w:ind w:left="5040" w:hanging="360"/>
      </w:pPr>
    </w:lvl>
    <w:lvl w:ilvl="7" w:tplc="DCCAC308" w:tentative="1">
      <w:start w:val="1"/>
      <w:numFmt w:val="lowerLetter"/>
      <w:lvlText w:val="%8."/>
      <w:lvlJc w:val="left"/>
      <w:pPr>
        <w:ind w:left="5760" w:hanging="360"/>
      </w:pPr>
    </w:lvl>
    <w:lvl w:ilvl="8" w:tplc="B0DC99A2" w:tentative="1">
      <w:start w:val="1"/>
      <w:numFmt w:val="lowerRoman"/>
      <w:lvlText w:val="%9."/>
      <w:lvlJc w:val="right"/>
      <w:pPr>
        <w:ind w:left="6480" w:hanging="180"/>
      </w:pPr>
    </w:lvl>
  </w:abstractNum>
  <w:abstractNum w:abstractNumId="2" w15:restartNumberingAfterBreak="0">
    <w:nsid w:val="0AA05F8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0FB718EB"/>
    <w:multiLevelType w:val="multilevel"/>
    <w:tmpl w:val="0409001D"/>
    <w:styleLink w:val="CurrentList1"/>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 w15:restartNumberingAfterBreak="0">
    <w:nsid w:val="11E40F45"/>
    <w:multiLevelType w:val="hybridMultilevel"/>
    <w:tmpl w:val="F8624D8A"/>
    <w:lvl w:ilvl="0" w:tplc="730C2BCE">
      <w:start w:val="1"/>
      <w:numFmt w:val="lowerLetter"/>
      <w:lvlText w:val="%1)"/>
      <w:lvlJc w:val="left"/>
      <w:pPr>
        <w:ind w:left="720" w:hanging="360"/>
      </w:pPr>
    </w:lvl>
    <w:lvl w:ilvl="1" w:tplc="F696A112" w:tentative="1">
      <w:start w:val="1"/>
      <w:numFmt w:val="lowerLetter"/>
      <w:lvlText w:val="%2."/>
      <w:lvlJc w:val="left"/>
      <w:pPr>
        <w:ind w:left="1440" w:hanging="360"/>
      </w:pPr>
    </w:lvl>
    <w:lvl w:ilvl="2" w:tplc="E082874A" w:tentative="1">
      <w:start w:val="1"/>
      <w:numFmt w:val="lowerRoman"/>
      <w:lvlText w:val="%3."/>
      <w:lvlJc w:val="right"/>
      <w:pPr>
        <w:ind w:left="2160" w:hanging="180"/>
      </w:pPr>
    </w:lvl>
    <w:lvl w:ilvl="3" w:tplc="900ED2E0" w:tentative="1">
      <w:start w:val="1"/>
      <w:numFmt w:val="decimal"/>
      <w:lvlText w:val="%4."/>
      <w:lvlJc w:val="left"/>
      <w:pPr>
        <w:ind w:left="2880" w:hanging="360"/>
      </w:pPr>
    </w:lvl>
    <w:lvl w:ilvl="4" w:tplc="5CC80300" w:tentative="1">
      <w:start w:val="1"/>
      <w:numFmt w:val="lowerLetter"/>
      <w:lvlText w:val="%5."/>
      <w:lvlJc w:val="left"/>
      <w:pPr>
        <w:ind w:left="3600" w:hanging="360"/>
      </w:pPr>
    </w:lvl>
    <w:lvl w:ilvl="5" w:tplc="5888CAF8" w:tentative="1">
      <w:start w:val="1"/>
      <w:numFmt w:val="lowerRoman"/>
      <w:lvlText w:val="%6."/>
      <w:lvlJc w:val="right"/>
      <w:pPr>
        <w:ind w:left="4320" w:hanging="180"/>
      </w:pPr>
    </w:lvl>
    <w:lvl w:ilvl="6" w:tplc="4052DE34" w:tentative="1">
      <w:start w:val="1"/>
      <w:numFmt w:val="decimal"/>
      <w:lvlText w:val="%7."/>
      <w:lvlJc w:val="left"/>
      <w:pPr>
        <w:ind w:left="5040" w:hanging="360"/>
      </w:pPr>
    </w:lvl>
    <w:lvl w:ilvl="7" w:tplc="F5A2E60C" w:tentative="1">
      <w:start w:val="1"/>
      <w:numFmt w:val="lowerLetter"/>
      <w:lvlText w:val="%8."/>
      <w:lvlJc w:val="left"/>
      <w:pPr>
        <w:ind w:left="5760" w:hanging="360"/>
      </w:pPr>
    </w:lvl>
    <w:lvl w:ilvl="8" w:tplc="D5B4D510" w:tentative="1">
      <w:start w:val="1"/>
      <w:numFmt w:val="lowerRoman"/>
      <w:lvlText w:val="%9."/>
      <w:lvlJc w:val="right"/>
      <w:pPr>
        <w:ind w:left="6480" w:hanging="180"/>
      </w:pPr>
    </w:lvl>
  </w:abstractNum>
  <w:abstractNum w:abstractNumId="5" w15:restartNumberingAfterBreak="0">
    <w:nsid w:val="1AC6531E"/>
    <w:multiLevelType w:val="multilevel"/>
    <w:tmpl w:val="00809DB6"/>
    <w:lvl w:ilvl="0">
      <w:start w:val="1"/>
      <w:numFmt w:val="decimal"/>
      <w:pStyle w:val="Heading1"/>
      <w:lvlText w:val="Chapter %1."/>
      <w:lvlJc w:val="left"/>
      <w:pPr>
        <w:ind w:left="360" w:hanging="360"/>
      </w:pPr>
      <w:rPr>
        <w:rFonts w:hint="default"/>
      </w:r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6" w15:restartNumberingAfterBreak="0">
    <w:nsid w:val="1B3B6E30"/>
    <w:multiLevelType w:val="multilevel"/>
    <w:tmpl w:val="51BA9C9C"/>
    <w:lvl w:ilvl="0">
      <w:start w:val="1"/>
      <w:numFmt w:val="decimal"/>
      <w:lvlText w:val="Chapter %1."/>
      <w:lvlJc w:val="left"/>
      <w:pPr>
        <w:ind w:left="360" w:hanging="360"/>
      </w:pPr>
      <w:rPr>
        <w:rFonts w:hint="default"/>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7" w15:restartNumberingAfterBreak="0">
    <w:nsid w:val="1BFA7810"/>
    <w:multiLevelType w:val="hybridMultilevel"/>
    <w:tmpl w:val="9970DEE4"/>
    <w:lvl w:ilvl="0" w:tplc="4440A1FA">
      <w:start w:val="1"/>
      <w:numFmt w:val="decimal"/>
      <w:lvlText w:val="%1."/>
      <w:lvlJc w:val="left"/>
      <w:pPr>
        <w:ind w:left="720" w:hanging="360"/>
      </w:pPr>
    </w:lvl>
    <w:lvl w:ilvl="1" w:tplc="5DB6AA32" w:tentative="1">
      <w:start w:val="1"/>
      <w:numFmt w:val="lowerLetter"/>
      <w:lvlText w:val="%2."/>
      <w:lvlJc w:val="left"/>
      <w:pPr>
        <w:ind w:left="1440" w:hanging="360"/>
      </w:pPr>
    </w:lvl>
    <w:lvl w:ilvl="2" w:tplc="E6E8D25E" w:tentative="1">
      <w:start w:val="1"/>
      <w:numFmt w:val="lowerRoman"/>
      <w:lvlText w:val="%3."/>
      <w:lvlJc w:val="right"/>
      <w:pPr>
        <w:ind w:left="2160" w:hanging="180"/>
      </w:pPr>
    </w:lvl>
    <w:lvl w:ilvl="3" w:tplc="E6A4DE42" w:tentative="1">
      <w:start w:val="1"/>
      <w:numFmt w:val="decimal"/>
      <w:lvlText w:val="%4."/>
      <w:lvlJc w:val="left"/>
      <w:pPr>
        <w:ind w:left="2880" w:hanging="360"/>
      </w:pPr>
    </w:lvl>
    <w:lvl w:ilvl="4" w:tplc="13FAAF36" w:tentative="1">
      <w:start w:val="1"/>
      <w:numFmt w:val="lowerLetter"/>
      <w:lvlText w:val="%5."/>
      <w:lvlJc w:val="left"/>
      <w:pPr>
        <w:ind w:left="3600" w:hanging="360"/>
      </w:pPr>
    </w:lvl>
    <w:lvl w:ilvl="5" w:tplc="3028EB86" w:tentative="1">
      <w:start w:val="1"/>
      <w:numFmt w:val="lowerRoman"/>
      <w:lvlText w:val="%6."/>
      <w:lvlJc w:val="right"/>
      <w:pPr>
        <w:ind w:left="4320" w:hanging="180"/>
      </w:pPr>
    </w:lvl>
    <w:lvl w:ilvl="6" w:tplc="2DF0BCA2" w:tentative="1">
      <w:start w:val="1"/>
      <w:numFmt w:val="decimal"/>
      <w:lvlText w:val="%7."/>
      <w:lvlJc w:val="left"/>
      <w:pPr>
        <w:ind w:left="5040" w:hanging="360"/>
      </w:pPr>
    </w:lvl>
    <w:lvl w:ilvl="7" w:tplc="088418A6" w:tentative="1">
      <w:start w:val="1"/>
      <w:numFmt w:val="lowerLetter"/>
      <w:lvlText w:val="%8."/>
      <w:lvlJc w:val="left"/>
      <w:pPr>
        <w:ind w:left="5760" w:hanging="360"/>
      </w:pPr>
    </w:lvl>
    <w:lvl w:ilvl="8" w:tplc="1396D1F6" w:tentative="1">
      <w:start w:val="1"/>
      <w:numFmt w:val="lowerRoman"/>
      <w:lvlText w:val="%9."/>
      <w:lvlJc w:val="right"/>
      <w:pPr>
        <w:ind w:left="6480" w:hanging="180"/>
      </w:pPr>
    </w:lvl>
  </w:abstractNum>
  <w:abstractNum w:abstractNumId="8" w15:restartNumberingAfterBreak="0">
    <w:nsid w:val="1EBB2C08"/>
    <w:multiLevelType w:val="multilevel"/>
    <w:tmpl w:val="C4129E4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21E910DF"/>
    <w:multiLevelType w:val="multilevel"/>
    <w:tmpl w:val="FA5A087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23A40F97"/>
    <w:multiLevelType w:val="hybridMultilevel"/>
    <w:tmpl w:val="7E8A08F8"/>
    <w:lvl w:ilvl="0" w:tplc="40AECC9A">
      <w:start w:val="1"/>
      <w:numFmt w:val="upperRoman"/>
      <w:lvlText w:val="%1."/>
      <w:lvlJc w:val="right"/>
      <w:pPr>
        <w:ind w:left="720" w:hanging="360"/>
      </w:pPr>
    </w:lvl>
    <w:lvl w:ilvl="1" w:tplc="BF1AC0A8" w:tentative="1">
      <w:start w:val="1"/>
      <w:numFmt w:val="lowerLetter"/>
      <w:lvlText w:val="%2."/>
      <w:lvlJc w:val="left"/>
      <w:pPr>
        <w:ind w:left="1440" w:hanging="360"/>
      </w:pPr>
    </w:lvl>
    <w:lvl w:ilvl="2" w:tplc="8D00B0FE" w:tentative="1">
      <w:start w:val="1"/>
      <w:numFmt w:val="lowerRoman"/>
      <w:lvlText w:val="%3."/>
      <w:lvlJc w:val="right"/>
      <w:pPr>
        <w:ind w:left="2160" w:hanging="180"/>
      </w:pPr>
    </w:lvl>
    <w:lvl w:ilvl="3" w:tplc="73365D94" w:tentative="1">
      <w:start w:val="1"/>
      <w:numFmt w:val="decimal"/>
      <w:lvlText w:val="%4."/>
      <w:lvlJc w:val="left"/>
      <w:pPr>
        <w:ind w:left="2880" w:hanging="360"/>
      </w:pPr>
    </w:lvl>
    <w:lvl w:ilvl="4" w:tplc="7B5E3212" w:tentative="1">
      <w:start w:val="1"/>
      <w:numFmt w:val="lowerLetter"/>
      <w:lvlText w:val="%5."/>
      <w:lvlJc w:val="left"/>
      <w:pPr>
        <w:ind w:left="3600" w:hanging="360"/>
      </w:pPr>
    </w:lvl>
    <w:lvl w:ilvl="5" w:tplc="48A07240" w:tentative="1">
      <w:start w:val="1"/>
      <w:numFmt w:val="lowerRoman"/>
      <w:lvlText w:val="%6."/>
      <w:lvlJc w:val="right"/>
      <w:pPr>
        <w:ind w:left="4320" w:hanging="180"/>
      </w:pPr>
    </w:lvl>
    <w:lvl w:ilvl="6" w:tplc="9924864C" w:tentative="1">
      <w:start w:val="1"/>
      <w:numFmt w:val="decimal"/>
      <w:lvlText w:val="%7."/>
      <w:lvlJc w:val="left"/>
      <w:pPr>
        <w:ind w:left="5040" w:hanging="360"/>
      </w:pPr>
    </w:lvl>
    <w:lvl w:ilvl="7" w:tplc="95BE19DA" w:tentative="1">
      <w:start w:val="1"/>
      <w:numFmt w:val="lowerLetter"/>
      <w:lvlText w:val="%8."/>
      <w:lvlJc w:val="left"/>
      <w:pPr>
        <w:ind w:left="5760" w:hanging="360"/>
      </w:pPr>
    </w:lvl>
    <w:lvl w:ilvl="8" w:tplc="49C4685A" w:tentative="1">
      <w:start w:val="1"/>
      <w:numFmt w:val="lowerRoman"/>
      <w:lvlText w:val="%9."/>
      <w:lvlJc w:val="right"/>
      <w:pPr>
        <w:ind w:left="6480" w:hanging="180"/>
      </w:pPr>
    </w:lvl>
  </w:abstractNum>
  <w:abstractNum w:abstractNumId="11" w15:restartNumberingAfterBreak="0">
    <w:nsid w:val="28CF3F8D"/>
    <w:multiLevelType w:val="hybridMultilevel"/>
    <w:tmpl w:val="93A487DE"/>
    <w:lvl w:ilvl="0" w:tplc="C436FF24">
      <w:start w:val="1"/>
      <w:numFmt w:val="lowerLetter"/>
      <w:lvlText w:val="%1)"/>
      <w:lvlJc w:val="left"/>
      <w:pPr>
        <w:ind w:left="720" w:hanging="360"/>
      </w:pPr>
    </w:lvl>
    <w:lvl w:ilvl="1" w:tplc="92A08D6A" w:tentative="1">
      <w:start w:val="1"/>
      <w:numFmt w:val="lowerLetter"/>
      <w:lvlText w:val="%2."/>
      <w:lvlJc w:val="left"/>
      <w:pPr>
        <w:ind w:left="1440" w:hanging="360"/>
      </w:pPr>
    </w:lvl>
    <w:lvl w:ilvl="2" w:tplc="7E620856" w:tentative="1">
      <w:start w:val="1"/>
      <w:numFmt w:val="lowerRoman"/>
      <w:lvlText w:val="%3."/>
      <w:lvlJc w:val="right"/>
      <w:pPr>
        <w:ind w:left="2160" w:hanging="180"/>
      </w:pPr>
    </w:lvl>
    <w:lvl w:ilvl="3" w:tplc="25C67302" w:tentative="1">
      <w:start w:val="1"/>
      <w:numFmt w:val="decimal"/>
      <w:lvlText w:val="%4."/>
      <w:lvlJc w:val="left"/>
      <w:pPr>
        <w:ind w:left="2880" w:hanging="360"/>
      </w:pPr>
    </w:lvl>
    <w:lvl w:ilvl="4" w:tplc="92E268A8" w:tentative="1">
      <w:start w:val="1"/>
      <w:numFmt w:val="lowerLetter"/>
      <w:lvlText w:val="%5."/>
      <w:lvlJc w:val="left"/>
      <w:pPr>
        <w:ind w:left="3600" w:hanging="360"/>
      </w:pPr>
    </w:lvl>
    <w:lvl w:ilvl="5" w:tplc="8D626512" w:tentative="1">
      <w:start w:val="1"/>
      <w:numFmt w:val="lowerRoman"/>
      <w:lvlText w:val="%6."/>
      <w:lvlJc w:val="right"/>
      <w:pPr>
        <w:ind w:left="4320" w:hanging="180"/>
      </w:pPr>
    </w:lvl>
    <w:lvl w:ilvl="6" w:tplc="D61203BE" w:tentative="1">
      <w:start w:val="1"/>
      <w:numFmt w:val="decimal"/>
      <w:lvlText w:val="%7."/>
      <w:lvlJc w:val="left"/>
      <w:pPr>
        <w:ind w:left="5040" w:hanging="360"/>
      </w:pPr>
    </w:lvl>
    <w:lvl w:ilvl="7" w:tplc="F1D2BD56" w:tentative="1">
      <w:start w:val="1"/>
      <w:numFmt w:val="lowerLetter"/>
      <w:lvlText w:val="%8."/>
      <w:lvlJc w:val="left"/>
      <w:pPr>
        <w:ind w:left="5760" w:hanging="360"/>
      </w:pPr>
    </w:lvl>
    <w:lvl w:ilvl="8" w:tplc="316A1396" w:tentative="1">
      <w:start w:val="1"/>
      <w:numFmt w:val="lowerRoman"/>
      <w:lvlText w:val="%9."/>
      <w:lvlJc w:val="right"/>
      <w:pPr>
        <w:ind w:left="6480" w:hanging="180"/>
      </w:pPr>
    </w:lvl>
  </w:abstractNum>
  <w:abstractNum w:abstractNumId="12" w15:restartNumberingAfterBreak="0">
    <w:nsid w:val="290C5F87"/>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2B1A396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30241CD7"/>
    <w:multiLevelType w:val="hybridMultilevel"/>
    <w:tmpl w:val="1D42BA08"/>
    <w:lvl w:ilvl="0" w:tplc="26C82F4C">
      <w:start w:val="1"/>
      <w:numFmt w:val="upperRoman"/>
      <w:lvlText w:val="%1."/>
      <w:lvlJc w:val="right"/>
      <w:pPr>
        <w:ind w:left="720" w:hanging="360"/>
      </w:pPr>
    </w:lvl>
    <w:lvl w:ilvl="1" w:tplc="0324FB6C" w:tentative="1">
      <w:start w:val="1"/>
      <w:numFmt w:val="lowerLetter"/>
      <w:lvlText w:val="%2."/>
      <w:lvlJc w:val="left"/>
      <w:pPr>
        <w:ind w:left="1440" w:hanging="360"/>
      </w:pPr>
    </w:lvl>
    <w:lvl w:ilvl="2" w:tplc="1338D22E" w:tentative="1">
      <w:start w:val="1"/>
      <w:numFmt w:val="lowerRoman"/>
      <w:lvlText w:val="%3."/>
      <w:lvlJc w:val="right"/>
      <w:pPr>
        <w:ind w:left="2160" w:hanging="180"/>
      </w:pPr>
    </w:lvl>
    <w:lvl w:ilvl="3" w:tplc="B76AF8CC" w:tentative="1">
      <w:start w:val="1"/>
      <w:numFmt w:val="decimal"/>
      <w:lvlText w:val="%4."/>
      <w:lvlJc w:val="left"/>
      <w:pPr>
        <w:ind w:left="2880" w:hanging="360"/>
      </w:pPr>
    </w:lvl>
    <w:lvl w:ilvl="4" w:tplc="2DEE61B2" w:tentative="1">
      <w:start w:val="1"/>
      <w:numFmt w:val="lowerLetter"/>
      <w:lvlText w:val="%5."/>
      <w:lvlJc w:val="left"/>
      <w:pPr>
        <w:ind w:left="3600" w:hanging="360"/>
      </w:pPr>
    </w:lvl>
    <w:lvl w:ilvl="5" w:tplc="638C8030" w:tentative="1">
      <w:start w:val="1"/>
      <w:numFmt w:val="lowerRoman"/>
      <w:lvlText w:val="%6."/>
      <w:lvlJc w:val="right"/>
      <w:pPr>
        <w:ind w:left="4320" w:hanging="180"/>
      </w:pPr>
    </w:lvl>
    <w:lvl w:ilvl="6" w:tplc="359E465A" w:tentative="1">
      <w:start w:val="1"/>
      <w:numFmt w:val="decimal"/>
      <w:lvlText w:val="%7."/>
      <w:lvlJc w:val="left"/>
      <w:pPr>
        <w:ind w:left="5040" w:hanging="360"/>
      </w:pPr>
    </w:lvl>
    <w:lvl w:ilvl="7" w:tplc="776A9AB0" w:tentative="1">
      <w:start w:val="1"/>
      <w:numFmt w:val="lowerLetter"/>
      <w:lvlText w:val="%8."/>
      <w:lvlJc w:val="left"/>
      <w:pPr>
        <w:ind w:left="5760" w:hanging="360"/>
      </w:pPr>
    </w:lvl>
    <w:lvl w:ilvl="8" w:tplc="FD509862" w:tentative="1">
      <w:start w:val="1"/>
      <w:numFmt w:val="lowerRoman"/>
      <w:lvlText w:val="%9."/>
      <w:lvlJc w:val="right"/>
      <w:pPr>
        <w:ind w:left="6480" w:hanging="180"/>
      </w:pPr>
    </w:lvl>
  </w:abstractNum>
  <w:abstractNum w:abstractNumId="15" w15:restartNumberingAfterBreak="0">
    <w:nsid w:val="33CF5926"/>
    <w:multiLevelType w:val="multilevel"/>
    <w:tmpl w:val="D4E62CEE"/>
    <w:lvl w:ilvl="0">
      <w:start w:val="1"/>
      <w:numFmt w:val="lowerRoman"/>
      <w:lvlText w:val="%1."/>
      <w:lvlJc w:val="right"/>
      <w:pPr>
        <w:ind w:left="720" w:hanging="360"/>
      </w:p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6" w15:restartNumberingAfterBreak="0">
    <w:nsid w:val="386238D7"/>
    <w:multiLevelType w:val="hybridMultilevel"/>
    <w:tmpl w:val="C4347726"/>
    <w:lvl w:ilvl="0" w:tplc="C9682EF0">
      <w:start w:val="1"/>
      <w:numFmt w:val="upperRoman"/>
      <w:lvlText w:val="%1."/>
      <w:lvlJc w:val="right"/>
      <w:pPr>
        <w:ind w:left="720" w:hanging="360"/>
      </w:pPr>
    </w:lvl>
    <w:lvl w:ilvl="1" w:tplc="1C764638" w:tentative="1">
      <w:start w:val="1"/>
      <w:numFmt w:val="lowerLetter"/>
      <w:lvlText w:val="%2."/>
      <w:lvlJc w:val="left"/>
      <w:pPr>
        <w:ind w:left="1440" w:hanging="360"/>
      </w:pPr>
    </w:lvl>
    <w:lvl w:ilvl="2" w:tplc="21DA2D7C" w:tentative="1">
      <w:start w:val="1"/>
      <w:numFmt w:val="lowerRoman"/>
      <w:lvlText w:val="%3."/>
      <w:lvlJc w:val="right"/>
      <w:pPr>
        <w:ind w:left="2160" w:hanging="180"/>
      </w:pPr>
    </w:lvl>
    <w:lvl w:ilvl="3" w:tplc="426EC84C" w:tentative="1">
      <w:start w:val="1"/>
      <w:numFmt w:val="decimal"/>
      <w:lvlText w:val="%4."/>
      <w:lvlJc w:val="left"/>
      <w:pPr>
        <w:ind w:left="2880" w:hanging="360"/>
      </w:pPr>
    </w:lvl>
    <w:lvl w:ilvl="4" w:tplc="A31E62DE" w:tentative="1">
      <w:start w:val="1"/>
      <w:numFmt w:val="lowerLetter"/>
      <w:lvlText w:val="%5."/>
      <w:lvlJc w:val="left"/>
      <w:pPr>
        <w:ind w:left="3600" w:hanging="360"/>
      </w:pPr>
    </w:lvl>
    <w:lvl w:ilvl="5" w:tplc="730C1DAE" w:tentative="1">
      <w:start w:val="1"/>
      <w:numFmt w:val="lowerRoman"/>
      <w:lvlText w:val="%6."/>
      <w:lvlJc w:val="right"/>
      <w:pPr>
        <w:ind w:left="4320" w:hanging="180"/>
      </w:pPr>
    </w:lvl>
    <w:lvl w:ilvl="6" w:tplc="0862F746" w:tentative="1">
      <w:start w:val="1"/>
      <w:numFmt w:val="decimal"/>
      <w:lvlText w:val="%7."/>
      <w:lvlJc w:val="left"/>
      <w:pPr>
        <w:ind w:left="5040" w:hanging="360"/>
      </w:pPr>
    </w:lvl>
    <w:lvl w:ilvl="7" w:tplc="E684DA1E" w:tentative="1">
      <w:start w:val="1"/>
      <w:numFmt w:val="lowerLetter"/>
      <w:lvlText w:val="%8."/>
      <w:lvlJc w:val="left"/>
      <w:pPr>
        <w:ind w:left="5760" w:hanging="360"/>
      </w:pPr>
    </w:lvl>
    <w:lvl w:ilvl="8" w:tplc="4880DB32" w:tentative="1">
      <w:start w:val="1"/>
      <w:numFmt w:val="lowerRoman"/>
      <w:lvlText w:val="%9."/>
      <w:lvlJc w:val="right"/>
      <w:pPr>
        <w:ind w:left="6480" w:hanging="180"/>
      </w:pPr>
    </w:lvl>
  </w:abstractNum>
  <w:abstractNum w:abstractNumId="17" w15:restartNumberingAfterBreak="0">
    <w:nsid w:val="421020AE"/>
    <w:multiLevelType w:val="hybridMultilevel"/>
    <w:tmpl w:val="B3927CC8"/>
    <w:lvl w:ilvl="0" w:tplc="13643ABA">
      <w:start w:val="1"/>
      <w:numFmt w:val="lowerLetter"/>
      <w:lvlText w:val="%1)"/>
      <w:lvlJc w:val="left"/>
      <w:pPr>
        <w:ind w:left="775" w:hanging="360"/>
      </w:pPr>
    </w:lvl>
    <w:lvl w:ilvl="1" w:tplc="64F43AC0" w:tentative="1">
      <w:start w:val="1"/>
      <w:numFmt w:val="lowerLetter"/>
      <w:lvlText w:val="%2."/>
      <w:lvlJc w:val="left"/>
      <w:pPr>
        <w:ind w:left="1495" w:hanging="360"/>
      </w:pPr>
    </w:lvl>
    <w:lvl w:ilvl="2" w:tplc="4270512A" w:tentative="1">
      <w:start w:val="1"/>
      <w:numFmt w:val="lowerRoman"/>
      <w:lvlText w:val="%3."/>
      <w:lvlJc w:val="right"/>
      <w:pPr>
        <w:ind w:left="2215" w:hanging="180"/>
      </w:pPr>
    </w:lvl>
    <w:lvl w:ilvl="3" w:tplc="4A702A3E" w:tentative="1">
      <w:start w:val="1"/>
      <w:numFmt w:val="decimal"/>
      <w:lvlText w:val="%4."/>
      <w:lvlJc w:val="left"/>
      <w:pPr>
        <w:ind w:left="2935" w:hanging="360"/>
      </w:pPr>
    </w:lvl>
    <w:lvl w:ilvl="4" w:tplc="DFBE3A48" w:tentative="1">
      <w:start w:val="1"/>
      <w:numFmt w:val="lowerLetter"/>
      <w:lvlText w:val="%5."/>
      <w:lvlJc w:val="left"/>
      <w:pPr>
        <w:ind w:left="3655" w:hanging="360"/>
      </w:pPr>
    </w:lvl>
    <w:lvl w:ilvl="5" w:tplc="39CC9FE2" w:tentative="1">
      <w:start w:val="1"/>
      <w:numFmt w:val="lowerRoman"/>
      <w:lvlText w:val="%6."/>
      <w:lvlJc w:val="right"/>
      <w:pPr>
        <w:ind w:left="4375" w:hanging="180"/>
      </w:pPr>
    </w:lvl>
    <w:lvl w:ilvl="6" w:tplc="2954F86E" w:tentative="1">
      <w:start w:val="1"/>
      <w:numFmt w:val="decimal"/>
      <w:lvlText w:val="%7."/>
      <w:lvlJc w:val="left"/>
      <w:pPr>
        <w:ind w:left="5095" w:hanging="360"/>
      </w:pPr>
    </w:lvl>
    <w:lvl w:ilvl="7" w:tplc="455ADA42" w:tentative="1">
      <w:start w:val="1"/>
      <w:numFmt w:val="lowerLetter"/>
      <w:lvlText w:val="%8."/>
      <w:lvlJc w:val="left"/>
      <w:pPr>
        <w:ind w:left="5815" w:hanging="360"/>
      </w:pPr>
    </w:lvl>
    <w:lvl w:ilvl="8" w:tplc="A6464288" w:tentative="1">
      <w:start w:val="1"/>
      <w:numFmt w:val="lowerRoman"/>
      <w:lvlText w:val="%9."/>
      <w:lvlJc w:val="right"/>
      <w:pPr>
        <w:ind w:left="6535" w:hanging="180"/>
      </w:pPr>
    </w:lvl>
  </w:abstractNum>
  <w:abstractNum w:abstractNumId="18" w15:restartNumberingAfterBreak="0">
    <w:nsid w:val="44B05839"/>
    <w:multiLevelType w:val="hybridMultilevel"/>
    <w:tmpl w:val="A42A7754"/>
    <w:lvl w:ilvl="0" w:tplc="120A7342">
      <w:start w:val="1"/>
      <w:numFmt w:val="upperRoman"/>
      <w:lvlText w:val="%1."/>
      <w:lvlJc w:val="right"/>
      <w:pPr>
        <w:ind w:left="720" w:hanging="360"/>
      </w:pPr>
    </w:lvl>
    <w:lvl w:ilvl="1" w:tplc="078E0D26" w:tentative="1">
      <w:start w:val="1"/>
      <w:numFmt w:val="lowerLetter"/>
      <w:lvlText w:val="%2."/>
      <w:lvlJc w:val="left"/>
      <w:pPr>
        <w:ind w:left="1440" w:hanging="360"/>
      </w:pPr>
    </w:lvl>
    <w:lvl w:ilvl="2" w:tplc="E2EADAAA" w:tentative="1">
      <w:start w:val="1"/>
      <w:numFmt w:val="lowerRoman"/>
      <w:lvlText w:val="%3."/>
      <w:lvlJc w:val="right"/>
      <w:pPr>
        <w:ind w:left="2160" w:hanging="180"/>
      </w:pPr>
    </w:lvl>
    <w:lvl w:ilvl="3" w:tplc="5A389110" w:tentative="1">
      <w:start w:val="1"/>
      <w:numFmt w:val="decimal"/>
      <w:lvlText w:val="%4."/>
      <w:lvlJc w:val="left"/>
      <w:pPr>
        <w:ind w:left="2880" w:hanging="360"/>
      </w:pPr>
    </w:lvl>
    <w:lvl w:ilvl="4" w:tplc="79AE7F70" w:tentative="1">
      <w:start w:val="1"/>
      <w:numFmt w:val="lowerLetter"/>
      <w:lvlText w:val="%5."/>
      <w:lvlJc w:val="left"/>
      <w:pPr>
        <w:ind w:left="3600" w:hanging="360"/>
      </w:pPr>
    </w:lvl>
    <w:lvl w:ilvl="5" w:tplc="63C4C46E" w:tentative="1">
      <w:start w:val="1"/>
      <w:numFmt w:val="lowerRoman"/>
      <w:lvlText w:val="%6."/>
      <w:lvlJc w:val="right"/>
      <w:pPr>
        <w:ind w:left="4320" w:hanging="180"/>
      </w:pPr>
    </w:lvl>
    <w:lvl w:ilvl="6" w:tplc="54E6707E" w:tentative="1">
      <w:start w:val="1"/>
      <w:numFmt w:val="decimal"/>
      <w:lvlText w:val="%7."/>
      <w:lvlJc w:val="left"/>
      <w:pPr>
        <w:ind w:left="5040" w:hanging="360"/>
      </w:pPr>
    </w:lvl>
    <w:lvl w:ilvl="7" w:tplc="31A4E778" w:tentative="1">
      <w:start w:val="1"/>
      <w:numFmt w:val="lowerLetter"/>
      <w:lvlText w:val="%8."/>
      <w:lvlJc w:val="left"/>
      <w:pPr>
        <w:ind w:left="5760" w:hanging="360"/>
      </w:pPr>
    </w:lvl>
    <w:lvl w:ilvl="8" w:tplc="AE20B074" w:tentative="1">
      <w:start w:val="1"/>
      <w:numFmt w:val="lowerRoman"/>
      <w:lvlText w:val="%9."/>
      <w:lvlJc w:val="right"/>
      <w:pPr>
        <w:ind w:left="6480" w:hanging="180"/>
      </w:pPr>
    </w:lvl>
  </w:abstractNum>
  <w:abstractNum w:abstractNumId="19" w15:restartNumberingAfterBreak="0">
    <w:nsid w:val="466E38CD"/>
    <w:multiLevelType w:val="hybridMultilevel"/>
    <w:tmpl w:val="98EAAFD6"/>
    <w:lvl w:ilvl="0" w:tplc="FB0EDD1E">
      <w:start w:val="1"/>
      <w:numFmt w:val="upperRoman"/>
      <w:lvlText w:val="%1."/>
      <w:lvlJc w:val="right"/>
      <w:pPr>
        <w:ind w:left="720" w:hanging="360"/>
      </w:pPr>
    </w:lvl>
    <w:lvl w:ilvl="1" w:tplc="42648CBE" w:tentative="1">
      <w:start w:val="1"/>
      <w:numFmt w:val="lowerLetter"/>
      <w:lvlText w:val="%2."/>
      <w:lvlJc w:val="left"/>
      <w:pPr>
        <w:ind w:left="1440" w:hanging="360"/>
      </w:pPr>
    </w:lvl>
    <w:lvl w:ilvl="2" w:tplc="F16C3E62" w:tentative="1">
      <w:start w:val="1"/>
      <w:numFmt w:val="lowerRoman"/>
      <w:lvlText w:val="%3."/>
      <w:lvlJc w:val="right"/>
      <w:pPr>
        <w:ind w:left="2160" w:hanging="180"/>
      </w:pPr>
    </w:lvl>
    <w:lvl w:ilvl="3" w:tplc="BFA83078" w:tentative="1">
      <w:start w:val="1"/>
      <w:numFmt w:val="decimal"/>
      <w:lvlText w:val="%4."/>
      <w:lvlJc w:val="left"/>
      <w:pPr>
        <w:ind w:left="2880" w:hanging="360"/>
      </w:pPr>
    </w:lvl>
    <w:lvl w:ilvl="4" w:tplc="D57A5662" w:tentative="1">
      <w:start w:val="1"/>
      <w:numFmt w:val="lowerLetter"/>
      <w:lvlText w:val="%5."/>
      <w:lvlJc w:val="left"/>
      <w:pPr>
        <w:ind w:left="3600" w:hanging="360"/>
      </w:pPr>
    </w:lvl>
    <w:lvl w:ilvl="5" w:tplc="604A7196" w:tentative="1">
      <w:start w:val="1"/>
      <w:numFmt w:val="lowerRoman"/>
      <w:lvlText w:val="%6."/>
      <w:lvlJc w:val="right"/>
      <w:pPr>
        <w:ind w:left="4320" w:hanging="180"/>
      </w:pPr>
    </w:lvl>
    <w:lvl w:ilvl="6" w:tplc="E21A7E8E" w:tentative="1">
      <w:start w:val="1"/>
      <w:numFmt w:val="decimal"/>
      <w:lvlText w:val="%7."/>
      <w:lvlJc w:val="left"/>
      <w:pPr>
        <w:ind w:left="5040" w:hanging="360"/>
      </w:pPr>
    </w:lvl>
    <w:lvl w:ilvl="7" w:tplc="751E7EDA" w:tentative="1">
      <w:start w:val="1"/>
      <w:numFmt w:val="lowerLetter"/>
      <w:lvlText w:val="%8."/>
      <w:lvlJc w:val="left"/>
      <w:pPr>
        <w:ind w:left="5760" w:hanging="360"/>
      </w:pPr>
    </w:lvl>
    <w:lvl w:ilvl="8" w:tplc="D5720FBC" w:tentative="1">
      <w:start w:val="1"/>
      <w:numFmt w:val="lowerRoman"/>
      <w:lvlText w:val="%9."/>
      <w:lvlJc w:val="right"/>
      <w:pPr>
        <w:ind w:left="6480" w:hanging="180"/>
      </w:pPr>
    </w:lvl>
  </w:abstractNum>
  <w:abstractNum w:abstractNumId="20" w15:restartNumberingAfterBreak="0">
    <w:nsid w:val="485C3706"/>
    <w:multiLevelType w:val="hybridMultilevel"/>
    <w:tmpl w:val="5E30C1E4"/>
    <w:lvl w:ilvl="0" w:tplc="4FD6531A">
      <w:start w:val="1"/>
      <w:numFmt w:val="upperRoman"/>
      <w:lvlText w:val="%1."/>
      <w:lvlJc w:val="right"/>
      <w:pPr>
        <w:ind w:left="1448" w:hanging="360"/>
      </w:pPr>
    </w:lvl>
    <w:lvl w:ilvl="1" w:tplc="9F9CC906" w:tentative="1">
      <w:start w:val="1"/>
      <w:numFmt w:val="lowerLetter"/>
      <w:lvlText w:val="%2."/>
      <w:lvlJc w:val="left"/>
      <w:pPr>
        <w:ind w:left="2168" w:hanging="360"/>
      </w:pPr>
    </w:lvl>
    <w:lvl w:ilvl="2" w:tplc="7BBAF6E8" w:tentative="1">
      <w:start w:val="1"/>
      <w:numFmt w:val="lowerRoman"/>
      <w:lvlText w:val="%3."/>
      <w:lvlJc w:val="right"/>
      <w:pPr>
        <w:ind w:left="2888" w:hanging="180"/>
      </w:pPr>
    </w:lvl>
    <w:lvl w:ilvl="3" w:tplc="CC38F832" w:tentative="1">
      <w:start w:val="1"/>
      <w:numFmt w:val="decimal"/>
      <w:lvlText w:val="%4."/>
      <w:lvlJc w:val="left"/>
      <w:pPr>
        <w:ind w:left="3608" w:hanging="360"/>
      </w:pPr>
    </w:lvl>
    <w:lvl w:ilvl="4" w:tplc="39B8B1A6" w:tentative="1">
      <w:start w:val="1"/>
      <w:numFmt w:val="lowerLetter"/>
      <w:lvlText w:val="%5."/>
      <w:lvlJc w:val="left"/>
      <w:pPr>
        <w:ind w:left="4328" w:hanging="360"/>
      </w:pPr>
    </w:lvl>
    <w:lvl w:ilvl="5" w:tplc="CD560C8A" w:tentative="1">
      <w:start w:val="1"/>
      <w:numFmt w:val="lowerRoman"/>
      <w:lvlText w:val="%6."/>
      <w:lvlJc w:val="right"/>
      <w:pPr>
        <w:ind w:left="5048" w:hanging="180"/>
      </w:pPr>
    </w:lvl>
    <w:lvl w:ilvl="6" w:tplc="775A2D7C" w:tentative="1">
      <w:start w:val="1"/>
      <w:numFmt w:val="decimal"/>
      <w:lvlText w:val="%7."/>
      <w:lvlJc w:val="left"/>
      <w:pPr>
        <w:ind w:left="5768" w:hanging="360"/>
      </w:pPr>
    </w:lvl>
    <w:lvl w:ilvl="7" w:tplc="56A43A8E" w:tentative="1">
      <w:start w:val="1"/>
      <w:numFmt w:val="lowerLetter"/>
      <w:lvlText w:val="%8."/>
      <w:lvlJc w:val="left"/>
      <w:pPr>
        <w:ind w:left="6488" w:hanging="360"/>
      </w:pPr>
    </w:lvl>
    <w:lvl w:ilvl="8" w:tplc="B4F0F856" w:tentative="1">
      <w:start w:val="1"/>
      <w:numFmt w:val="lowerRoman"/>
      <w:lvlText w:val="%9."/>
      <w:lvlJc w:val="right"/>
      <w:pPr>
        <w:ind w:left="7208" w:hanging="180"/>
      </w:pPr>
    </w:lvl>
  </w:abstractNum>
  <w:abstractNum w:abstractNumId="21" w15:restartNumberingAfterBreak="0">
    <w:nsid w:val="4B3F6F9E"/>
    <w:multiLevelType w:val="hybridMultilevel"/>
    <w:tmpl w:val="ADE0FDB4"/>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C482E7E"/>
    <w:multiLevelType w:val="multilevel"/>
    <w:tmpl w:val="CA1C4CF6"/>
    <w:lvl w:ilvl="0">
      <w:start w:val="1"/>
      <w:numFmt w:val="decimal"/>
      <w:lvlText w:val="Chapter %1."/>
      <w:lvlJc w:val="left"/>
      <w:pPr>
        <w:ind w:left="360" w:hanging="360"/>
      </w:pPr>
      <w:rPr>
        <w:rFonts w:hint="default"/>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3" w15:restartNumberingAfterBreak="0">
    <w:nsid w:val="519D2E5F"/>
    <w:multiLevelType w:val="hybridMultilevel"/>
    <w:tmpl w:val="73D63E76"/>
    <w:lvl w:ilvl="0" w:tplc="F98E4C0C">
      <w:start w:val="1"/>
      <w:numFmt w:val="lowerLetter"/>
      <w:lvlText w:val="%1)"/>
      <w:lvlJc w:val="left"/>
      <w:pPr>
        <w:ind w:left="772" w:hanging="360"/>
      </w:pPr>
    </w:lvl>
    <w:lvl w:ilvl="1" w:tplc="F0E8B64E" w:tentative="1">
      <w:start w:val="1"/>
      <w:numFmt w:val="lowerLetter"/>
      <w:lvlText w:val="%2."/>
      <w:lvlJc w:val="left"/>
      <w:pPr>
        <w:ind w:left="1492" w:hanging="360"/>
      </w:pPr>
    </w:lvl>
    <w:lvl w:ilvl="2" w:tplc="7A52F90C" w:tentative="1">
      <w:start w:val="1"/>
      <w:numFmt w:val="lowerRoman"/>
      <w:lvlText w:val="%3."/>
      <w:lvlJc w:val="right"/>
      <w:pPr>
        <w:ind w:left="2212" w:hanging="180"/>
      </w:pPr>
    </w:lvl>
    <w:lvl w:ilvl="3" w:tplc="D2A4869C" w:tentative="1">
      <w:start w:val="1"/>
      <w:numFmt w:val="decimal"/>
      <w:lvlText w:val="%4."/>
      <w:lvlJc w:val="left"/>
      <w:pPr>
        <w:ind w:left="2932" w:hanging="360"/>
      </w:pPr>
    </w:lvl>
    <w:lvl w:ilvl="4" w:tplc="796ED21C" w:tentative="1">
      <w:start w:val="1"/>
      <w:numFmt w:val="lowerLetter"/>
      <w:lvlText w:val="%5."/>
      <w:lvlJc w:val="left"/>
      <w:pPr>
        <w:ind w:left="3652" w:hanging="360"/>
      </w:pPr>
    </w:lvl>
    <w:lvl w:ilvl="5" w:tplc="16DAE832" w:tentative="1">
      <w:start w:val="1"/>
      <w:numFmt w:val="lowerRoman"/>
      <w:lvlText w:val="%6."/>
      <w:lvlJc w:val="right"/>
      <w:pPr>
        <w:ind w:left="4372" w:hanging="180"/>
      </w:pPr>
    </w:lvl>
    <w:lvl w:ilvl="6" w:tplc="75023C72" w:tentative="1">
      <w:start w:val="1"/>
      <w:numFmt w:val="decimal"/>
      <w:lvlText w:val="%7."/>
      <w:lvlJc w:val="left"/>
      <w:pPr>
        <w:ind w:left="5092" w:hanging="360"/>
      </w:pPr>
    </w:lvl>
    <w:lvl w:ilvl="7" w:tplc="3A8A45C8" w:tentative="1">
      <w:start w:val="1"/>
      <w:numFmt w:val="lowerLetter"/>
      <w:lvlText w:val="%8."/>
      <w:lvlJc w:val="left"/>
      <w:pPr>
        <w:ind w:left="5812" w:hanging="360"/>
      </w:pPr>
    </w:lvl>
    <w:lvl w:ilvl="8" w:tplc="57A4C3E6" w:tentative="1">
      <w:start w:val="1"/>
      <w:numFmt w:val="lowerRoman"/>
      <w:lvlText w:val="%9."/>
      <w:lvlJc w:val="right"/>
      <w:pPr>
        <w:ind w:left="6532" w:hanging="180"/>
      </w:pPr>
    </w:lvl>
  </w:abstractNum>
  <w:abstractNum w:abstractNumId="24" w15:restartNumberingAfterBreak="0">
    <w:nsid w:val="52B64DF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564554A4"/>
    <w:multiLevelType w:val="hybridMultilevel"/>
    <w:tmpl w:val="CA00DFEA"/>
    <w:lvl w:ilvl="0" w:tplc="DA5A68C0">
      <w:start w:val="1"/>
      <w:numFmt w:val="lowerRoman"/>
      <w:lvlText w:val="%1."/>
      <w:lvlJc w:val="right"/>
      <w:pPr>
        <w:ind w:left="720" w:hanging="360"/>
      </w:pPr>
    </w:lvl>
    <w:lvl w:ilvl="1" w:tplc="288A9F02" w:tentative="1">
      <w:start w:val="1"/>
      <w:numFmt w:val="lowerLetter"/>
      <w:lvlText w:val="%2."/>
      <w:lvlJc w:val="left"/>
      <w:pPr>
        <w:ind w:left="1440" w:hanging="360"/>
      </w:pPr>
    </w:lvl>
    <w:lvl w:ilvl="2" w:tplc="ACDAB790" w:tentative="1">
      <w:start w:val="1"/>
      <w:numFmt w:val="lowerRoman"/>
      <w:lvlText w:val="%3."/>
      <w:lvlJc w:val="right"/>
      <w:pPr>
        <w:ind w:left="2160" w:hanging="180"/>
      </w:pPr>
    </w:lvl>
    <w:lvl w:ilvl="3" w:tplc="9C40E38E" w:tentative="1">
      <w:start w:val="1"/>
      <w:numFmt w:val="decimal"/>
      <w:lvlText w:val="%4."/>
      <w:lvlJc w:val="left"/>
      <w:pPr>
        <w:ind w:left="2880" w:hanging="360"/>
      </w:pPr>
    </w:lvl>
    <w:lvl w:ilvl="4" w:tplc="7DAEFD2A" w:tentative="1">
      <w:start w:val="1"/>
      <w:numFmt w:val="lowerLetter"/>
      <w:lvlText w:val="%5."/>
      <w:lvlJc w:val="left"/>
      <w:pPr>
        <w:ind w:left="3600" w:hanging="360"/>
      </w:pPr>
    </w:lvl>
    <w:lvl w:ilvl="5" w:tplc="D206EE0A" w:tentative="1">
      <w:start w:val="1"/>
      <w:numFmt w:val="lowerRoman"/>
      <w:lvlText w:val="%6."/>
      <w:lvlJc w:val="right"/>
      <w:pPr>
        <w:ind w:left="4320" w:hanging="180"/>
      </w:pPr>
    </w:lvl>
    <w:lvl w:ilvl="6" w:tplc="87F2CB6C" w:tentative="1">
      <w:start w:val="1"/>
      <w:numFmt w:val="decimal"/>
      <w:lvlText w:val="%7."/>
      <w:lvlJc w:val="left"/>
      <w:pPr>
        <w:ind w:left="5040" w:hanging="360"/>
      </w:pPr>
    </w:lvl>
    <w:lvl w:ilvl="7" w:tplc="A9303C1E" w:tentative="1">
      <w:start w:val="1"/>
      <w:numFmt w:val="lowerLetter"/>
      <w:lvlText w:val="%8."/>
      <w:lvlJc w:val="left"/>
      <w:pPr>
        <w:ind w:left="5760" w:hanging="360"/>
      </w:pPr>
    </w:lvl>
    <w:lvl w:ilvl="8" w:tplc="B4F8131C" w:tentative="1">
      <w:start w:val="1"/>
      <w:numFmt w:val="lowerRoman"/>
      <w:lvlText w:val="%9."/>
      <w:lvlJc w:val="right"/>
      <w:pPr>
        <w:ind w:left="6480" w:hanging="180"/>
      </w:pPr>
    </w:lvl>
  </w:abstractNum>
  <w:abstractNum w:abstractNumId="26" w15:restartNumberingAfterBreak="0">
    <w:nsid w:val="5B797F48"/>
    <w:multiLevelType w:val="hybridMultilevel"/>
    <w:tmpl w:val="80DA89F0"/>
    <w:lvl w:ilvl="0" w:tplc="09B83BC2">
      <w:start w:val="1"/>
      <w:numFmt w:val="lowerRoman"/>
      <w:lvlText w:val="%1."/>
      <w:lvlJc w:val="right"/>
      <w:pPr>
        <w:ind w:left="772" w:hanging="360"/>
      </w:pPr>
    </w:lvl>
    <w:lvl w:ilvl="1" w:tplc="CE924238" w:tentative="1">
      <w:start w:val="1"/>
      <w:numFmt w:val="lowerLetter"/>
      <w:lvlText w:val="%2."/>
      <w:lvlJc w:val="left"/>
      <w:pPr>
        <w:ind w:left="1492" w:hanging="360"/>
      </w:pPr>
    </w:lvl>
    <w:lvl w:ilvl="2" w:tplc="DED42F14" w:tentative="1">
      <w:start w:val="1"/>
      <w:numFmt w:val="lowerRoman"/>
      <w:lvlText w:val="%3."/>
      <w:lvlJc w:val="right"/>
      <w:pPr>
        <w:ind w:left="2212" w:hanging="180"/>
      </w:pPr>
    </w:lvl>
    <w:lvl w:ilvl="3" w:tplc="89086F06" w:tentative="1">
      <w:start w:val="1"/>
      <w:numFmt w:val="decimal"/>
      <w:lvlText w:val="%4."/>
      <w:lvlJc w:val="left"/>
      <w:pPr>
        <w:ind w:left="2932" w:hanging="360"/>
      </w:pPr>
    </w:lvl>
    <w:lvl w:ilvl="4" w:tplc="D5D8649E" w:tentative="1">
      <w:start w:val="1"/>
      <w:numFmt w:val="lowerLetter"/>
      <w:lvlText w:val="%5."/>
      <w:lvlJc w:val="left"/>
      <w:pPr>
        <w:ind w:left="3652" w:hanging="360"/>
      </w:pPr>
    </w:lvl>
    <w:lvl w:ilvl="5" w:tplc="97423172" w:tentative="1">
      <w:start w:val="1"/>
      <w:numFmt w:val="lowerRoman"/>
      <w:lvlText w:val="%6."/>
      <w:lvlJc w:val="right"/>
      <w:pPr>
        <w:ind w:left="4372" w:hanging="180"/>
      </w:pPr>
    </w:lvl>
    <w:lvl w:ilvl="6" w:tplc="2A2E88E4" w:tentative="1">
      <w:start w:val="1"/>
      <w:numFmt w:val="decimal"/>
      <w:lvlText w:val="%7."/>
      <w:lvlJc w:val="left"/>
      <w:pPr>
        <w:ind w:left="5092" w:hanging="360"/>
      </w:pPr>
    </w:lvl>
    <w:lvl w:ilvl="7" w:tplc="3402B492" w:tentative="1">
      <w:start w:val="1"/>
      <w:numFmt w:val="lowerLetter"/>
      <w:lvlText w:val="%8."/>
      <w:lvlJc w:val="left"/>
      <w:pPr>
        <w:ind w:left="5812" w:hanging="360"/>
      </w:pPr>
    </w:lvl>
    <w:lvl w:ilvl="8" w:tplc="E466C580" w:tentative="1">
      <w:start w:val="1"/>
      <w:numFmt w:val="lowerRoman"/>
      <w:lvlText w:val="%9."/>
      <w:lvlJc w:val="right"/>
      <w:pPr>
        <w:ind w:left="6532" w:hanging="180"/>
      </w:pPr>
    </w:lvl>
  </w:abstractNum>
  <w:abstractNum w:abstractNumId="27" w15:restartNumberingAfterBreak="0">
    <w:nsid w:val="6195542A"/>
    <w:multiLevelType w:val="multilevel"/>
    <w:tmpl w:val="4852E8D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620F20FB"/>
    <w:multiLevelType w:val="multilevel"/>
    <w:tmpl w:val="F6BC468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68E56A40"/>
    <w:multiLevelType w:val="multilevel"/>
    <w:tmpl w:val="6888C6B0"/>
    <w:lvl w:ilvl="0">
      <w:start w:val="1"/>
      <w:numFmt w:val="decimal"/>
      <w:lvlText w:val="%1."/>
      <w:lvlJc w:val="left"/>
      <w:pPr>
        <w:ind w:left="360" w:hanging="360"/>
      </w:pPr>
      <w:rPr>
        <w:rFonts w:hint="default"/>
      </w:rPr>
    </w:lvl>
    <w:lvl w:ilvl="1">
      <w:start w:val="3"/>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0" w15:restartNumberingAfterBreak="0">
    <w:nsid w:val="691E7AB6"/>
    <w:multiLevelType w:val="multilevel"/>
    <w:tmpl w:val="F9327A5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 w15:restartNumberingAfterBreak="0">
    <w:nsid w:val="69691FF2"/>
    <w:multiLevelType w:val="multilevel"/>
    <w:tmpl w:val="6164C6F4"/>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2" w15:restartNumberingAfterBreak="0">
    <w:nsid w:val="6B340962"/>
    <w:multiLevelType w:val="hybridMultilevel"/>
    <w:tmpl w:val="546E868C"/>
    <w:lvl w:ilvl="0" w:tplc="D54663CA">
      <w:start w:val="1"/>
      <w:numFmt w:val="upperRoman"/>
      <w:lvlText w:val="%1."/>
      <w:lvlJc w:val="right"/>
      <w:pPr>
        <w:ind w:left="720" w:hanging="360"/>
      </w:pPr>
    </w:lvl>
    <w:lvl w:ilvl="1" w:tplc="D744D7F8" w:tentative="1">
      <w:start w:val="1"/>
      <w:numFmt w:val="lowerLetter"/>
      <w:lvlText w:val="%2."/>
      <w:lvlJc w:val="left"/>
      <w:pPr>
        <w:ind w:left="1440" w:hanging="360"/>
      </w:pPr>
    </w:lvl>
    <w:lvl w:ilvl="2" w:tplc="C4D4B1DC" w:tentative="1">
      <w:start w:val="1"/>
      <w:numFmt w:val="lowerRoman"/>
      <w:lvlText w:val="%3."/>
      <w:lvlJc w:val="right"/>
      <w:pPr>
        <w:ind w:left="2160" w:hanging="180"/>
      </w:pPr>
    </w:lvl>
    <w:lvl w:ilvl="3" w:tplc="E7A8B890" w:tentative="1">
      <w:start w:val="1"/>
      <w:numFmt w:val="decimal"/>
      <w:lvlText w:val="%4."/>
      <w:lvlJc w:val="left"/>
      <w:pPr>
        <w:ind w:left="2880" w:hanging="360"/>
      </w:pPr>
    </w:lvl>
    <w:lvl w:ilvl="4" w:tplc="1F5C9478" w:tentative="1">
      <w:start w:val="1"/>
      <w:numFmt w:val="lowerLetter"/>
      <w:lvlText w:val="%5."/>
      <w:lvlJc w:val="left"/>
      <w:pPr>
        <w:ind w:left="3600" w:hanging="360"/>
      </w:pPr>
    </w:lvl>
    <w:lvl w:ilvl="5" w:tplc="3CC24850" w:tentative="1">
      <w:start w:val="1"/>
      <w:numFmt w:val="lowerRoman"/>
      <w:lvlText w:val="%6."/>
      <w:lvlJc w:val="right"/>
      <w:pPr>
        <w:ind w:left="4320" w:hanging="180"/>
      </w:pPr>
    </w:lvl>
    <w:lvl w:ilvl="6" w:tplc="85049408" w:tentative="1">
      <w:start w:val="1"/>
      <w:numFmt w:val="decimal"/>
      <w:lvlText w:val="%7."/>
      <w:lvlJc w:val="left"/>
      <w:pPr>
        <w:ind w:left="5040" w:hanging="360"/>
      </w:pPr>
    </w:lvl>
    <w:lvl w:ilvl="7" w:tplc="95324510" w:tentative="1">
      <w:start w:val="1"/>
      <w:numFmt w:val="lowerLetter"/>
      <w:lvlText w:val="%8."/>
      <w:lvlJc w:val="left"/>
      <w:pPr>
        <w:ind w:left="5760" w:hanging="360"/>
      </w:pPr>
    </w:lvl>
    <w:lvl w:ilvl="8" w:tplc="D14C0750" w:tentative="1">
      <w:start w:val="1"/>
      <w:numFmt w:val="lowerRoman"/>
      <w:lvlText w:val="%9."/>
      <w:lvlJc w:val="right"/>
      <w:pPr>
        <w:ind w:left="6480" w:hanging="180"/>
      </w:pPr>
    </w:lvl>
  </w:abstractNum>
  <w:abstractNum w:abstractNumId="33" w15:restartNumberingAfterBreak="0">
    <w:nsid w:val="70B46CE6"/>
    <w:multiLevelType w:val="hybridMultilevel"/>
    <w:tmpl w:val="0F7C83E0"/>
    <w:lvl w:ilvl="0" w:tplc="A792F726">
      <w:start w:val="1"/>
      <w:numFmt w:val="lowerLetter"/>
      <w:lvlText w:val="%1)"/>
      <w:lvlJc w:val="left"/>
      <w:pPr>
        <w:ind w:left="720" w:hanging="360"/>
      </w:pPr>
    </w:lvl>
    <w:lvl w:ilvl="1" w:tplc="2D78B07A" w:tentative="1">
      <w:start w:val="1"/>
      <w:numFmt w:val="lowerLetter"/>
      <w:lvlText w:val="%2."/>
      <w:lvlJc w:val="left"/>
      <w:pPr>
        <w:ind w:left="1440" w:hanging="360"/>
      </w:pPr>
    </w:lvl>
    <w:lvl w:ilvl="2" w:tplc="E24647C2" w:tentative="1">
      <w:start w:val="1"/>
      <w:numFmt w:val="lowerRoman"/>
      <w:lvlText w:val="%3."/>
      <w:lvlJc w:val="right"/>
      <w:pPr>
        <w:ind w:left="2160" w:hanging="180"/>
      </w:pPr>
    </w:lvl>
    <w:lvl w:ilvl="3" w:tplc="6FEC1408" w:tentative="1">
      <w:start w:val="1"/>
      <w:numFmt w:val="decimal"/>
      <w:lvlText w:val="%4."/>
      <w:lvlJc w:val="left"/>
      <w:pPr>
        <w:ind w:left="2880" w:hanging="360"/>
      </w:pPr>
    </w:lvl>
    <w:lvl w:ilvl="4" w:tplc="B3426B0E" w:tentative="1">
      <w:start w:val="1"/>
      <w:numFmt w:val="lowerLetter"/>
      <w:lvlText w:val="%5."/>
      <w:lvlJc w:val="left"/>
      <w:pPr>
        <w:ind w:left="3600" w:hanging="360"/>
      </w:pPr>
    </w:lvl>
    <w:lvl w:ilvl="5" w:tplc="603C6D10" w:tentative="1">
      <w:start w:val="1"/>
      <w:numFmt w:val="lowerRoman"/>
      <w:lvlText w:val="%6."/>
      <w:lvlJc w:val="right"/>
      <w:pPr>
        <w:ind w:left="4320" w:hanging="180"/>
      </w:pPr>
    </w:lvl>
    <w:lvl w:ilvl="6" w:tplc="8BAE01F6" w:tentative="1">
      <w:start w:val="1"/>
      <w:numFmt w:val="decimal"/>
      <w:lvlText w:val="%7."/>
      <w:lvlJc w:val="left"/>
      <w:pPr>
        <w:ind w:left="5040" w:hanging="360"/>
      </w:pPr>
    </w:lvl>
    <w:lvl w:ilvl="7" w:tplc="9012A49C" w:tentative="1">
      <w:start w:val="1"/>
      <w:numFmt w:val="lowerLetter"/>
      <w:lvlText w:val="%8."/>
      <w:lvlJc w:val="left"/>
      <w:pPr>
        <w:ind w:left="5760" w:hanging="360"/>
      </w:pPr>
    </w:lvl>
    <w:lvl w:ilvl="8" w:tplc="8D32187A" w:tentative="1">
      <w:start w:val="1"/>
      <w:numFmt w:val="lowerRoman"/>
      <w:lvlText w:val="%9."/>
      <w:lvlJc w:val="right"/>
      <w:pPr>
        <w:ind w:left="6480" w:hanging="180"/>
      </w:pPr>
    </w:lvl>
  </w:abstractNum>
  <w:abstractNum w:abstractNumId="34" w15:restartNumberingAfterBreak="0">
    <w:nsid w:val="730B38F1"/>
    <w:multiLevelType w:val="hybridMultilevel"/>
    <w:tmpl w:val="5C1401AC"/>
    <w:lvl w:ilvl="0" w:tplc="79309386">
      <w:start w:val="1"/>
      <w:numFmt w:val="decimal"/>
      <w:lvlText w:val="%1."/>
      <w:lvlJc w:val="left"/>
      <w:pPr>
        <w:ind w:left="720" w:hanging="360"/>
      </w:pPr>
    </w:lvl>
    <w:lvl w:ilvl="1" w:tplc="EFE0F388" w:tentative="1">
      <w:start w:val="1"/>
      <w:numFmt w:val="lowerLetter"/>
      <w:lvlText w:val="%2."/>
      <w:lvlJc w:val="left"/>
      <w:pPr>
        <w:ind w:left="1440" w:hanging="360"/>
      </w:pPr>
    </w:lvl>
    <w:lvl w:ilvl="2" w:tplc="5366D52E" w:tentative="1">
      <w:start w:val="1"/>
      <w:numFmt w:val="lowerRoman"/>
      <w:lvlText w:val="%3."/>
      <w:lvlJc w:val="right"/>
      <w:pPr>
        <w:ind w:left="2160" w:hanging="180"/>
      </w:pPr>
    </w:lvl>
    <w:lvl w:ilvl="3" w:tplc="C5B67B46" w:tentative="1">
      <w:start w:val="1"/>
      <w:numFmt w:val="decimal"/>
      <w:lvlText w:val="%4."/>
      <w:lvlJc w:val="left"/>
      <w:pPr>
        <w:ind w:left="2880" w:hanging="360"/>
      </w:pPr>
    </w:lvl>
    <w:lvl w:ilvl="4" w:tplc="A19EB4B4" w:tentative="1">
      <w:start w:val="1"/>
      <w:numFmt w:val="lowerLetter"/>
      <w:lvlText w:val="%5."/>
      <w:lvlJc w:val="left"/>
      <w:pPr>
        <w:ind w:left="3600" w:hanging="360"/>
      </w:pPr>
    </w:lvl>
    <w:lvl w:ilvl="5" w:tplc="DAF2F708" w:tentative="1">
      <w:start w:val="1"/>
      <w:numFmt w:val="lowerRoman"/>
      <w:lvlText w:val="%6."/>
      <w:lvlJc w:val="right"/>
      <w:pPr>
        <w:ind w:left="4320" w:hanging="180"/>
      </w:pPr>
    </w:lvl>
    <w:lvl w:ilvl="6" w:tplc="8B5A6DBC" w:tentative="1">
      <w:start w:val="1"/>
      <w:numFmt w:val="decimal"/>
      <w:lvlText w:val="%7."/>
      <w:lvlJc w:val="left"/>
      <w:pPr>
        <w:ind w:left="5040" w:hanging="360"/>
      </w:pPr>
    </w:lvl>
    <w:lvl w:ilvl="7" w:tplc="38AC9980" w:tentative="1">
      <w:start w:val="1"/>
      <w:numFmt w:val="lowerLetter"/>
      <w:lvlText w:val="%8."/>
      <w:lvlJc w:val="left"/>
      <w:pPr>
        <w:ind w:left="5760" w:hanging="360"/>
      </w:pPr>
    </w:lvl>
    <w:lvl w:ilvl="8" w:tplc="562414BE" w:tentative="1">
      <w:start w:val="1"/>
      <w:numFmt w:val="lowerRoman"/>
      <w:lvlText w:val="%9."/>
      <w:lvlJc w:val="right"/>
      <w:pPr>
        <w:ind w:left="6480" w:hanging="180"/>
      </w:pPr>
    </w:lvl>
  </w:abstractNum>
  <w:abstractNum w:abstractNumId="35" w15:restartNumberingAfterBreak="0">
    <w:nsid w:val="7A5A1A1D"/>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6" w15:restartNumberingAfterBreak="0">
    <w:nsid w:val="7AB24C60"/>
    <w:multiLevelType w:val="multilevel"/>
    <w:tmpl w:val="6ABAC37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7" w15:restartNumberingAfterBreak="0">
    <w:nsid w:val="7CE126A6"/>
    <w:multiLevelType w:val="multilevel"/>
    <w:tmpl w:val="C2E21410"/>
    <w:lvl w:ilvl="0">
      <w:start w:val="2"/>
      <w:numFmt w:val="decimal"/>
      <w:lvlText w:val="%1"/>
      <w:lvlJc w:val="left"/>
      <w:pPr>
        <w:ind w:left="360" w:hanging="360"/>
      </w:pPr>
      <w:rPr>
        <w:rFonts w:hint="default"/>
        <w:color w:val="70AD47" w:themeColor="accent6"/>
      </w:rPr>
    </w:lvl>
    <w:lvl w:ilvl="1">
      <w:start w:val="3"/>
      <w:numFmt w:val="decimal"/>
      <w:lvlText w:val="%1.%2"/>
      <w:lvlJc w:val="left"/>
      <w:pPr>
        <w:ind w:left="360" w:hanging="360"/>
      </w:pPr>
      <w:rPr>
        <w:rFonts w:hint="default"/>
        <w:color w:val="70AD47" w:themeColor="accent6"/>
      </w:rPr>
    </w:lvl>
    <w:lvl w:ilvl="2">
      <w:start w:val="1"/>
      <w:numFmt w:val="decimal"/>
      <w:lvlText w:val="%1.%2.%3"/>
      <w:lvlJc w:val="left"/>
      <w:pPr>
        <w:ind w:left="720" w:hanging="720"/>
      </w:pPr>
      <w:rPr>
        <w:rFonts w:hint="default"/>
        <w:color w:val="70AD47" w:themeColor="accent6"/>
      </w:rPr>
    </w:lvl>
    <w:lvl w:ilvl="3">
      <w:start w:val="1"/>
      <w:numFmt w:val="decimal"/>
      <w:lvlText w:val="%1.%2.%3.%4"/>
      <w:lvlJc w:val="left"/>
      <w:pPr>
        <w:ind w:left="720" w:hanging="720"/>
      </w:pPr>
      <w:rPr>
        <w:rFonts w:hint="default"/>
        <w:color w:val="70AD47" w:themeColor="accent6"/>
      </w:rPr>
    </w:lvl>
    <w:lvl w:ilvl="4">
      <w:start w:val="1"/>
      <w:numFmt w:val="decimal"/>
      <w:lvlText w:val="%1.%2.%3.%4.%5"/>
      <w:lvlJc w:val="left"/>
      <w:pPr>
        <w:ind w:left="1080" w:hanging="1080"/>
      </w:pPr>
      <w:rPr>
        <w:rFonts w:hint="default"/>
        <w:color w:val="70AD47" w:themeColor="accent6"/>
      </w:rPr>
    </w:lvl>
    <w:lvl w:ilvl="5">
      <w:start w:val="1"/>
      <w:numFmt w:val="decimal"/>
      <w:lvlText w:val="%1.%2.%3.%4.%5.%6"/>
      <w:lvlJc w:val="left"/>
      <w:pPr>
        <w:ind w:left="1080" w:hanging="1080"/>
      </w:pPr>
      <w:rPr>
        <w:rFonts w:hint="default"/>
        <w:color w:val="70AD47" w:themeColor="accent6"/>
      </w:rPr>
    </w:lvl>
    <w:lvl w:ilvl="6">
      <w:start w:val="1"/>
      <w:numFmt w:val="decimal"/>
      <w:lvlText w:val="%1.%2.%3.%4.%5.%6.%7"/>
      <w:lvlJc w:val="left"/>
      <w:pPr>
        <w:ind w:left="1440" w:hanging="1440"/>
      </w:pPr>
      <w:rPr>
        <w:rFonts w:hint="default"/>
        <w:color w:val="70AD47" w:themeColor="accent6"/>
      </w:rPr>
    </w:lvl>
    <w:lvl w:ilvl="7">
      <w:start w:val="1"/>
      <w:numFmt w:val="decimal"/>
      <w:lvlText w:val="%1.%2.%3.%4.%5.%6.%7.%8"/>
      <w:lvlJc w:val="left"/>
      <w:pPr>
        <w:ind w:left="1440" w:hanging="1440"/>
      </w:pPr>
      <w:rPr>
        <w:rFonts w:hint="default"/>
        <w:color w:val="70AD47" w:themeColor="accent6"/>
      </w:rPr>
    </w:lvl>
    <w:lvl w:ilvl="8">
      <w:start w:val="1"/>
      <w:numFmt w:val="decimal"/>
      <w:lvlText w:val="%1.%2.%3.%4.%5.%6.%7.%8.%9"/>
      <w:lvlJc w:val="left"/>
      <w:pPr>
        <w:ind w:left="1800" w:hanging="1800"/>
      </w:pPr>
      <w:rPr>
        <w:rFonts w:hint="default"/>
        <w:color w:val="70AD47" w:themeColor="accent6"/>
      </w:rPr>
    </w:lvl>
  </w:abstractNum>
  <w:abstractNum w:abstractNumId="38" w15:restartNumberingAfterBreak="0">
    <w:nsid w:val="7D516C82"/>
    <w:multiLevelType w:val="hybridMultilevel"/>
    <w:tmpl w:val="25C0B33E"/>
    <w:lvl w:ilvl="0" w:tplc="9018707A">
      <w:start w:val="1"/>
      <w:numFmt w:val="lowerLetter"/>
      <w:lvlText w:val="%1)"/>
      <w:lvlJc w:val="left"/>
      <w:pPr>
        <w:ind w:left="720" w:hanging="360"/>
      </w:pPr>
    </w:lvl>
    <w:lvl w:ilvl="1" w:tplc="8D10486E" w:tentative="1">
      <w:start w:val="1"/>
      <w:numFmt w:val="lowerLetter"/>
      <w:lvlText w:val="%2."/>
      <w:lvlJc w:val="left"/>
      <w:pPr>
        <w:ind w:left="1440" w:hanging="360"/>
      </w:pPr>
    </w:lvl>
    <w:lvl w:ilvl="2" w:tplc="04CA3920" w:tentative="1">
      <w:start w:val="1"/>
      <w:numFmt w:val="lowerRoman"/>
      <w:lvlText w:val="%3."/>
      <w:lvlJc w:val="right"/>
      <w:pPr>
        <w:ind w:left="2160" w:hanging="180"/>
      </w:pPr>
    </w:lvl>
    <w:lvl w:ilvl="3" w:tplc="DC262D36" w:tentative="1">
      <w:start w:val="1"/>
      <w:numFmt w:val="decimal"/>
      <w:lvlText w:val="%4."/>
      <w:lvlJc w:val="left"/>
      <w:pPr>
        <w:ind w:left="2880" w:hanging="360"/>
      </w:pPr>
    </w:lvl>
    <w:lvl w:ilvl="4" w:tplc="EDC4077A" w:tentative="1">
      <w:start w:val="1"/>
      <w:numFmt w:val="lowerLetter"/>
      <w:lvlText w:val="%5."/>
      <w:lvlJc w:val="left"/>
      <w:pPr>
        <w:ind w:left="3600" w:hanging="360"/>
      </w:pPr>
    </w:lvl>
    <w:lvl w:ilvl="5" w:tplc="4EE29D3E" w:tentative="1">
      <w:start w:val="1"/>
      <w:numFmt w:val="lowerRoman"/>
      <w:lvlText w:val="%6."/>
      <w:lvlJc w:val="right"/>
      <w:pPr>
        <w:ind w:left="4320" w:hanging="180"/>
      </w:pPr>
    </w:lvl>
    <w:lvl w:ilvl="6" w:tplc="BABE9D9A" w:tentative="1">
      <w:start w:val="1"/>
      <w:numFmt w:val="decimal"/>
      <w:lvlText w:val="%7."/>
      <w:lvlJc w:val="left"/>
      <w:pPr>
        <w:ind w:left="5040" w:hanging="360"/>
      </w:pPr>
    </w:lvl>
    <w:lvl w:ilvl="7" w:tplc="9BEC1BC0" w:tentative="1">
      <w:start w:val="1"/>
      <w:numFmt w:val="lowerLetter"/>
      <w:lvlText w:val="%8."/>
      <w:lvlJc w:val="left"/>
      <w:pPr>
        <w:ind w:left="5760" w:hanging="360"/>
      </w:pPr>
    </w:lvl>
    <w:lvl w:ilvl="8" w:tplc="04406D22" w:tentative="1">
      <w:start w:val="1"/>
      <w:numFmt w:val="lowerRoman"/>
      <w:lvlText w:val="%9."/>
      <w:lvlJc w:val="right"/>
      <w:pPr>
        <w:ind w:left="6480" w:hanging="180"/>
      </w:pPr>
    </w:lvl>
  </w:abstractNum>
  <w:num w:numId="1" w16cid:durableId="1580754395">
    <w:abstractNumId w:val="30"/>
  </w:num>
  <w:num w:numId="2" w16cid:durableId="251278274">
    <w:abstractNumId w:val="28"/>
  </w:num>
  <w:num w:numId="3" w16cid:durableId="1655331506">
    <w:abstractNumId w:val="9"/>
  </w:num>
  <w:num w:numId="4" w16cid:durableId="661933388">
    <w:abstractNumId w:val="27"/>
  </w:num>
  <w:num w:numId="5" w16cid:durableId="1375472185">
    <w:abstractNumId w:val="36"/>
  </w:num>
  <w:num w:numId="6" w16cid:durableId="1234898818">
    <w:abstractNumId w:val="0"/>
  </w:num>
  <w:num w:numId="7" w16cid:durableId="888145910">
    <w:abstractNumId w:val="7"/>
  </w:num>
  <w:num w:numId="8" w16cid:durableId="247617214">
    <w:abstractNumId w:val="8"/>
  </w:num>
  <w:num w:numId="9" w16cid:durableId="454492522">
    <w:abstractNumId w:val="32"/>
  </w:num>
  <w:num w:numId="10" w16cid:durableId="1234856512">
    <w:abstractNumId w:val="1"/>
  </w:num>
  <w:num w:numId="11" w16cid:durableId="489096793">
    <w:abstractNumId w:val="19"/>
  </w:num>
  <w:num w:numId="12" w16cid:durableId="1882353515">
    <w:abstractNumId w:val="12"/>
  </w:num>
  <w:num w:numId="13" w16cid:durableId="1997299082">
    <w:abstractNumId w:val="18"/>
  </w:num>
  <w:num w:numId="14" w16cid:durableId="1435637726">
    <w:abstractNumId w:val="26"/>
  </w:num>
  <w:num w:numId="15" w16cid:durableId="390231112">
    <w:abstractNumId w:val="23"/>
  </w:num>
  <w:num w:numId="16" w16cid:durableId="590704888">
    <w:abstractNumId w:val="13"/>
  </w:num>
  <w:num w:numId="17" w16cid:durableId="1546599702">
    <w:abstractNumId w:val="29"/>
  </w:num>
  <w:num w:numId="18" w16cid:durableId="208760692">
    <w:abstractNumId w:val="38"/>
  </w:num>
  <w:num w:numId="19" w16cid:durableId="338967650">
    <w:abstractNumId w:val="17"/>
  </w:num>
  <w:num w:numId="20" w16cid:durableId="994337988">
    <w:abstractNumId w:val="4"/>
  </w:num>
  <w:num w:numId="21" w16cid:durableId="224875388">
    <w:abstractNumId w:val="34"/>
  </w:num>
  <w:num w:numId="22" w16cid:durableId="255096480">
    <w:abstractNumId w:val="10"/>
  </w:num>
  <w:num w:numId="23" w16cid:durableId="1192571867">
    <w:abstractNumId w:val="11"/>
  </w:num>
  <w:num w:numId="24" w16cid:durableId="1256136758">
    <w:abstractNumId w:val="33"/>
  </w:num>
  <w:num w:numId="25" w16cid:durableId="160317587">
    <w:abstractNumId w:val="2"/>
  </w:num>
  <w:num w:numId="26" w16cid:durableId="162555131">
    <w:abstractNumId w:val="22"/>
  </w:num>
  <w:num w:numId="27" w16cid:durableId="1449348825">
    <w:abstractNumId w:val="35"/>
  </w:num>
  <w:num w:numId="28" w16cid:durableId="1173716832">
    <w:abstractNumId w:val="24"/>
  </w:num>
  <w:num w:numId="29" w16cid:durableId="1094278132">
    <w:abstractNumId w:val="25"/>
  </w:num>
  <w:num w:numId="30" w16cid:durableId="872153115">
    <w:abstractNumId w:val="15"/>
  </w:num>
  <w:num w:numId="31" w16cid:durableId="1926912967">
    <w:abstractNumId w:val="14"/>
  </w:num>
  <w:num w:numId="32" w16cid:durableId="126317378">
    <w:abstractNumId w:val="37"/>
  </w:num>
  <w:num w:numId="33" w16cid:durableId="38363651">
    <w:abstractNumId w:val="31"/>
  </w:num>
  <w:num w:numId="34" w16cid:durableId="1202472214">
    <w:abstractNumId w:val="3"/>
  </w:num>
  <w:num w:numId="35" w16cid:durableId="1578632123">
    <w:abstractNumId w:val="20"/>
  </w:num>
  <w:num w:numId="36" w16cid:durableId="1728263559">
    <w:abstractNumId w:val="16"/>
  </w:num>
  <w:num w:numId="37" w16cid:durableId="21590006">
    <w:abstractNumId w:val="22"/>
    <w:lvlOverride w:ilvl="0">
      <w:startOverride w:val="2"/>
    </w:lvlOverride>
    <w:lvlOverride w:ilvl="1">
      <w:startOverride w:val="6"/>
    </w:lvlOverride>
  </w:num>
  <w:num w:numId="38" w16cid:durableId="1688865975">
    <w:abstractNumId w:val="22"/>
    <w:lvlOverride w:ilvl="0">
      <w:startOverride w:val="2"/>
    </w:lvlOverride>
    <w:lvlOverride w:ilvl="1">
      <w:startOverride w:val="6"/>
    </w:lvlOverride>
  </w:num>
  <w:num w:numId="39" w16cid:durableId="1255741646">
    <w:abstractNumId w:val="21"/>
  </w:num>
  <w:num w:numId="40" w16cid:durableId="1913199974">
    <w:abstractNumId w:val="6"/>
  </w:num>
  <w:num w:numId="41" w16cid:durableId="78905418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7"/>
  <w:hideSpellingErrors/>
  <w:hideGrammaticalError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856EC"/>
    <w:rsid w:val="000055A8"/>
    <w:rsid w:val="00006267"/>
    <w:rsid w:val="00011E39"/>
    <w:rsid w:val="00013E69"/>
    <w:rsid w:val="00015707"/>
    <w:rsid w:val="000227DF"/>
    <w:rsid w:val="000305DA"/>
    <w:rsid w:val="0003077C"/>
    <w:rsid w:val="000342A2"/>
    <w:rsid w:val="00042ACD"/>
    <w:rsid w:val="000466C9"/>
    <w:rsid w:val="00050F6B"/>
    <w:rsid w:val="00051846"/>
    <w:rsid w:val="00052D68"/>
    <w:rsid w:val="00054582"/>
    <w:rsid w:val="00056D99"/>
    <w:rsid w:val="00061021"/>
    <w:rsid w:val="00062702"/>
    <w:rsid w:val="00062872"/>
    <w:rsid w:val="000648CE"/>
    <w:rsid w:val="000652D6"/>
    <w:rsid w:val="000701A5"/>
    <w:rsid w:val="0007088B"/>
    <w:rsid w:val="00070B34"/>
    <w:rsid w:val="00075251"/>
    <w:rsid w:val="00075FA1"/>
    <w:rsid w:val="000761B0"/>
    <w:rsid w:val="00077A7D"/>
    <w:rsid w:val="00085E26"/>
    <w:rsid w:val="00087416"/>
    <w:rsid w:val="000923F1"/>
    <w:rsid w:val="00094660"/>
    <w:rsid w:val="00094AE5"/>
    <w:rsid w:val="00096E6E"/>
    <w:rsid w:val="00096FCE"/>
    <w:rsid w:val="00097B42"/>
    <w:rsid w:val="00097EBF"/>
    <w:rsid w:val="000A4DBE"/>
    <w:rsid w:val="000B6F7D"/>
    <w:rsid w:val="000B7EC2"/>
    <w:rsid w:val="000C5020"/>
    <w:rsid w:val="000C737F"/>
    <w:rsid w:val="000C7A42"/>
    <w:rsid w:val="000D0490"/>
    <w:rsid w:val="000D06AD"/>
    <w:rsid w:val="000D2156"/>
    <w:rsid w:val="000D361D"/>
    <w:rsid w:val="000F164D"/>
    <w:rsid w:val="000F3FBC"/>
    <w:rsid w:val="000F511B"/>
    <w:rsid w:val="000F6923"/>
    <w:rsid w:val="00100466"/>
    <w:rsid w:val="001109EC"/>
    <w:rsid w:val="00111C64"/>
    <w:rsid w:val="0011332E"/>
    <w:rsid w:val="00114063"/>
    <w:rsid w:val="00115888"/>
    <w:rsid w:val="00115B63"/>
    <w:rsid w:val="00117071"/>
    <w:rsid w:val="00117D7C"/>
    <w:rsid w:val="001225B9"/>
    <w:rsid w:val="00122825"/>
    <w:rsid w:val="0012396F"/>
    <w:rsid w:val="00125EB5"/>
    <w:rsid w:val="0012713F"/>
    <w:rsid w:val="00132534"/>
    <w:rsid w:val="00134AC2"/>
    <w:rsid w:val="00137310"/>
    <w:rsid w:val="001410D8"/>
    <w:rsid w:val="00141153"/>
    <w:rsid w:val="00141656"/>
    <w:rsid w:val="00142E89"/>
    <w:rsid w:val="00144B87"/>
    <w:rsid w:val="00146E65"/>
    <w:rsid w:val="0015312A"/>
    <w:rsid w:val="00153EC6"/>
    <w:rsid w:val="00154B30"/>
    <w:rsid w:val="001560F6"/>
    <w:rsid w:val="00157027"/>
    <w:rsid w:val="00157C9E"/>
    <w:rsid w:val="00162BF8"/>
    <w:rsid w:val="00164599"/>
    <w:rsid w:val="00166B8C"/>
    <w:rsid w:val="001701C1"/>
    <w:rsid w:val="001719B3"/>
    <w:rsid w:val="00172AC8"/>
    <w:rsid w:val="00173648"/>
    <w:rsid w:val="001748B1"/>
    <w:rsid w:val="00176B05"/>
    <w:rsid w:val="001837F3"/>
    <w:rsid w:val="00183C2C"/>
    <w:rsid w:val="0018444E"/>
    <w:rsid w:val="00184971"/>
    <w:rsid w:val="00190AF6"/>
    <w:rsid w:val="00191DC4"/>
    <w:rsid w:val="001928B1"/>
    <w:rsid w:val="00196407"/>
    <w:rsid w:val="00196E6F"/>
    <w:rsid w:val="001A52F5"/>
    <w:rsid w:val="001A5D75"/>
    <w:rsid w:val="001B1AFD"/>
    <w:rsid w:val="001B3F82"/>
    <w:rsid w:val="001B5021"/>
    <w:rsid w:val="001B5C2B"/>
    <w:rsid w:val="001C3FC4"/>
    <w:rsid w:val="001D2A35"/>
    <w:rsid w:val="001D4CB9"/>
    <w:rsid w:val="001E1239"/>
    <w:rsid w:val="001E1952"/>
    <w:rsid w:val="001E30E3"/>
    <w:rsid w:val="001F1F29"/>
    <w:rsid w:val="001F786E"/>
    <w:rsid w:val="001F7E27"/>
    <w:rsid w:val="00204A1B"/>
    <w:rsid w:val="002069DF"/>
    <w:rsid w:val="00207EA8"/>
    <w:rsid w:val="00207F7C"/>
    <w:rsid w:val="002172FD"/>
    <w:rsid w:val="00220990"/>
    <w:rsid w:val="00224E9E"/>
    <w:rsid w:val="0022528B"/>
    <w:rsid w:val="00234C7D"/>
    <w:rsid w:val="00243570"/>
    <w:rsid w:val="002453ED"/>
    <w:rsid w:val="00247421"/>
    <w:rsid w:val="00251A8B"/>
    <w:rsid w:val="00255109"/>
    <w:rsid w:val="00255D5D"/>
    <w:rsid w:val="00267437"/>
    <w:rsid w:val="00267567"/>
    <w:rsid w:val="00271A4D"/>
    <w:rsid w:val="00273A1B"/>
    <w:rsid w:val="0027482E"/>
    <w:rsid w:val="002763C9"/>
    <w:rsid w:val="002830F3"/>
    <w:rsid w:val="0028328A"/>
    <w:rsid w:val="0029088C"/>
    <w:rsid w:val="00291704"/>
    <w:rsid w:val="002950A7"/>
    <w:rsid w:val="00296CB3"/>
    <w:rsid w:val="00296CD8"/>
    <w:rsid w:val="002A1016"/>
    <w:rsid w:val="002A387A"/>
    <w:rsid w:val="002A404B"/>
    <w:rsid w:val="002A519F"/>
    <w:rsid w:val="002A5FD9"/>
    <w:rsid w:val="002A6BC8"/>
    <w:rsid w:val="002B049E"/>
    <w:rsid w:val="002B0ECD"/>
    <w:rsid w:val="002B112E"/>
    <w:rsid w:val="002B1206"/>
    <w:rsid w:val="002B1B71"/>
    <w:rsid w:val="002B3D50"/>
    <w:rsid w:val="002B5B2A"/>
    <w:rsid w:val="002B6193"/>
    <w:rsid w:val="002B6643"/>
    <w:rsid w:val="002C29CF"/>
    <w:rsid w:val="002C48C7"/>
    <w:rsid w:val="002C60EB"/>
    <w:rsid w:val="002D268E"/>
    <w:rsid w:val="002D3906"/>
    <w:rsid w:val="002D3F12"/>
    <w:rsid w:val="002E68C1"/>
    <w:rsid w:val="002E6A2D"/>
    <w:rsid w:val="002F0746"/>
    <w:rsid w:val="002F3D18"/>
    <w:rsid w:val="002F7743"/>
    <w:rsid w:val="00300666"/>
    <w:rsid w:val="00305638"/>
    <w:rsid w:val="0031152C"/>
    <w:rsid w:val="00321614"/>
    <w:rsid w:val="00321703"/>
    <w:rsid w:val="0032384C"/>
    <w:rsid w:val="00323C47"/>
    <w:rsid w:val="00331243"/>
    <w:rsid w:val="00334899"/>
    <w:rsid w:val="00335676"/>
    <w:rsid w:val="003358B2"/>
    <w:rsid w:val="00341106"/>
    <w:rsid w:val="0034167B"/>
    <w:rsid w:val="0034336F"/>
    <w:rsid w:val="003453DB"/>
    <w:rsid w:val="00345B4A"/>
    <w:rsid w:val="00357C1E"/>
    <w:rsid w:val="0036110A"/>
    <w:rsid w:val="00362EA4"/>
    <w:rsid w:val="00365D54"/>
    <w:rsid w:val="00373329"/>
    <w:rsid w:val="0038343C"/>
    <w:rsid w:val="00386F7F"/>
    <w:rsid w:val="00393B35"/>
    <w:rsid w:val="00395ED2"/>
    <w:rsid w:val="003970F7"/>
    <w:rsid w:val="003A2308"/>
    <w:rsid w:val="003A600F"/>
    <w:rsid w:val="003B3BEA"/>
    <w:rsid w:val="003B6BEB"/>
    <w:rsid w:val="003C03D3"/>
    <w:rsid w:val="003C304D"/>
    <w:rsid w:val="003C5370"/>
    <w:rsid w:val="003C59BC"/>
    <w:rsid w:val="003C6183"/>
    <w:rsid w:val="003C66A9"/>
    <w:rsid w:val="003D5D07"/>
    <w:rsid w:val="003E437A"/>
    <w:rsid w:val="003E4990"/>
    <w:rsid w:val="003E6C59"/>
    <w:rsid w:val="003E6CC5"/>
    <w:rsid w:val="003F5116"/>
    <w:rsid w:val="004035A0"/>
    <w:rsid w:val="0040361B"/>
    <w:rsid w:val="004209B1"/>
    <w:rsid w:val="00420F08"/>
    <w:rsid w:val="004273B5"/>
    <w:rsid w:val="00431C33"/>
    <w:rsid w:val="00433B64"/>
    <w:rsid w:val="00437023"/>
    <w:rsid w:val="00437A10"/>
    <w:rsid w:val="004428AC"/>
    <w:rsid w:val="00443232"/>
    <w:rsid w:val="00443B8F"/>
    <w:rsid w:val="004452DF"/>
    <w:rsid w:val="004466E5"/>
    <w:rsid w:val="0045012F"/>
    <w:rsid w:val="00465467"/>
    <w:rsid w:val="0047093D"/>
    <w:rsid w:val="00474B1D"/>
    <w:rsid w:val="004879DF"/>
    <w:rsid w:val="004925B9"/>
    <w:rsid w:val="00494984"/>
    <w:rsid w:val="00494DC4"/>
    <w:rsid w:val="00495426"/>
    <w:rsid w:val="00495B0E"/>
    <w:rsid w:val="004A2476"/>
    <w:rsid w:val="004B1288"/>
    <w:rsid w:val="004B2CB3"/>
    <w:rsid w:val="004B6D0E"/>
    <w:rsid w:val="004B7BD1"/>
    <w:rsid w:val="004C25CB"/>
    <w:rsid w:val="004C4816"/>
    <w:rsid w:val="004C4CB7"/>
    <w:rsid w:val="004C4F37"/>
    <w:rsid w:val="004D1A25"/>
    <w:rsid w:val="004D3315"/>
    <w:rsid w:val="004D3C2D"/>
    <w:rsid w:val="004D4655"/>
    <w:rsid w:val="004D70B0"/>
    <w:rsid w:val="004D712E"/>
    <w:rsid w:val="004E0428"/>
    <w:rsid w:val="004E1F95"/>
    <w:rsid w:val="004E2003"/>
    <w:rsid w:val="004E36C2"/>
    <w:rsid w:val="004E5BF9"/>
    <w:rsid w:val="004E6E8E"/>
    <w:rsid w:val="004F2E6D"/>
    <w:rsid w:val="004F3681"/>
    <w:rsid w:val="004F3B2E"/>
    <w:rsid w:val="004F7C46"/>
    <w:rsid w:val="00500286"/>
    <w:rsid w:val="00504BFA"/>
    <w:rsid w:val="0051140B"/>
    <w:rsid w:val="005131FD"/>
    <w:rsid w:val="00515C68"/>
    <w:rsid w:val="0051676C"/>
    <w:rsid w:val="00517110"/>
    <w:rsid w:val="0052231E"/>
    <w:rsid w:val="0052537E"/>
    <w:rsid w:val="00532743"/>
    <w:rsid w:val="005331B8"/>
    <w:rsid w:val="00534331"/>
    <w:rsid w:val="00535301"/>
    <w:rsid w:val="00536314"/>
    <w:rsid w:val="00536704"/>
    <w:rsid w:val="00552344"/>
    <w:rsid w:val="005602F1"/>
    <w:rsid w:val="005622EC"/>
    <w:rsid w:val="00563528"/>
    <w:rsid w:val="00571DDA"/>
    <w:rsid w:val="00573B21"/>
    <w:rsid w:val="00576FCF"/>
    <w:rsid w:val="00577DE5"/>
    <w:rsid w:val="005838DC"/>
    <w:rsid w:val="00597651"/>
    <w:rsid w:val="005A37CA"/>
    <w:rsid w:val="005A388F"/>
    <w:rsid w:val="005A3C96"/>
    <w:rsid w:val="005A65A9"/>
    <w:rsid w:val="005A676C"/>
    <w:rsid w:val="005C05D4"/>
    <w:rsid w:val="005C1D23"/>
    <w:rsid w:val="005D24EF"/>
    <w:rsid w:val="005D3DBE"/>
    <w:rsid w:val="005D5E7F"/>
    <w:rsid w:val="005E0D5C"/>
    <w:rsid w:val="005E4695"/>
    <w:rsid w:val="005F0107"/>
    <w:rsid w:val="005F2A2D"/>
    <w:rsid w:val="005F36D7"/>
    <w:rsid w:val="005F5702"/>
    <w:rsid w:val="006012AF"/>
    <w:rsid w:val="00613AB7"/>
    <w:rsid w:val="006152A7"/>
    <w:rsid w:val="006170CB"/>
    <w:rsid w:val="00617117"/>
    <w:rsid w:val="006214E1"/>
    <w:rsid w:val="0062243D"/>
    <w:rsid w:val="006255AC"/>
    <w:rsid w:val="00626DC7"/>
    <w:rsid w:val="00627C68"/>
    <w:rsid w:val="00631278"/>
    <w:rsid w:val="00635701"/>
    <w:rsid w:val="0064312E"/>
    <w:rsid w:val="00643392"/>
    <w:rsid w:val="00653D8D"/>
    <w:rsid w:val="00654EFC"/>
    <w:rsid w:val="00655734"/>
    <w:rsid w:val="00655A7C"/>
    <w:rsid w:val="00655F92"/>
    <w:rsid w:val="006612F7"/>
    <w:rsid w:val="006628BC"/>
    <w:rsid w:val="0066516B"/>
    <w:rsid w:val="00672777"/>
    <w:rsid w:val="0068390B"/>
    <w:rsid w:val="00683CB9"/>
    <w:rsid w:val="00685C77"/>
    <w:rsid w:val="00686B7F"/>
    <w:rsid w:val="006906AA"/>
    <w:rsid w:val="00692C9B"/>
    <w:rsid w:val="006968AB"/>
    <w:rsid w:val="00696FF6"/>
    <w:rsid w:val="006A001B"/>
    <w:rsid w:val="006A17CD"/>
    <w:rsid w:val="006A21CD"/>
    <w:rsid w:val="006A28F9"/>
    <w:rsid w:val="006A4626"/>
    <w:rsid w:val="006A59E5"/>
    <w:rsid w:val="006A5E53"/>
    <w:rsid w:val="006B1889"/>
    <w:rsid w:val="006B44F3"/>
    <w:rsid w:val="006B4EBE"/>
    <w:rsid w:val="006B5467"/>
    <w:rsid w:val="006C1AA6"/>
    <w:rsid w:val="006C503F"/>
    <w:rsid w:val="006D27D0"/>
    <w:rsid w:val="006D7694"/>
    <w:rsid w:val="006E263D"/>
    <w:rsid w:val="00700B57"/>
    <w:rsid w:val="0070217A"/>
    <w:rsid w:val="00705274"/>
    <w:rsid w:val="0070591D"/>
    <w:rsid w:val="00705AE5"/>
    <w:rsid w:val="00706F6B"/>
    <w:rsid w:val="007104BF"/>
    <w:rsid w:val="007143D8"/>
    <w:rsid w:val="007143E7"/>
    <w:rsid w:val="0071442F"/>
    <w:rsid w:val="00715A94"/>
    <w:rsid w:val="00717271"/>
    <w:rsid w:val="00721D6A"/>
    <w:rsid w:val="00723222"/>
    <w:rsid w:val="007241E2"/>
    <w:rsid w:val="00726F9D"/>
    <w:rsid w:val="007304E8"/>
    <w:rsid w:val="00730CCA"/>
    <w:rsid w:val="00736606"/>
    <w:rsid w:val="00736BEA"/>
    <w:rsid w:val="00741C96"/>
    <w:rsid w:val="0074532F"/>
    <w:rsid w:val="00747E8E"/>
    <w:rsid w:val="00750D40"/>
    <w:rsid w:val="00751990"/>
    <w:rsid w:val="007608C9"/>
    <w:rsid w:val="00760A48"/>
    <w:rsid w:val="00761919"/>
    <w:rsid w:val="00762A04"/>
    <w:rsid w:val="007644B5"/>
    <w:rsid w:val="00766450"/>
    <w:rsid w:val="00775EDB"/>
    <w:rsid w:val="00775F43"/>
    <w:rsid w:val="0077619E"/>
    <w:rsid w:val="0077649B"/>
    <w:rsid w:val="007765B6"/>
    <w:rsid w:val="007840EA"/>
    <w:rsid w:val="007856EC"/>
    <w:rsid w:val="00787FE9"/>
    <w:rsid w:val="00790731"/>
    <w:rsid w:val="00794372"/>
    <w:rsid w:val="0079599D"/>
    <w:rsid w:val="007A0854"/>
    <w:rsid w:val="007A2B68"/>
    <w:rsid w:val="007A3856"/>
    <w:rsid w:val="007A3C98"/>
    <w:rsid w:val="007A4D3F"/>
    <w:rsid w:val="007A5F26"/>
    <w:rsid w:val="007B1A2E"/>
    <w:rsid w:val="007B620A"/>
    <w:rsid w:val="007C09D0"/>
    <w:rsid w:val="007C2570"/>
    <w:rsid w:val="007C3976"/>
    <w:rsid w:val="007C5831"/>
    <w:rsid w:val="007C7603"/>
    <w:rsid w:val="007D33EB"/>
    <w:rsid w:val="007E3B14"/>
    <w:rsid w:val="007E72F1"/>
    <w:rsid w:val="007F2257"/>
    <w:rsid w:val="007F3281"/>
    <w:rsid w:val="007F3CAE"/>
    <w:rsid w:val="007F5885"/>
    <w:rsid w:val="007F5B33"/>
    <w:rsid w:val="00802C44"/>
    <w:rsid w:val="00812F45"/>
    <w:rsid w:val="00814BA2"/>
    <w:rsid w:val="00814F84"/>
    <w:rsid w:val="00820EF8"/>
    <w:rsid w:val="008275AE"/>
    <w:rsid w:val="00831788"/>
    <w:rsid w:val="0083220C"/>
    <w:rsid w:val="00833364"/>
    <w:rsid w:val="0083361B"/>
    <w:rsid w:val="00834DC5"/>
    <w:rsid w:val="00835ABD"/>
    <w:rsid w:val="0083692F"/>
    <w:rsid w:val="008374B6"/>
    <w:rsid w:val="00837C71"/>
    <w:rsid w:val="008413C9"/>
    <w:rsid w:val="008421F8"/>
    <w:rsid w:val="00844AD6"/>
    <w:rsid w:val="00844CED"/>
    <w:rsid w:val="00860553"/>
    <w:rsid w:val="008607DB"/>
    <w:rsid w:val="008630D5"/>
    <w:rsid w:val="00865CDD"/>
    <w:rsid w:val="00870CF0"/>
    <w:rsid w:val="00871FFB"/>
    <w:rsid w:val="00873855"/>
    <w:rsid w:val="0087417C"/>
    <w:rsid w:val="008759CC"/>
    <w:rsid w:val="00876E7F"/>
    <w:rsid w:val="008774B4"/>
    <w:rsid w:val="008815B5"/>
    <w:rsid w:val="00885213"/>
    <w:rsid w:val="008909E0"/>
    <w:rsid w:val="008955D7"/>
    <w:rsid w:val="00895FF6"/>
    <w:rsid w:val="008A0633"/>
    <w:rsid w:val="008A13C3"/>
    <w:rsid w:val="008A2C42"/>
    <w:rsid w:val="008A46E1"/>
    <w:rsid w:val="008A4A03"/>
    <w:rsid w:val="008A780F"/>
    <w:rsid w:val="008B156B"/>
    <w:rsid w:val="008B4872"/>
    <w:rsid w:val="008C4AAE"/>
    <w:rsid w:val="008C645F"/>
    <w:rsid w:val="008D167E"/>
    <w:rsid w:val="008D19DF"/>
    <w:rsid w:val="008D2519"/>
    <w:rsid w:val="008D31FE"/>
    <w:rsid w:val="008D4A6A"/>
    <w:rsid w:val="008F066C"/>
    <w:rsid w:val="008F2B37"/>
    <w:rsid w:val="00902031"/>
    <w:rsid w:val="00912D39"/>
    <w:rsid w:val="0091526A"/>
    <w:rsid w:val="009208AA"/>
    <w:rsid w:val="00922BF6"/>
    <w:rsid w:val="00926D26"/>
    <w:rsid w:val="00931070"/>
    <w:rsid w:val="00933D67"/>
    <w:rsid w:val="0093503E"/>
    <w:rsid w:val="00946BDC"/>
    <w:rsid w:val="009474AB"/>
    <w:rsid w:val="00955955"/>
    <w:rsid w:val="00960CA7"/>
    <w:rsid w:val="00964A42"/>
    <w:rsid w:val="0096608B"/>
    <w:rsid w:val="00966B2D"/>
    <w:rsid w:val="009700AB"/>
    <w:rsid w:val="009706B3"/>
    <w:rsid w:val="00972269"/>
    <w:rsid w:val="00977AD6"/>
    <w:rsid w:val="009807FF"/>
    <w:rsid w:val="00981A65"/>
    <w:rsid w:val="009846C7"/>
    <w:rsid w:val="00984C86"/>
    <w:rsid w:val="00986E77"/>
    <w:rsid w:val="00991EEB"/>
    <w:rsid w:val="0099472D"/>
    <w:rsid w:val="009A516C"/>
    <w:rsid w:val="009B3244"/>
    <w:rsid w:val="009B342B"/>
    <w:rsid w:val="009B46C7"/>
    <w:rsid w:val="009B50A5"/>
    <w:rsid w:val="009B6672"/>
    <w:rsid w:val="009B683D"/>
    <w:rsid w:val="009B7ABC"/>
    <w:rsid w:val="009C27B5"/>
    <w:rsid w:val="009C4FBD"/>
    <w:rsid w:val="009C5256"/>
    <w:rsid w:val="009C59D9"/>
    <w:rsid w:val="009C63B6"/>
    <w:rsid w:val="009D0DFF"/>
    <w:rsid w:val="009D4F8E"/>
    <w:rsid w:val="009D55A0"/>
    <w:rsid w:val="009E03FB"/>
    <w:rsid w:val="009E4024"/>
    <w:rsid w:val="009E6B28"/>
    <w:rsid w:val="009F07DB"/>
    <w:rsid w:val="009F1539"/>
    <w:rsid w:val="00A01136"/>
    <w:rsid w:val="00A07C9C"/>
    <w:rsid w:val="00A10564"/>
    <w:rsid w:val="00A10F50"/>
    <w:rsid w:val="00A1321D"/>
    <w:rsid w:val="00A225D2"/>
    <w:rsid w:val="00A227E2"/>
    <w:rsid w:val="00A23764"/>
    <w:rsid w:val="00A242C6"/>
    <w:rsid w:val="00A25E7C"/>
    <w:rsid w:val="00A30148"/>
    <w:rsid w:val="00A322C9"/>
    <w:rsid w:val="00A417B4"/>
    <w:rsid w:val="00A46193"/>
    <w:rsid w:val="00A5167C"/>
    <w:rsid w:val="00A54787"/>
    <w:rsid w:val="00A557DB"/>
    <w:rsid w:val="00A558AA"/>
    <w:rsid w:val="00A608A4"/>
    <w:rsid w:val="00A64A6D"/>
    <w:rsid w:val="00A6780E"/>
    <w:rsid w:val="00A75FD4"/>
    <w:rsid w:val="00A81DFD"/>
    <w:rsid w:val="00A84089"/>
    <w:rsid w:val="00A85873"/>
    <w:rsid w:val="00A86F94"/>
    <w:rsid w:val="00A90DB5"/>
    <w:rsid w:val="00A9145A"/>
    <w:rsid w:val="00A92920"/>
    <w:rsid w:val="00A93145"/>
    <w:rsid w:val="00AA1F4B"/>
    <w:rsid w:val="00AA2D6D"/>
    <w:rsid w:val="00AA3771"/>
    <w:rsid w:val="00AA3C4B"/>
    <w:rsid w:val="00AA5EA2"/>
    <w:rsid w:val="00AA7820"/>
    <w:rsid w:val="00AB169D"/>
    <w:rsid w:val="00AB196C"/>
    <w:rsid w:val="00AB4FC4"/>
    <w:rsid w:val="00AC37DB"/>
    <w:rsid w:val="00AC401A"/>
    <w:rsid w:val="00AC783D"/>
    <w:rsid w:val="00AC7945"/>
    <w:rsid w:val="00AD006A"/>
    <w:rsid w:val="00AD0104"/>
    <w:rsid w:val="00AD222D"/>
    <w:rsid w:val="00AD3560"/>
    <w:rsid w:val="00AD3DB4"/>
    <w:rsid w:val="00AD576D"/>
    <w:rsid w:val="00AE18DB"/>
    <w:rsid w:val="00AE75F2"/>
    <w:rsid w:val="00B0018F"/>
    <w:rsid w:val="00B0039D"/>
    <w:rsid w:val="00B00563"/>
    <w:rsid w:val="00B00B72"/>
    <w:rsid w:val="00B030F8"/>
    <w:rsid w:val="00B04AB0"/>
    <w:rsid w:val="00B1321A"/>
    <w:rsid w:val="00B14A62"/>
    <w:rsid w:val="00B206AE"/>
    <w:rsid w:val="00B2274D"/>
    <w:rsid w:val="00B26407"/>
    <w:rsid w:val="00B31F60"/>
    <w:rsid w:val="00B34495"/>
    <w:rsid w:val="00B3658B"/>
    <w:rsid w:val="00B476C3"/>
    <w:rsid w:val="00B53B30"/>
    <w:rsid w:val="00B565F3"/>
    <w:rsid w:val="00B60B77"/>
    <w:rsid w:val="00B755D2"/>
    <w:rsid w:val="00B779E8"/>
    <w:rsid w:val="00B8262B"/>
    <w:rsid w:val="00B835D2"/>
    <w:rsid w:val="00B85043"/>
    <w:rsid w:val="00B8603A"/>
    <w:rsid w:val="00B87E57"/>
    <w:rsid w:val="00B91E65"/>
    <w:rsid w:val="00B921EC"/>
    <w:rsid w:val="00B957C2"/>
    <w:rsid w:val="00BA3543"/>
    <w:rsid w:val="00BA446E"/>
    <w:rsid w:val="00BA5CA9"/>
    <w:rsid w:val="00BA64CA"/>
    <w:rsid w:val="00BB20BE"/>
    <w:rsid w:val="00BB473C"/>
    <w:rsid w:val="00BC0BFB"/>
    <w:rsid w:val="00BC32D1"/>
    <w:rsid w:val="00BC6B32"/>
    <w:rsid w:val="00BC6D2A"/>
    <w:rsid w:val="00BD2044"/>
    <w:rsid w:val="00BE0C96"/>
    <w:rsid w:val="00BE2EB5"/>
    <w:rsid w:val="00BE61F8"/>
    <w:rsid w:val="00BE7863"/>
    <w:rsid w:val="00BE7A3C"/>
    <w:rsid w:val="00BE7C3B"/>
    <w:rsid w:val="00BF59D5"/>
    <w:rsid w:val="00C06B5C"/>
    <w:rsid w:val="00C0779E"/>
    <w:rsid w:val="00C17D6E"/>
    <w:rsid w:val="00C228DC"/>
    <w:rsid w:val="00C24492"/>
    <w:rsid w:val="00C251F2"/>
    <w:rsid w:val="00C32DE7"/>
    <w:rsid w:val="00C36702"/>
    <w:rsid w:val="00C37063"/>
    <w:rsid w:val="00C42347"/>
    <w:rsid w:val="00C466C2"/>
    <w:rsid w:val="00C54482"/>
    <w:rsid w:val="00C64616"/>
    <w:rsid w:val="00C70490"/>
    <w:rsid w:val="00C71C54"/>
    <w:rsid w:val="00C761C9"/>
    <w:rsid w:val="00C8160D"/>
    <w:rsid w:val="00C840DA"/>
    <w:rsid w:val="00C87759"/>
    <w:rsid w:val="00CA0EE9"/>
    <w:rsid w:val="00CA11BB"/>
    <w:rsid w:val="00CA46CE"/>
    <w:rsid w:val="00CC57C8"/>
    <w:rsid w:val="00CC7417"/>
    <w:rsid w:val="00CC7AD2"/>
    <w:rsid w:val="00CE3053"/>
    <w:rsid w:val="00CE3E35"/>
    <w:rsid w:val="00CE6937"/>
    <w:rsid w:val="00CE7F1B"/>
    <w:rsid w:val="00CF001F"/>
    <w:rsid w:val="00CF26E8"/>
    <w:rsid w:val="00CF6558"/>
    <w:rsid w:val="00CF78EC"/>
    <w:rsid w:val="00D00B74"/>
    <w:rsid w:val="00D023DF"/>
    <w:rsid w:val="00D02C16"/>
    <w:rsid w:val="00D0345A"/>
    <w:rsid w:val="00D05B75"/>
    <w:rsid w:val="00D06494"/>
    <w:rsid w:val="00D106B0"/>
    <w:rsid w:val="00D12CB1"/>
    <w:rsid w:val="00D15665"/>
    <w:rsid w:val="00D20893"/>
    <w:rsid w:val="00D23330"/>
    <w:rsid w:val="00D24D24"/>
    <w:rsid w:val="00D260C3"/>
    <w:rsid w:val="00D40C11"/>
    <w:rsid w:val="00D44936"/>
    <w:rsid w:val="00D464CD"/>
    <w:rsid w:val="00D51AB2"/>
    <w:rsid w:val="00D55B66"/>
    <w:rsid w:val="00D63975"/>
    <w:rsid w:val="00D645E3"/>
    <w:rsid w:val="00D66613"/>
    <w:rsid w:val="00D7226E"/>
    <w:rsid w:val="00D751B5"/>
    <w:rsid w:val="00D756B0"/>
    <w:rsid w:val="00D83A80"/>
    <w:rsid w:val="00D83BE4"/>
    <w:rsid w:val="00D866E4"/>
    <w:rsid w:val="00D8763F"/>
    <w:rsid w:val="00D9399D"/>
    <w:rsid w:val="00D93DB9"/>
    <w:rsid w:val="00D94289"/>
    <w:rsid w:val="00DA5550"/>
    <w:rsid w:val="00DA6400"/>
    <w:rsid w:val="00DB0351"/>
    <w:rsid w:val="00DB0D50"/>
    <w:rsid w:val="00DB171F"/>
    <w:rsid w:val="00DB3920"/>
    <w:rsid w:val="00DB3C1D"/>
    <w:rsid w:val="00DB4AF8"/>
    <w:rsid w:val="00DB6532"/>
    <w:rsid w:val="00DC11E2"/>
    <w:rsid w:val="00DC1FEC"/>
    <w:rsid w:val="00DC2768"/>
    <w:rsid w:val="00DC7576"/>
    <w:rsid w:val="00DD126C"/>
    <w:rsid w:val="00DE2022"/>
    <w:rsid w:val="00DE23D7"/>
    <w:rsid w:val="00DE49A9"/>
    <w:rsid w:val="00DE7585"/>
    <w:rsid w:val="00DF4B0B"/>
    <w:rsid w:val="00E04B1A"/>
    <w:rsid w:val="00E133D4"/>
    <w:rsid w:val="00E1586E"/>
    <w:rsid w:val="00E16C8E"/>
    <w:rsid w:val="00E24F32"/>
    <w:rsid w:val="00E26DD6"/>
    <w:rsid w:val="00E32802"/>
    <w:rsid w:val="00E35057"/>
    <w:rsid w:val="00E3617E"/>
    <w:rsid w:val="00E4159B"/>
    <w:rsid w:val="00E4772B"/>
    <w:rsid w:val="00E50579"/>
    <w:rsid w:val="00E526B2"/>
    <w:rsid w:val="00E555B4"/>
    <w:rsid w:val="00E62DFE"/>
    <w:rsid w:val="00E73FDD"/>
    <w:rsid w:val="00E76D4C"/>
    <w:rsid w:val="00E77B4E"/>
    <w:rsid w:val="00E82499"/>
    <w:rsid w:val="00E847EF"/>
    <w:rsid w:val="00E87160"/>
    <w:rsid w:val="00E91814"/>
    <w:rsid w:val="00E93892"/>
    <w:rsid w:val="00E93C2A"/>
    <w:rsid w:val="00EA02D9"/>
    <w:rsid w:val="00EA10A4"/>
    <w:rsid w:val="00EB0BD9"/>
    <w:rsid w:val="00EC0FA8"/>
    <w:rsid w:val="00EC169B"/>
    <w:rsid w:val="00EC3AEB"/>
    <w:rsid w:val="00EC4A67"/>
    <w:rsid w:val="00EC7F16"/>
    <w:rsid w:val="00ED1A8D"/>
    <w:rsid w:val="00ED27F7"/>
    <w:rsid w:val="00ED5ED4"/>
    <w:rsid w:val="00ED6DC4"/>
    <w:rsid w:val="00EE0661"/>
    <w:rsid w:val="00EE1C36"/>
    <w:rsid w:val="00EF1ADA"/>
    <w:rsid w:val="00EF1C5D"/>
    <w:rsid w:val="00EF4E98"/>
    <w:rsid w:val="00F00BD8"/>
    <w:rsid w:val="00F0159D"/>
    <w:rsid w:val="00F03064"/>
    <w:rsid w:val="00F035DB"/>
    <w:rsid w:val="00F03A6B"/>
    <w:rsid w:val="00F04D9B"/>
    <w:rsid w:val="00F12597"/>
    <w:rsid w:val="00F13409"/>
    <w:rsid w:val="00F14216"/>
    <w:rsid w:val="00F21DB0"/>
    <w:rsid w:val="00F23267"/>
    <w:rsid w:val="00F30511"/>
    <w:rsid w:val="00F3405B"/>
    <w:rsid w:val="00F368AF"/>
    <w:rsid w:val="00F419AA"/>
    <w:rsid w:val="00F45142"/>
    <w:rsid w:val="00F46AB1"/>
    <w:rsid w:val="00F55841"/>
    <w:rsid w:val="00F55D3E"/>
    <w:rsid w:val="00F574B3"/>
    <w:rsid w:val="00F709DB"/>
    <w:rsid w:val="00F71FFC"/>
    <w:rsid w:val="00F80C84"/>
    <w:rsid w:val="00F8120E"/>
    <w:rsid w:val="00F87DD6"/>
    <w:rsid w:val="00F9217A"/>
    <w:rsid w:val="00F946F5"/>
    <w:rsid w:val="00F949B1"/>
    <w:rsid w:val="00F97B20"/>
    <w:rsid w:val="00F97BE6"/>
    <w:rsid w:val="00FA42AB"/>
    <w:rsid w:val="00FB5CAA"/>
    <w:rsid w:val="00FB5DD7"/>
    <w:rsid w:val="00FC33ED"/>
    <w:rsid w:val="00FC7151"/>
    <w:rsid w:val="00FD04D9"/>
    <w:rsid w:val="00FD0E63"/>
    <w:rsid w:val="00FD463E"/>
    <w:rsid w:val="00FD76E2"/>
    <w:rsid w:val="00FE222A"/>
    <w:rsid w:val="00FE7CB1"/>
    <w:rsid w:val="00FF6258"/>
    <w:rsid w:val="00FF6DD9"/>
    <w:rsid w:val="00FF7704"/>
    <w:rsid w:val="00FF7FB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AA97C8C"/>
  <w15:chartTrackingRefBased/>
  <w15:docId w15:val="{825B7152-5568-DD42-B167-F0C7727D49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A28F9"/>
    <w:pPr>
      <w:spacing w:line="360" w:lineRule="auto"/>
      <w:jc w:val="both"/>
    </w:pPr>
    <w:rPr>
      <w:rFonts w:ascii="Times New Roman" w:hAnsi="Times New Roman"/>
    </w:rPr>
  </w:style>
  <w:style w:type="paragraph" w:styleId="Heading1">
    <w:name w:val="heading 1"/>
    <w:basedOn w:val="Normal"/>
    <w:next w:val="Normal"/>
    <w:link w:val="Heading1Char"/>
    <w:uiPriority w:val="9"/>
    <w:qFormat/>
    <w:rsid w:val="00B85043"/>
    <w:pPr>
      <w:keepNext/>
      <w:keepLines/>
      <w:numPr>
        <w:numId w:val="41"/>
      </w:numPr>
      <w:spacing w:before="240"/>
      <w:jc w:val="center"/>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unhideWhenUsed/>
    <w:qFormat/>
    <w:rsid w:val="0040361B"/>
    <w:pPr>
      <w:keepNext/>
      <w:keepLines/>
      <w:numPr>
        <w:ilvl w:val="1"/>
        <w:numId w:val="41"/>
      </w:numPr>
      <w:spacing w:before="40"/>
      <w:outlineLvl w:val="1"/>
    </w:pPr>
    <w:rPr>
      <w:rFonts w:eastAsiaTheme="majorEastAsia" w:cstheme="majorBidi"/>
      <w:b/>
      <w:color w:val="000000" w:themeColor="text1"/>
      <w:szCs w:val="26"/>
    </w:rPr>
  </w:style>
  <w:style w:type="paragraph" w:styleId="Heading3">
    <w:name w:val="heading 3"/>
    <w:basedOn w:val="Normal"/>
    <w:next w:val="Normal"/>
    <w:link w:val="Heading3Char"/>
    <w:autoRedefine/>
    <w:uiPriority w:val="9"/>
    <w:unhideWhenUsed/>
    <w:qFormat/>
    <w:rsid w:val="00873855"/>
    <w:pPr>
      <w:keepNext/>
      <w:keepLines/>
      <w:numPr>
        <w:ilvl w:val="2"/>
        <w:numId w:val="41"/>
      </w:numPr>
      <w:spacing w:before="40"/>
      <w:outlineLvl w:val="2"/>
    </w:pPr>
    <w:rPr>
      <w:rFonts w:eastAsiaTheme="majorEastAsia" w:cstheme="majorBidi"/>
      <w:b/>
    </w:rPr>
  </w:style>
  <w:style w:type="paragraph" w:styleId="Heading4">
    <w:name w:val="heading 4"/>
    <w:basedOn w:val="Normal"/>
    <w:next w:val="Normal"/>
    <w:link w:val="Heading4Char"/>
    <w:uiPriority w:val="9"/>
    <w:unhideWhenUsed/>
    <w:qFormat/>
    <w:rsid w:val="00176B05"/>
    <w:pPr>
      <w:keepNext/>
      <w:keepLines/>
      <w:numPr>
        <w:ilvl w:val="3"/>
        <w:numId w:val="41"/>
      </w:numPr>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775EDB"/>
    <w:pPr>
      <w:keepNext/>
      <w:keepLines/>
      <w:numPr>
        <w:ilvl w:val="4"/>
        <w:numId w:val="41"/>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775EDB"/>
    <w:pPr>
      <w:keepNext/>
      <w:keepLines/>
      <w:numPr>
        <w:ilvl w:val="5"/>
        <w:numId w:val="41"/>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775EDB"/>
    <w:pPr>
      <w:keepNext/>
      <w:keepLines/>
      <w:numPr>
        <w:ilvl w:val="6"/>
        <w:numId w:val="41"/>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775EDB"/>
    <w:pPr>
      <w:keepNext/>
      <w:keepLines/>
      <w:numPr>
        <w:ilvl w:val="7"/>
        <w:numId w:val="4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775EDB"/>
    <w:pPr>
      <w:keepNext/>
      <w:keepLines/>
      <w:numPr>
        <w:ilvl w:val="8"/>
        <w:numId w:val="4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7856EC"/>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856EC"/>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B85043"/>
    <w:rPr>
      <w:rFonts w:ascii="Times New Roman" w:eastAsiaTheme="majorEastAsia" w:hAnsi="Times New Roman" w:cstheme="majorBidi"/>
      <w:b/>
      <w:color w:val="000000" w:themeColor="text1"/>
      <w:szCs w:val="32"/>
    </w:rPr>
  </w:style>
  <w:style w:type="character" w:customStyle="1" w:styleId="Heading2Char">
    <w:name w:val="Heading 2 Char"/>
    <w:basedOn w:val="DefaultParagraphFont"/>
    <w:link w:val="Heading2"/>
    <w:uiPriority w:val="9"/>
    <w:rsid w:val="0040361B"/>
    <w:rPr>
      <w:rFonts w:ascii="Times New Roman" w:eastAsiaTheme="majorEastAsia" w:hAnsi="Times New Roman" w:cstheme="majorBidi"/>
      <w:b/>
      <w:color w:val="000000" w:themeColor="text1"/>
      <w:szCs w:val="26"/>
    </w:rPr>
  </w:style>
  <w:style w:type="paragraph" w:styleId="ListParagraph">
    <w:name w:val="List Paragraph"/>
    <w:basedOn w:val="Normal"/>
    <w:uiPriority w:val="34"/>
    <w:qFormat/>
    <w:rsid w:val="00ED1A8D"/>
    <w:pPr>
      <w:ind w:left="720"/>
      <w:contextualSpacing/>
    </w:pPr>
  </w:style>
  <w:style w:type="paragraph" w:styleId="NormalWeb">
    <w:name w:val="Normal (Web)"/>
    <w:basedOn w:val="Normal"/>
    <w:uiPriority w:val="99"/>
    <w:semiHidden/>
    <w:unhideWhenUsed/>
    <w:rsid w:val="00122825"/>
    <w:pPr>
      <w:spacing w:before="100" w:beforeAutospacing="1" w:after="100" w:afterAutospacing="1" w:line="240" w:lineRule="auto"/>
      <w:jc w:val="left"/>
    </w:pPr>
    <w:rPr>
      <w:rFonts w:eastAsia="Times New Roman" w:cs="Times New Roman"/>
      <w:kern w:val="0"/>
      <w14:ligatures w14:val="none"/>
    </w:rPr>
  </w:style>
  <w:style w:type="paragraph" w:styleId="TOCHeading">
    <w:name w:val="TOC Heading"/>
    <w:basedOn w:val="Heading1"/>
    <w:next w:val="Normal"/>
    <w:uiPriority w:val="39"/>
    <w:unhideWhenUsed/>
    <w:qFormat/>
    <w:rsid w:val="00B87E57"/>
    <w:pPr>
      <w:spacing w:before="480" w:line="276" w:lineRule="auto"/>
      <w:jc w:val="left"/>
      <w:outlineLvl w:val="9"/>
    </w:pPr>
    <w:rPr>
      <w:rFonts w:asciiTheme="majorHAnsi" w:hAnsiTheme="majorHAnsi"/>
      <w:bCs/>
      <w:color w:val="2F5496" w:themeColor="accent1" w:themeShade="BF"/>
      <w:kern w:val="0"/>
      <w:sz w:val="28"/>
      <w:szCs w:val="28"/>
      <w14:ligatures w14:val="none"/>
    </w:rPr>
  </w:style>
  <w:style w:type="paragraph" w:styleId="TOC1">
    <w:name w:val="toc 1"/>
    <w:basedOn w:val="Normal"/>
    <w:next w:val="Normal"/>
    <w:autoRedefine/>
    <w:uiPriority w:val="39"/>
    <w:unhideWhenUsed/>
    <w:rsid w:val="00B87E57"/>
    <w:pPr>
      <w:spacing w:before="120"/>
      <w:jc w:val="left"/>
    </w:pPr>
    <w:rPr>
      <w:rFonts w:asciiTheme="minorHAnsi" w:hAnsiTheme="minorHAnsi" w:cstheme="minorHAnsi"/>
      <w:b/>
      <w:bCs/>
      <w:i/>
      <w:iCs/>
    </w:rPr>
  </w:style>
  <w:style w:type="paragraph" w:styleId="TOC2">
    <w:name w:val="toc 2"/>
    <w:basedOn w:val="Normal"/>
    <w:next w:val="Normal"/>
    <w:autoRedefine/>
    <w:uiPriority w:val="39"/>
    <w:unhideWhenUsed/>
    <w:rsid w:val="00B87E57"/>
    <w:pPr>
      <w:spacing w:before="120"/>
      <w:ind w:left="240"/>
      <w:jc w:val="left"/>
    </w:pPr>
    <w:rPr>
      <w:rFonts w:asciiTheme="minorHAnsi" w:hAnsiTheme="minorHAnsi" w:cstheme="minorHAnsi"/>
      <w:b/>
      <w:bCs/>
      <w:sz w:val="22"/>
      <w:szCs w:val="22"/>
    </w:rPr>
  </w:style>
  <w:style w:type="character" w:styleId="Hyperlink">
    <w:name w:val="Hyperlink"/>
    <w:basedOn w:val="DefaultParagraphFont"/>
    <w:uiPriority w:val="99"/>
    <w:unhideWhenUsed/>
    <w:rsid w:val="00B87E57"/>
    <w:rPr>
      <w:color w:val="0563C1" w:themeColor="hyperlink"/>
      <w:u w:val="single"/>
    </w:rPr>
  </w:style>
  <w:style w:type="paragraph" w:styleId="TOC3">
    <w:name w:val="toc 3"/>
    <w:basedOn w:val="Normal"/>
    <w:next w:val="Normal"/>
    <w:autoRedefine/>
    <w:uiPriority w:val="39"/>
    <w:unhideWhenUsed/>
    <w:rsid w:val="00B87E57"/>
    <w:pPr>
      <w:ind w:left="480"/>
      <w:jc w:val="left"/>
    </w:pPr>
    <w:rPr>
      <w:rFonts w:asciiTheme="minorHAnsi" w:hAnsiTheme="minorHAnsi" w:cstheme="minorHAnsi"/>
      <w:sz w:val="20"/>
      <w:szCs w:val="20"/>
    </w:rPr>
  </w:style>
  <w:style w:type="paragraph" w:styleId="TOC4">
    <w:name w:val="toc 4"/>
    <w:basedOn w:val="Normal"/>
    <w:next w:val="Normal"/>
    <w:autoRedefine/>
    <w:uiPriority w:val="39"/>
    <w:unhideWhenUsed/>
    <w:rsid w:val="00B87E57"/>
    <w:pPr>
      <w:ind w:left="720"/>
      <w:jc w:val="left"/>
    </w:pPr>
    <w:rPr>
      <w:rFonts w:asciiTheme="minorHAnsi" w:hAnsiTheme="minorHAnsi" w:cstheme="minorHAnsi"/>
      <w:sz w:val="20"/>
      <w:szCs w:val="20"/>
    </w:rPr>
  </w:style>
  <w:style w:type="paragraph" w:styleId="TOC5">
    <w:name w:val="toc 5"/>
    <w:basedOn w:val="Normal"/>
    <w:next w:val="Normal"/>
    <w:autoRedefine/>
    <w:uiPriority w:val="39"/>
    <w:unhideWhenUsed/>
    <w:rsid w:val="00B87E57"/>
    <w:pPr>
      <w:ind w:left="960"/>
      <w:jc w:val="left"/>
    </w:pPr>
    <w:rPr>
      <w:rFonts w:asciiTheme="minorHAnsi" w:hAnsiTheme="minorHAnsi" w:cstheme="minorHAnsi"/>
      <w:sz w:val="20"/>
      <w:szCs w:val="20"/>
    </w:rPr>
  </w:style>
  <w:style w:type="paragraph" w:styleId="TOC6">
    <w:name w:val="toc 6"/>
    <w:basedOn w:val="Normal"/>
    <w:next w:val="Normal"/>
    <w:autoRedefine/>
    <w:uiPriority w:val="39"/>
    <w:unhideWhenUsed/>
    <w:rsid w:val="00B87E57"/>
    <w:pPr>
      <w:ind w:left="1200"/>
      <w:jc w:val="left"/>
    </w:pPr>
    <w:rPr>
      <w:rFonts w:asciiTheme="minorHAnsi" w:hAnsiTheme="minorHAnsi" w:cstheme="minorHAnsi"/>
      <w:sz w:val="20"/>
      <w:szCs w:val="20"/>
    </w:rPr>
  </w:style>
  <w:style w:type="paragraph" w:styleId="TOC7">
    <w:name w:val="toc 7"/>
    <w:basedOn w:val="Normal"/>
    <w:next w:val="Normal"/>
    <w:autoRedefine/>
    <w:uiPriority w:val="39"/>
    <w:unhideWhenUsed/>
    <w:rsid w:val="00B87E57"/>
    <w:pPr>
      <w:ind w:left="1440"/>
      <w:jc w:val="left"/>
    </w:pPr>
    <w:rPr>
      <w:rFonts w:asciiTheme="minorHAnsi" w:hAnsiTheme="minorHAnsi" w:cstheme="minorHAnsi"/>
      <w:sz w:val="20"/>
      <w:szCs w:val="20"/>
    </w:rPr>
  </w:style>
  <w:style w:type="paragraph" w:styleId="TOC8">
    <w:name w:val="toc 8"/>
    <w:basedOn w:val="Normal"/>
    <w:next w:val="Normal"/>
    <w:autoRedefine/>
    <w:uiPriority w:val="39"/>
    <w:unhideWhenUsed/>
    <w:rsid w:val="00B87E57"/>
    <w:pPr>
      <w:ind w:left="1680"/>
      <w:jc w:val="left"/>
    </w:pPr>
    <w:rPr>
      <w:rFonts w:asciiTheme="minorHAnsi" w:hAnsiTheme="minorHAnsi" w:cstheme="minorHAnsi"/>
      <w:sz w:val="20"/>
      <w:szCs w:val="20"/>
    </w:rPr>
  </w:style>
  <w:style w:type="paragraph" w:styleId="TOC9">
    <w:name w:val="toc 9"/>
    <w:basedOn w:val="Normal"/>
    <w:next w:val="Normal"/>
    <w:autoRedefine/>
    <w:uiPriority w:val="39"/>
    <w:unhideWhenUsed/>
    <w:rsid w:val="00B87E57"/>
    <w:pPr>
      <w:ind w:left="1920"/>
      <w:jc w:val="left"/>
    </w:pPr>
    <w:rPr>
      <w:rFonts w:asciiTheme="minorHAnsi" w:hAnsiTheme="minorHAnsi" w:cstheme="minorHAnsi"/>
      <w:sz w:val="20"/>
      <w:szCs w:val="20"/>
    </w:rPr>
  </w:style>
  <w:style w:type="character" w:customStyle="1" w:styleId="Heading3Char">
    <w:name w:val="Heading 3 Char"/>
    <w:basedOn w:val="DefaultParagraphFont"/>
    <w:link w:val="Heading3"/>
    <w:uiPriority w:val="9"/>
    <w:rsid w:val="00873855"/>
    <w:rPr>
      <w:rFonts w:ascii="Times New Roman" w:eastAsiaTheme="majorEastAsia" w:hAnsi="Times New Roman" w:cstheme="majorBidi"/>
      <w:b/>
    </w:rPr>
  </w:style>
  <w:style w:type="character" w:customStyle="1" w:styleId="Heading4Char">
    <w:name w:val="Heading 4 Char"/>
    <w:basedOn w:val="DefaultParagraphFont"/>
    <w:link w:val="Heading4"/>
    <w:uiPriority w:val="9"/>
    <w:rsid w:val="00176B05"/>
    <w:rPr>
      <w:rFonts w:asciiTheme="majorHAnsi" w:eastAsiaTheme="majorEastAsia" w:hAnsiTheme="majorHAnsi" w:cstheme="majorBidi"/>
      <w:i/>
      <w:iCs/>
      <w:color w:val="2F5496" w:themeColor="accent1" w:themeShade="BF"/>
    </w:rPr>
  </w:style>
  <w:style w:type="paragraph" w:styleId="Footer">
    <w:name w:val="footer"/>
    <w:basedOn w:val="Normal"/>
    <w:link w:val="FooterChar"/>
    <w:uiPriority w:val="99"/>
    <w:unhideWhenUsed/>
    <w:rsid w:val="009E6B28"/>
    <w:pPr>
      <w:tabs>
        <w:tab w:val="center" w:pos="4680"/>
        <w:tab w:val="right" w:pos="9360"/>
      </w:tabs>
      <w:spacing w:line="240" w:lineRule="auto"/>
    </w:pPr>
  </w:style>
  <w:style w:type="character" w:customStyle="1" w:styleId="FooterChar">
    <w:name w:val="Footer Char"/>
    <w:basedOn w:val="DefaultParagraphFont"/>
    <w:link w:val="Footer"/>
    <w:uiPriority w:val="99"/>
    <w:rsid w:val="009E6B28"/>
    <w:rPr>
      <w:rFonts w:ascii="Times New Roman" w:hAnsi="Times New Roman"/>
    </w:rPr>
  </w:style>
  <w:style w:type="character" w:styleId="PageNumber">
    <w:name w:val="page number"/>
    <w:basedOn w:val="DefaultParagraphFont"/>
    <w:uiPriority w:val="99"/>
    <w:semiHidden/>
    <w:unhideWhenUsed/>
    <w:rsid w:val="009E6B28"/>
  </w:style>
  <w:style w:type="paragraph" w:styleId="Bibliography">
    <w:name w:val="Bibliography"/>
    <w:basedOn w:val="Normal"/>
    <w:next w:val="Normal"/>
    <w:uiPriority w:val="37"/>
    <w:unhideWhenUsed/>
    <w:rsid w:val="00751990"/>
    <w:pPr>
      <w:spacing w:line="480" w:lineRule="auto"/>
      <w:ind w:left="720" w:hanging="720"/>
    </w:pPr>
  </w:style>
  <w:style w:type="table" w:styleId="TableGrid">
    <w:name w:val="Table Grid"/>
    <w:basedOn w:val="TableNormal"/>
    <w:uiPriority w:val="39"/>
    <w:rsid w:val="00715A9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A07C9C"/>
    <w:pPr>
      <w:tabs>
        <w:tab w:val="center" w:pos="4680"/>
        <w:tab w:val="right" w:pos="9360"/>
      </w:tabs>
      <w:spacing w:line="240" w:lineRule="auto"/>
    </w:pPr>
  </w:style>
  <w:style w:type="character" w:customStyle="1" w:styleId="HeaderChar">
    <w:name w:val="Header Char"/>
    <w:basedOn w:val="DefaultParagraphFont"/>
    <w:link w:val="Header"/>
    <w:uiPriority w:val="99"/>
    <w:rsid w:val="00A07C9C"/>
    <w:rPr>
      <w:rFonts w:ascii="Times New Roman" w:hAnsi="Times New Roman"/>
    </w:rPr>
  </w:style>
  <w:style w:type="paragraph" w:styleId="NoSpacing">
    <w:name w:val="No Spacing"/>
    <w:uiPriority w:val="1"/>
    <w:qFormat/>
    <w:rsid w:val="00CE3053"/>
    <w:pPr>
      <w:jc w:val="both"/>
    </w:pPr>
    <w:rPr>
      <w:rFonts w:ascii="Times New Roman" w:hAnsi="Times New Roman"/>
    </w:rPr>
  </w:style>
  <w:style w:type="paragraph" w:styleId="Caption">
    <w:name w:val="caption"/>
    <w:basedOn w:val="Normal"/>
    <w:next w:val="Normal"/>
    <w:uiPriority w:val="35"/>
    <w:unhideWhenUsed/>
    <w:qFormat/>
    <w:rsid w:val="009B6672"/>
    <w:pPr>
      <w:spacing w:after="200" w:line="240" w:lineRule="auto"/>
    </w:pPr>
    <w:rPr>
      <w:i/>
      <w:iCs/>
      <w:color w:val="44546A" w:themeColor="text2"/>
      <w:sz w:val="18"/>
      <w:szCs w:val="18"/>
    </w:rPr>
  </w:style>
  <w:style w:type="character" w:customStyle="1" w:styleId="Heading5Char">
    <w:name w:val="Heading 5 Char"/>
    <w:basedOn w:val="DefaultParagraphFont"/>
    <w:link w:val="Heading5"/>
    <w:uiPriority w:val="9"/>
    <w:semiHidden/>
    <w:rsid w:val="00775EDB"/>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775EDB"/>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775EDB"/>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775EDB"/>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775EDB"/>
    <w:rPr>
      <w:rFonts w:asciiTheme="majorHAnsi" w:eastAsiaTheme="majorEastAsia" w:hAnsiTheme="majorHAnsi" w:cstheme="majorBidi"/>
      <w:i/>
      <w:iCs/>
      <w:color w:val="272727" w:themeColor="text1" w:themeTint="D8"/>
      <w:sz w:val="21"/>
      <w:szCs w:val="21"/>
    </w:rPr>
  </w:style>
  <w:style w:type="character" w:styleId="CommentReference">
    <w:name w:val="annotation reference"/>
    <w:basedOn w:val="DefaultParagraphFont"/>
    <w:uiPriority w:val="99"/>
    <w:semiHidden/>
    <w:unhideWhenUsed/>
    <w:rsid w:val="003E4990"/>
    <w:rPr>
      <w:sz w:val="16"/>
      <w:szCs w:val="16"/>
    </w:rPr>
  </w:style>
  <w:style w:type="paragraph" w:styleId="CommentText">
    <w:name w:val="annotation text"/>
    <w:basedOn w:val="Normal"/>
    <w:link w:val="CommentTextChar"/>
    <w:uiPriority w:val="99"/>
    <w:semiHidden/>
    <w:unhideWhenUsed/>
    <w:rsid w:val="003E4990"/>
    <w:pPr>
      <w:spacing w:line="240" w:lineRule="auto"/>
    </w:pPr>
    <w:rPr>
      <w:sz w:val="20"/>
      <w:szCs w:val="20"/>
    </w:rPr>
  </w:style>
  <w:style w:type="character" w:customStyle="1" w:styleId="CommentTextChar">
    <w:name w:val="Comment Text Char"/>
    <w:basedOn w:val="DefaultParagraphFont"/>
    <w:link w:val="CommentText"/>
    <w:uiPriority w:val="99"/>
    <w:semiHidden/>
    <w:rsid w:val="003E4990"/>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3E4990"/>
    <w:rPr>
      <w:b/>
      <w:bCs/>
    </w:rPr>
  </w:style>
  <w:style w:type="character" w:customStyle="1" w:styleId="CommentSubjectChar">
    <w:name w:val="Comment Subject Char"/>
    <w:basedOn w:val="CommentTextChar"/>
    <w:link w:val="CommentSubject"/>
    <w:uiPriority w:val="99"/>
    <w:semiHidden/>
    <w:rsid w:val="003E4990"/>
    <w:rPr>
      <w:rFonts w:ascii="Times New Roman" w:hAnsi="Times New Roman"/>
      <w:b/>
      <w:bCs/>
      <w:sz w:val="20"/>
      <w:szCs w:val="20"/>
    </w:rPr>
  </w:style>
  <w:style w:type="numbering" w:customStyle="1" w:styleId="CurrentList1">
    <w:name w:val="Current List1"/>
    <w:uiPriority w:val="99"/>
    <w:rsid w:val="00C06B5C"/>
    <w:pPr>
      <w:numPr>
        <w:numId w:val="34"/>
      </w:numPr>
    </w:pPr>
  </w:style>
  <w:style w:type="paragraph" w:styleId="TableofFigures">
    <w:name w:val="table of figures"/>
    <w:basedOn w:val="Normal"/>
    <w:next w:val="Normal"/>
    <w:uiPriority w:val="99"/>
    <w:unhideWhenUsed/>
    <w:rsid w:val="00F3405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C2CF01-1490-F14A-84B6-6188639ABE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TotalTime>
  <Pages>25</Pages>
  <Words>5666</Words>
  <Characters>32302</Characters>
  <Application>Microsoft Office Word</Application>
  <DocSecurity>0</DocSecurity>
  <Lines>269</Lines>
  <Paragraphs>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8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slie Lemarian</dc:creator>
  <cp:lastModifiedBy>Microsoft Office User</cp:lastModifiedBy>
  <cp:revision>3</cp:revision>
  <dcterms:created xsi:type="dcterms:W3CDTF">2023-06-05T09:48:00Z</dcterms:created>
  <dcterms:modified xsi:type="dcterms:W3CDTF">2023-06-07T05: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yz1cekX3"/&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